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9881A5" w14:textId="171FCC4E" w:rsidR="00DD2DDC" w:rsidRPr="00287268" w:rsidRDefault="00DD2DDC" w:rsidP="004901D3">
      <w:pPr>
        <w:spacing w:after="240" w:line="480" w:lineRule="auto"/>
        <w:rPr>
          <w:rFonts w:cs="Times New Roman"/>
          <w:b/>
          <w:sz w:val="28"/>
          <w:szCs w:val="28"/>
        </w:rPr>
      </w:pPr>
      <w:bookmarkStart w:id="0" w:name="_Toc320039951"/>
      <w:r w:rsidRPr="00287268">
        <w:rPr>
          <w:rFonts w:cs="Times New Roman"/>
          <w:b/>
          <w:sz w:val="28"/>
          <w:szCs w:val="28"/>
        </w:rPr>
        <w:t xml:space="preserve">Questioning Kaufman: </w:t>
      </w:r>
      <w:r w:rsidR="00963D80" w:rsidRPr="00287268">
        <w:rPr>
          <w:rFonts w:cs="Times New Roman"/>
          <w:b/>
          <w:sz w:val="28"/>
          <w:szCs w:val="28"/>
        </w:rPr>
        <w:t xml:space="preserve">How </w:t>
      </w:r>
      <w:r w:rsidR="00496505" w:rsidRPr="00287268">
        <w:rPr>
          <w:rFonts w:cs="Times New Roman"/>
          <w:b/>
          <w:sz w:val="28"/>
          <w:szCs w:val="28"/>
        </w:rPr>
        <w:t xml:space="preserve">cross level </w:t>
      </w:r>
      <w:r w:rsidR="00963D80" w:rsidRPr="00287268">
        <w:rPr>
          <w:rFonts w:cs="Times New Roman"/>
          <w:b/>
          <w:sz w:val="28"/>
          <w:szCs w:val="28"/>
        </w:rPr>
        <w:t>p</w:t>
      </w:r>
      <w:r w:rsidRPr="00287268">
        <w:rPr>
          <w:rFonts w:cs="Times New Roman"/>
          <w:b/>
          <w:sz w:val="28"/>
          <w:szCs w:val="28"/>
        </w:rPr>
        <w:t xml:space="preserve">olitical </w:t>
      </w:r>
      <w:r w:rsidR="00496505" w:rsidRPr="00287268">
        <w:rPr>
          <w:rFonts w:cs="Times New Roman"/>
          <w:b/>
          <w:sz w:val="28"/>
          <w:szCs w:val="28"/>
        </w:rPr>
        <w:t>coalitions</w:t>
      </w:r>
      <w:r w:rsidRPr="00287268">
        <w:rPr>
          <w:rFonts w:cs="Times New Roman"/>
          <w:b/>
          <w:sz w:val="28"/>
          <w:szCs w:val="28"/>
        </w:rPr>
        <w:t xml:space="preserve"> </w:t>
      </w:r>
      <w:r w:rsidR="004C552F" w:rsidRPr="00287268">
        <w:rPr>
          <w:rFonts w:cs="Times New Roman"/>
          <w:b/>
          <w:sz w:val="28"/>
          <w:szCs w:val="28"/>
        </w:rPr>
        <w:t xml:space="preserve">interact with </w:t>
      </w:r>
      <w:r w:rsidRPr="00287268">
        <w:rPr>
          <w:rFonts w:cs="Times New Roman"/>
          <w:b/>
          <w:sz w:val="28"/>
          <w:szCs w:val="28"/>
        </w:rPr>
        <w:t xml:space="preserve">organizational structure </w:t>
      </w:r>
      <w:r w:rsidR="00496505" w:rsidRPr="00287268">
        <w:rPr>
          <w:rFonts w:cs="Times New Roman"/>
          <w:b/>
          <w:sz w:val="28"/>
          <w:szCs w:val="28"/>
        </w:rPr>
        <w:t>to determine outcomes</w:t>
      </w:r>
      <w:r w:rsidR="000D4EF8" w:rsidRPr="00287268">
        <w:rPr>
          <w:rFonts w:cs="Times New Roman"/>
          <w:b/>
          <w:sz w:val="28"/>
          <w:szCs w:val="28"/>
        </w:rPr>
        <w:t xml:space="preserve"> in forestry agencies</w:t>
      </w:r>
    </w:p>
    <w:p w14:paraId="68CEDB75" w14:textId="58B39569" w:rsidR="008D1CD4" w:rsidRDefault="008D1CD4" w:rsidP="004901D3">
      <w:pPr>
        <w:pStyle w:val="Heading2"/>
        <w:spacing w:before="0" w:after="240" w:line="480" w:lineRule="auto"/>
        <w:rPr>
          <w:rFonts w:ascii="Times New Roman" w:hAnsi="Times New Roman" w:cs="Times New Roman"/>
          <w:sz w:val="28"/>
          <w:szCs w:val="28"/>
        </w:rPr>
      </w:pPr>
      <w:r w:rsidRPr="008D1CD4">
        <w:rPr>
          <w:rFonts w:ascii="Times New Roman" w:hAnsi="Times New Roman" w:cs="Times New Roman"/>
          <w:sz w:val="28"/>
          <w:szCs w:val="28"/>
        </w:rPr>
        <w:t>Author Information</w:t>
      </w:r>
    </w:p>
    <w:p w14:paraId="2D4CED07" w14:textId="6782D472" w:rsidR="008D1CD4" w:rsidRDefault="008D1CD4" w:rsidP="004901D3">
      <w:pPr>
        <w:spacing w:line="480" w:lineRule="auto"/>
      </w:pPr>
      <w:r>
        <w:t>Forrest Fleischman</w:t>
      </w:r>
    </w:p>
    <w:p w14:paraId="58203AF6" w14:textId="11EF0152" w:rsidR="008D1CD4" w:rsidRDefault="008D1CD4" w:rsidP="004901D3">
      <w:pPr>
        <w:spacing w:line="480" w:lineRule="auto"/>
      </w:pPr>
      <w:r>
        <w:t>Department of Forest Resources, University of Minnesota Twin Cities</w:t>
      </w:r>
    </w:p>
    <w:p w14:paraId="65734370" w14:textId="2200682F" w:rsidR="008D1CD4" w:rsidRDefault="008D1CD4" w:rsidP="004901D3">
      <w:pPr>
        <w:spacing w:line="480" w:lineRule="auto"/>
      </w:pPr>
      <w:r>
        <w:t>115 Green Hall</w:t>
      </w:r>
    </w:p>
    <w:p w14:paraId="25FE25E4" w14:textId="10B70576" w:rsidR="008D1CD4" w:rsidRDefault="008D1CD4" w:rsidP="004901D3">
      <w:pPr>
        <w:spacing w:line="480" w:lineRule="auto"/>
      </w:pPr>
      <w:r>
        <w:t>1530 Cleveland Avenue N.</w:t>
      </w:r>
    </w:p>
    <w:p w14:paraId="4A3FE813" w14:textId="558EF28E" w:rsidR="008D1CD4" w:rsidRDefault="008D1CD4" w:rsidP="004901D3">
      <w:pPr>
        <w:spacing w:line="480" w:lineRule="auto"/>
      </w:pPr>
      <w:r>
        <w:t>St. Paul, MN 55108</w:t>
      </w:r>
    </w:p>
    <w:p w14:paraId="1810BF7E" w14:textId="3DC4DA07" w:rsidR="008D1CD4" w:rsidRDefault="008D1CD4" w:rsidP="004901D3">
      <w:pPr>
        <w:spacing w:line="480" w:lineRule="auto"/>
      </w:pPr>
      <w:hyperlink r:id="rId9" w:history="1">
        <w:r w:rsidRPr="00B336FD">
          <w:rPr>
            <w:rStyle w:val="Hyperlink"/>
          </w:rPr>
          <w:t>ffleisch@umn.edu</w:t>
        </w:r>
      </w:hyperlink>
    </w:p>
    <w:p w14:paraId="325A4A44" w14:textId="0B8992C0" w:rsidR="008D1CD4" w:rsidRPr="008D1CD4" w:rsidRDefault="008D1CD4" w:rsidP="004901D3">
      <w:pPr>
        <w:spacing w:line="480" w:lineRule="auto"/>
      </w:pPr>
      <w:r>
        <w:t xml:space="preserve">Forrest Fleischman is an assistant professor in the Department of Forest Resources at the University of Minnesota, Twin Cities. His research focuses on understanding how political and administrative </w:t>
      </w:r>
      <w:r w:rsidR="004901D3">
        <w:t>factors influence the management of forests in India and the United States.</w:t>
      </w:r>
    </w:p>
    <w:p w14:paraId="2CAE3F50" w14:textId="00B655E5" w:rsidR="000C407D" w:rsidRPr="008D1CD4" w:rsidRDefault="000C407D" w:rsidP="004901D3">
      <w:pPr>
        <w:pStyle w:val="Heading2"/>
        <w:spacing w:before="0" w:after="240" w:line="480" w:lineRule="auto"/>
        <w:rPr>
          <w:rFonts w:ascii="Times New Roman" w:hAnsi="Times New Roman" w:cs="Times New Roman"/>
          <w:sz w:val="28"/>
          <w:szCs w:val="28"/>
        </w:rPr>
      </w:pPr>
      <w:r w:rsidRPr="008D1CD4">
        <w:rPr>
          <w:rFonts w:ascii="Times New Roman" w:hAnsi="Times New Roman" w:cs="Times New Roman"/>
          <w:sz w:val="28"/>
          <w:szCs w:val="28"/>
        </w:rPr>
        <w:t>Abstract:</w:t>
      </w:r>
    </w:p>
    <w:p w14:paraId="6B97639E" w14:textId="33C9D476" w:rsidR="00F05906" w:rsidRPr="00287268" w:rsidRDefault="0080684D" w:rsidP="004901D3">
      <w:pPr>
        <w:spacing w:line="480" w:lineRule="auto"/>
        <w:rPr>
          <w:rFonts w:cs="Times New Roman"/>
        </w:rPr>
      </w:pPr>
      <w:r w:rsidRPr="00287268">
        <w:rPr>
          <w:rFonts w:cs="Times New Roman"/>
        </w:rPr>
        <w:t xml:space="preserve">Kaufman’s </w:t>
      </w:r>
      <w:r w:rsidRPr="00287268">
        <w:rPr>
          <w:rFonts w:cs="Times New Roman"/>
          <w:i/>
        </w:rPr>
        <w:t>Forest Ranger</w:t>
      </w:r>
      <w:r w:rsidRPr="00287268">
        <w:rPr>
          <w:rFonts w:cs="Times New Roman"/>
        </w:rPr>
        <w:t xml:space="preserve"> is considered a landmark study of how organizations can be structured to elicit compliance from field officials</w:t>
      </w:r>
      <w:r w:rsidR="00AB6B85" w:rsidRPr="00287268">
        <w:rPr>
          <w:rFonts w:cs="Times New Roman"/>
        </w:rPr>
        <w:t>, yet there have been few attempts to validate Kaufman’s claims</w:t>
      </w:r>
      <w:r w:rsidRPr="00287268">
        <w:rPr>
          <w:rFonts w:cs="Times New Roman"/>
        </w:rPr>
        <w:t xml:space="preserve">. </w:t>
      </w:r>
      <w:r w:rsidR="00AB6B85" w:rsidRPr="00287268">
        <w:rPr>
          <w:rFonts w:cs="Times New Roman"/>
        </w:rPr>
        <w:t xml:space="preserve">I argue that </w:t>
      </w:r>
      <w:r w:rsidR="0040483E" w:rsidRPr="00287268">
        <w:rPr>
          <w:rFonts w:cs="Times New Roman"/>
        </w:rPr>
        <w:t xml:space="preserve">the </w:t>
      </w:r>
      <w:r w:rsidR="00507AF0" w:rsidRPr="00287268">
        <w:rPr>
          <w:rFonts w:cs="Times New Roman"/>
        </w:rPr>
        <w:t xml:space="preserve">outcomes </w:t>
      </w:r>
      <w:r w:rsidR="00AB6B85" w:rsidRPr="00287268">
        <w:rPr>
          <w:rFonts w:cs="Times New Roman"/>
        </w:rPr>
        <w:t xml:space="preserve">observed by Kaufman </w:t>
      </w:r>
      <w:r w:rsidR="00277B96" w:rsidRPr="00287268">
        <w:rPr>
          <w:rFonts w:cs="Times New Roman"/>
        </w:rPr>
        <w:t>resulted from</w:t>
      </w:r>
      <w:r w:rsidR="005F1E0D" w:rsidRPr="00287268">
        <w:rPr>
          <w:rFonts w:cs="Times New Roman"/>
        </w:rPr>
        <w:t xml:space="preserve"> interplay between</w:t>
      </w:r>
      <w:r w:rsidR="00277B96" w:rsidRPr="00287268">
        <w:rPr>
          <w:rFonts w:cs="Times New Roman"/>
        </w:rPr>
        <w:t xml:space="preserve"> </w:t>
      </w:r>
      <w:r w:rsidR="0040483E" w:rsidRPr="00287268">
        <w:rPr>
          <w:rFonts w:cs="Times New Roman"/>
        </w:rPr>
        <w:t xml:space="preserve">organizational structure and </w:t>
      </w:r>
      <w:r w:rsidR="00AB6B85" w:rsidRPr="00287268">
        <w:rPr>
          <w:rFonts w:cs="Times New Roman"/>
        </w:rPr>
        <w:t>political context, a variable ignored by Kaufman. I support this argument using case studies of two agencies</w:t>
      </w:r>
      <w:r w:rsidR="0040483E" w:rsidRPr="00287268">
        <w:rPr>
          <w:rFonts w:cs="Times New Roman"/>
        </w:rPr>
        <w:t xml:space="preserve"> with similar structures</w:t>
      </w:r>
      <w:r w:rsidR="00AB6B85" w:rsidRPr="00287268">
        <w:rPr>
          <w:rFonts w:cs="Times New Roman"/>
        </w:rPr>
        <w:t xml:space="preserve"> to Kaufman’s </w:t>
      </w:r>
      <w:r w:rsidR="006C2408" w:rsidRPr="00287268">
        <w:rPr>
          <w:rFonts w:cs="Times New Roman"/>
        </w:rPr>
        <w:t xml:space="preserve">U.S. </w:t>
      </w:r>
      <w:r w:rsidR="00AB6B85" w:rsidRPr="00287268">
        <w:rPr>
          <w:rFonts w:cs="Times New Roman"/>
        </w:rPr>
        <w:t>Forest Service</w:t>
      </w:r>
      <w:r w:rsidR="0040483E" w:rsidRPr="00287268">
        <w:rPr>
          <w:rFonts w:cs="Times New Roman"/>
        </w:rPr>
        <w:t xml:space="preserve">, but poorer </w:t>
      </w:r>
      <w:r w:rsidR="00507AF0" w:rsidRPr="00287268">
        <w:rPr>
          <w:rFonts w:cs="Times New Roman"/>
        </w:rPr>
        <w:t>outcomes</w:t>
      </w:r>
      <w:r w:rsidR="0040483E" w:rsidRPr="00287268">
        <w:rPr>
          <w:rFonts w:cs="Times New Roman"/>
        </w:rPr>
        <w:t>: th</w:t>
      </w:r>
      <w:r w:rsidR="00AB6B85" w:rsidRPr="00287268">
        <w:rPr>
          <w:rFonts w:cs="Times New Roman"/>
        </w:rPr>
        <w:t xml:space="preserve">e same agency today, and </w:t>
      </w:r>
      <w:r w:rsidR="0040483E" w:rsidRPr="00287268">
        <w:rPr>
          <w:rFonts w:cs="Times New Roman"/>
        </w:rPr>
        <w:t>India’s forest departments</w:t>
      </w:r>
      <w:r w:rsidR="00F05906" w:rsidRPr="00287268">
        <w:rPr>
          <w:rFonts w:cs="Times New Roman"/>
        </w:rPr>
        <w:t xml:space="preserve">. I show that </w:t>
      </w:r>
      <w:r w:rsidR="00F05906" w:rsidRPr="00287268">
        <w:rPr>
          <w:rFonts w:cs="Times New Roman"/>
        </w:rPr>
        <w:lastRenderedPageBreak/>
        <w:t>both differenc</w:t>
      </w:r>
      <w:r w:rsidR="0040483E" w:rsidRPr="00287268">
        <w:rPr>
          <w:rFonts w:cs="Times New Roman"/>
        </w:rPr>
        <w:t>es in organizational structure</w:t>
      </w:r>
      <w:r w:rsidR="00F05906" w:rsidRPr="00287268">
        <w:rPr>
          <w:rFonts w:cs="Times New Roman"/>
        </w:rPr>
        <w:t xml:space="preserve"> and poorer outcomes are </w:t>
      </w:r>
      <w:r w:rsidR="00B370AF" w:rsidRPr="00287268">
        <w:rPr>
          <w:rFonts w:cs="Times New Roman"/>
        </w:rPr>
        <w:t xml:space="preserve">the result of </w:t>
      </w:r>
      <w:r w:rsidR="00507AF0" w:rsidRPr="00287268">
        <w:rPr>
          <w:rFonts w:cs="Times New Roman"/>
        </w:rPr>
        <w:t>political context. Specifically, c</w:t>
      </w:r>
      <w:r w:rsidR="00813F93" w:rsidRPr="00287268">
        <w:rPr>
          <w:rFonts w:cs="Times New Roman"/>
        </w:rPr>
        <w:t>oalition</w:t>
      </w:r>
      <w:r w:rsidR="0040483E" w:rsidRPr="00287268">
        <w:rPr>
          <w:rFonts w:cs="Times New Roman"/>
        </w:rPr>
        <w:t>s</w:t>
      </w:r>
      <w:r w:rsidR="0075476C" w:rsidRPr="00287268">
        <w:rPr>
          <w:rFonts w:cs="Times New Roman"/>
        </w:rPr>
        <w:t xml:space="preserve"> assembled around agencies</w:t>
      </w:r>
      <w:r w:rsidR="00813F93" w:rsidRPr="00287268">
        <w:rPr>
          <w:rFonts w:cs="Times New Roman"/>
        </w:rPr>
        <w:t xml:space="preserve"> use the implementation process to shape outcomes in ways that could not be accomplished solely through changing laws</w:t>
      </w:r>
      <w:r w:rsidR="00507AF0" w:rsidRPr="00287268">
        <w:rPr>
          <w:rFonts w:cs="Times New Roman"/>
        </w:rPr>
        <w:t xml:space="preserve"> or formal administrative structure</w:t>
      </w:r>
      <w:r w:rsidR="00F05906" w:rsidRPr="00287268">
        <w:rPr>
          <w:rFonts w:cs="Times New Roman"/>
        </w:rPr>
        <w:t>.</w:t>
      </w:r>
      <w:r w:rsidR="00813F93" w:rsidRPr="00287268">
        <w:rPr>
          <w:rFonts w:cs="Times New Roman"/>
        </w:rPr>
        <w:t xml:space="preserve"> This points to the importance of building supportive field-level coalitions to </w:t>
      </w:r>
      <w:r w:rsidR="009B0834" w:rsidRPr="00287268">
        <w:rPr>
          <w:rFonts w:cs="Times New Roman"/>
        </w:rPr>
        <w:t>complement</w:t>
      </w:r>
      <w:r w:rsidR="00813F93" w:rsidRPr="00287268">
        <w:rPr>
          <w:rFonts w:cs="Times New Roman"/>
        </w:rPr>
        <w:t xml:space="preserve"> </w:t>
      </w:r>
      <w:r w:rsidR="0040483E" w:rsidRPr="00287268">
        <w:rPr>
          <w:rFonts w:cs="Times New Roman"/>
        </w:rPr>
        <w:t>administrative</w:t>
      </w:r>
      <w:r w:rsidR="00813F93" w:rsidRPr="00287268">
        <w:rPr>
          <w:rFonts w:cs="Times New Roman"/>
        </w:rPr>
        <w:t xml:space="preserve"> reforms</w:t>
      </w:r>
      <w:r w:rsidR="00F05906" w:rsidRPr="00287268">
        <w:rPr>
          <w:rFonts w:cs="Times New Roman"/>
        </w:rPr>
        <w:t>.</w:t>
      </w:r>
    </w:p>
    <w:p w14:paraId="592B203F" w14:textId="41B796ED" w:rsidR="00F60AF5" w:rsidRPr="008D1CD4" w:rsidRDefault="00F60AF5" w:rsidP="004901D3">
      <w:pPr>
        <w:spacing w:after="0" w:line="480" w:lineRule="auto"/>
        <w:rPr>
          <w:rFonts w:cs="Times New Roman"/>
          <w:b/>
          <w:sz w:val="28"/>
          <w:szCs w:val="28"/>
        </w:rPr>
      </w:pPr>
      <w:r w:rsidRPr="008D1CD4">
        <w:rPr>
          <w:rFonts w:cs="Times New Roman"/>
          <w:b/>
          <w:sz w:val="28"/>
          <w:szCs w:val="28"/>
        </w:rPr>
        <w:t>Practi</w:t>
      </w:r>
      <w:r w:rsidR="00254C2B" w:rsidRPr="008D1CD4">
        <w:rPr>
          <w:rFonts w:cs="Times New Roman"/>
          <w:b/>
          <w:sz w:val="28"/>
          <w:szCs w:val="28"/>
        </w:rPr>
        <w:t>ti</w:t>
      </w:r>
      <w:r w:rsidRPr="008D1CD4">
        <w:rPr>
          <w:rFonts w:cs="Times New Roman"/>
          <w:b/>
          <w:sz w:val="28"/>
          <w:szCs w:val="28"/>
        </w:rPr>
        <w:t>oner Points:</w:t>
      </w:r>
      <w:r w:rsidR="00254C2B" w:rsidRPr="008D1CD4">
        <w:rPr>
          <w:rFonts w:cs="Times New Roman"/>
          <w:b/>
          <w:sz w:val="28"/>
          <w:szCs w:val="28"/>
        </w:rPr>
        <w:t xml:space="preserve"> </w:t>
      </w:r>
    </w:p>
    <w:p w14:paraId="6619F719" w14:textId="77777777" w:rsidR="00F60AF5" w:rsidRPr="00287268" w:rsidRDefault="00F60AF5" w:rsidP="004901D3">
      <w:pPr>
        <w:pStyle w:val="ListParagraph"/>
        <w:numPr>
          <w:ilvl w:val="0"/>
          <w:numId w:val="44"/>
        </w:numPr>
        <w:spacing w:after="0" w:line="480" w:lineRule="auto"/>
        <w:rPr>
          <w:rFonts w:cs="Times New Roman"/>
        </w:rPr>
      </w:pPr>
      <w:r w:rsidRPr="00287268">
        <w:rPr>
          <w:rFonts w:cs="Times New Roman"/>
        </w:rPr>
        <w:t>Political contexts, including degree of public consensus over goals and levels of corruption, play an important role in shaping organizational outcomes.</w:t>
      </w:r>
    </w:p>
    <w:p w14:paraId="7D9A3B10" w14:textId="2B751C1C" w:rsidR="00F60AF5" w:rsidRPr="00287268" w:rsidRDefault="005F1E0D" w:rsidP="004901D3">
      <w:pPr>
        <w:pStyle w:val="ListParagraph"/>
        <w:numPr>
          <w:ilvl w:val="0"/>
          <w:numId w:val="44"/>
        </w:numPr>
        <w:spacing w:after="0" w:line="480" w:lineRule="auto"/>
        <w:rPr>
          <w:rFonts w:cs="Times New Roman"/>
        </w:rPr>
      </w:pPr>
      <w:r w:rsidRPr="00287268">
        <w:rPr>
          <w:rFonts w:cs="Times New Roman"/>
        </w:rPr>
        <w:t>Interplay between p</w:t>
      </w:r>
      <w:r w:rsidR="00F60AF5" w:rsidRPr="00287268">
        <w:rPr>
          <w:rFonts w:cs="Times New Roman"/>
        </w:rPr>
        <w:t>olitical contexts</w:t>
      </w:r>
      <w:r w:rsidRPr="00287268">
        <w:rPr>
          <w:rFonts w:cs="Times New Roman"/>
        </w:rPr>
        <w:t xml:space="preserve"> and organizational structure are more important </w:t>
      </w:r>
      <w:r w:rsidR="00F60AF5" w:rsidRPr="00287268">
        <w:rPr>
          <w:rFonts w:cs="Times New Roman"/>
        </w:rPr>
        <w:t>than the internal structure of an organization</w:t>
      </w:r>
      <w:r w:rsidRPr="00287268">
        <w:rPr>
          <w:rFonts w:cs="Times New Roman"/>
        </w:rPr>
        <w:t xml:space="preserve"> alone</w:t>
      </w:r>
      <w:r w:rsidR="00F60AF5" w:rsidRPr="00287268">
        <w:rPr>
          <w:rFonts w:cs="Times New Roman"/>
        </w:rPr>
        <w:t>.</w:t>
      </w:r>
    </w:p>
    <w:p w14:paraId="74431B5D" w14:textId="77777777" w:rsidR="000D4EF8" w:rsidRPr="00287268" w:rsidRDefault="006C2408" w:rsidP="004901D3">
      <w:pPr>
        <w:pStyle w:val="ListParagraph"/>
        <w:numPr>
          <w:ilvl w:val="0"/>
          <w:numId w:val="44"/>
        </w:numPr>
        <w:spacing w:after="0" w:line="480" w:lineRule="auto"/>
        <w:rPr>
          <w:rFonts w:cs="Times New Roman"/>
        </w:rPr>
      </w:pPr>
      <w:r w:rsidRPr="00287268">
        <w:rPr>
          <w:rFonts w:cs="Times New Roman"/>
        </w:rPr>
        <w:t>Successful administrative reforms require building supportive political coalitions.</w:t>
      </w:r>
    </w:p>
    <w:p w14:paraId="2D38F55B" w14:textId="77777777" w:rsidR="000D4EF8" w:rsidRPr="00287268" w:rsidRDefault="000D4EF8" w:rsidP="004901D3">
      <w:pPr>
        <w:spacing w:after="0" w:line="480" w:lineRule="auto"/>
        <w:rPr>
          <w:rFonts w:cs="Times New Roman"/>
        </w:rPr>
      </w:pPr>
    </w:p>
    <w:p w14:paraId="30C5B446" w14:textId="77777777" w:rsidR="000D4EF8" w:rsidRPr="004901D3" w:rsidRDefault="000D4EF8" w:rsidP="004901D3">
      <w:pPr>
        <w:spacing w:after="0" w:line="480" w:lineRule="auto"/>
        <w:rPr>
          <w:rFonts w:cs="Times New Roman"/>
          <w:b/>
          <w:sz w:val="28"/>
          <w:szCs w:val="28"/>
        </w:rPr>
      </w:pPr>
      <w:r w:rsidRPr="004901D3">
        <w:rPr>
          <w:rFonts w:cs="Times New Roman"/>
          <w:b/>
          <w:sz w:val="28"/>
          <w:szCs w:val="28"/>
        </w:rPr>
        <w:t>Acknowledgements:</w:t>
      </w:r>
    </w:p>
    <w:p w14:paraId="0697682A" w14:textId="6AA1D608" w:rsidR="00AD6231" w:rsidRPr="00287268" w:rsidRDefault="000D4EF8" w:rsidP="004901D3">
      <w:pPr>
        <w:spacing w:after="0" w:line="480" w:lineRule="auto"/>
        <w:rPr>
          <w:rFonts w:cs="Times New Roman"/>
        </w:rPr>
      </w:pPr>
      <w:r w:rsidRPr="00287268">
        <w:rPr>
          <w:rFonts w:cs="Times New Roman"/>
        </w:rPr>
        <w:t>Field work supporting this research was supported by an NSF graduate research fellowship (#2007054263). I am grateful to numerous informants in India and the US who have helped me understand the development of US forestry agencies, and in particular to Andy Stahl, Rucha Ghate, Gopinath Reddy, Siddhesh Joshi , and Ramdas Dagam for sharing their knowledge with me. I received helpful comments on this manuscript from Manny Teodoro, Travis Whisenant, and Claudia Rodriguez Solorzano, as well as 4 anonymous reviewers for this journal.</w:t>
      </w:r>
      <w:r w:rsidR="00AD6231" w:rsidRPr="00287268">
        <w:rPr>
          <w:rFonts w:cs="Times New Roman"/>
        </w:rPr>
        <w:br w:type="page"/>
      </w:r>
    </w:p>
    <w:p w14:paraId="2EB35D94" w14:textId="3EC31E7B" w:rsidR="00EF247A" w:rsidRPr="00287268" w:rsidRDefault="004901D3" w:rsidP="004901D3">
      <w:pPr>
        <w:pStyle w:val="Heading2"/>
        <w:spacing w:before="0" w:after="240" w:line="480" w:lineRule="auto"/>
        <w:rPr>
          <w:rFonts w:ascii="Times New Roman" w:hAnsi="Times New Roman" w:cs="Times New Roman"/>
          <w:sz w:val="28"/>
          <w:szCs w:val="28"/>
        </w:rPr>
      </w:pPr>
      <w:r>
        <w:rPr>
          <w:rFonts w:ascii="Times New Roman" w:hAnsi="Times New Roman" w:cs="Times New Roman"/>
          <w:sz w:val="28"/>
          <w:szCs w:val="28"/>
        </w:rPr>
        <w:lastRenderedPageBreak/>
        <w:t>Introduction:</w:t>
      </w:r>
    </w:p>
    <w:p w14:paraId="3219C8BD" w14:textId="68D67318" w:rsidR="00952B5A" w:rsidRPr="00287268" w:rsidRDefault="004D7529" w:rsidP="004901D3">
      <w:pPr>
        <w:pStyle w:val="Heading2"/>
        <w:spacing w:before="0" w:after="240" w:line="480" w:lineRule="auto"/>
        <w:ind w:firstLine="720"/>
        <w:rPr>
          <w:rFonts w:ascii="Times New Roman" w:hAnsi="Times New Roman" w:cs="Times New Roman"/>
          <w:b w:val="0"/>
          <w:sz w:val="24"/>
          <w:szCs w:val="24"/>
        </w:rPr>
      </w:pPr>
      <w:r w:rsidRPr="00287268">
        <w:rPr>
          <w:rFonts w:ascii="Times New Roman" w:hAnsi="Times New Roman" w:cs="Times New Roman"/>
          <w:b w:val="0"/>
          <w:sz w:val="24"/>
          <w:szCs w:val="24"/>
        </w:rPr>
        <w:t xml:space="preserve">How can organizational leaders insure that actions taken by subordinates meet organizational goals? In a classic study, </w:t>
      </w:r>
      <w:hyperlink w:anchor="_ENREF_36" w:tooltip="Kaufman, 1960 #180" w:history="1">
        <w:r w:rsidR="000D4EF8" w:rsidRPr="00287268">
          <w:rPr>
            <w:rFonts w:ascii="Times New Roman" w:hAnsi="Times New Roman" w:cs="Times New Roman"/>
            <w:b w:val="0"/>
            <w:sz w:val="24"/>
            <w:szCs w:val="24"/>
          </w:rPr>
          <w:fldChar w:fldCharType="begin"/>
        </w:r>
        <w:r w:rsidR="000D4EF8" w:rsidRPr="00287268">
          <w:rPr>
            <w:rFonts w:ascii="Times New Roman" w:hAnsi="Times New Roman" w:cs="Times New Roman"/>
            <w:b w:val="0"/>
            <w:sz w:val="24"/>
            <w:szCs w:val="24"/>
          </w:rPr>
          <w:instrText xml:space="preserve"> ADDIN EN.CITE &lt;EndNote&gt;&lt;Cite AuthorYear="1"&gt;&lt;Author&gt;Kaufman&lt;/Author&gt;&lt;Year&gt;1960&lt;/Year&gt;&lt;RecNum&gt;180&lt;/RecNum&gt;&lt;DisplayText&gt;Kaufman (1960)&lt;/DisplayText&gt;&lt;record&gt;&lt;rec-number&gt;180&lt;/rec-number&gt;&lt;foreign-keys&gt;&lt;key app="EN" db-id="pxd9a25fdaexsaededqxedr3ee2z5pea9dae" timestamp="1472696216"&gt;180&lt;/key&gt;&lt;/foreign-keys&gt;&lt;ref-type name="Book"&gt;6&lt;/ref-type&gt;&lt;contributors&gt;&lt;authors&gt;&lt;author&gt;Kaufman, Herbert&lt;/author&gt;&lt;/authors&gt;&lt;/contributors&gt;&lt;titles&gt;&lt;title&gt;The Forest Ranger: A Study in Administrative Behavior&lt;/title&gt;&lt;/titles&gt;&lt;dates&gt;&lt;year&gt;1960&lt;/year&gt;&lt;/dates&gt;&lt;pub-location&gt;Washington D.C.&lt;/pub-location&gt;&lt;publisher&gt;Resources for the Future&lt;/publisher&gt;&lt;urls&gt;&lt;/urls&gt;&lt;/record&gt;&lt;/Cite&gt;&lt;/EndNote&gt;</w:instrText>
        </w:r>
        <w:r w:rsidR="000D4EF8" w:rsidRPr="00287268">
          <w:rPr>
            <w:rFonts w:ascii="Times New Roman" w:hAnsi="Times New Roman" w:cs="Times New Roman"/>
            <w:b w:val="0"/>
            <w:sz w:val="24"/>
            <w:szCs w:val="24"/>
          </w:rPr>
          <w:fldChar w:fldCharType="separate"/>
        </w:r>
        <w:r w:rsidR="000D4EF8" w:rsidRPr="00287268">
          <w:rPr>
            <w:rFonts w:ascii="Times New Roman" w:hAnsi="Times New Roman" w:cs="Times New Roman"/>
            <w:b w:val="0"/>
            <w:noProof/>
            <w:sz w:val="24"/>
            <w:szCs w:val="24"/>
          </w:rPr>
          <w:t>Kaufman (1960)</w:t>
        </w:r>
        <w:r w:rsidR="000D4EF8" w:rsidRPr="00287268">
          <w:rPr>
            <w:rFonts w:ascii="Times New Roman" w:hAnsi="Times New Roman" w:cs="Times New Roman"/>
            <w:b w:val="0"/>
            <w:sz w:val="24"/>
            <w:szCs w:val="24"/>
          </w:rPr>
          <w:fldChar w:fldCharType="end"/>
        </w:r>
      </w:hyperlink>
      <w:r w:rsidRPr="00287268">
        <w:rPr>
          <w:rFonts w:ascii="Times New Roman" w:hAnsi="Times New Roman" w:cs="Times New Roman"/>
          <w:b w:val="0"/>
          <w:sz w:val="24"/>
          <w:szCs w:val="24"/>
        </w:rPr>
        <w:t xml:space="preserve"> proposed </w:t>
      </w:r>
      <w:r w:rsidR="00993555" w:rsidRPr="00287268">
        <w:rPr>
          <w:rFonts w:ascii="Times New Roman" w:hAnsi="Times New Roman" w:cs="Times New Roman"/>
          <w:b w:val="0"/>
          <w:sz w:val="24"/>
          <w:szCs w:val="24"/>
        </w:rPr>
        <w:t>an explanation</w:t>
      </w:r>
      <w:r w:rsidRPr="00287268">
        <w:rPr>
          <w:rFonts w:ascii="Times New Roman" w:hAnsi="Times New Roman" w:cs="Times New Roman"/>
          <w:b w:val="0"/>
          <w:sz w:val="24"/>
          <w:szCs w:val="24"/>
        </w:rPr>
        <w:t xml:space="preserve"> </w:t>
      </w:r>
      <w:r w:rsidR="007F63AF" w:rsidRPr="00287268">
        <w:rPr>
          <w:rFonts w:ascii="Times New Roman" w:hAnsi="Times New Roman" w:cs="Times New Roman"/>
          <w:b w:val="0"/>
          <w:sz w:val="24"/>
          <w:szCs w:val="24"/>
        </w:rPr>
        <w:t xml:space="preserve">for </w:t>
      </w:r>
      <w:r w:rsidR="00745F23" w:rsidRPr="00287268">
        <w:rPr>
          <w:rFonts w:ascii="Times New Roman" w:hAnsi="Times New Roman" w:cs="Times New Roman"/>
          <w:b w:val="0"/>
          <w:sz w:val="24"/>
          <w:szCs w:val="24"/>
        </w:rPr>
        <w:t xml:space="preserve">how </w:t>
      </w:r>
      <w:r w:rsidRPr="00287268">
        <w:rPr>
          <w:rFonts w:ascii="Times New Roman" w:hAnsi="Times New Roman" w:cs="Times New Roman"/>
          <w:b w:val="0"/>
          <w:sz w:val="24"/>
          <w:szCs w:val="24"/>
        </w:rPr>
        <w:t>the United States Department of Agriculture Forest Service (USFS) insur</w:t>
      </w:r>
      <w:r w:rsidR="00993555" w:rsidRPr="00287268">
        <w:rPr>
          <w:rFonts w:ascii="Times New Roman" w:hAnsi="Times New Roman" w:cs="Times New Roman"/>
          <w:b w:val="0"/>
          <w:sz w:val="24"/>
          <w:szCs w:val="24"/>
        </w:rPr>
        <w:t>ed</w:t>
      </w:r>
      <w:r w:rsidRPr="00287268">
        <w:rPr>
          <w:rFonts w:ascii="Times New Roman" w:hAnsi="Times New Roman" w:cs="Times New Roman"/>
          <w:b w:val="0"/>
          <w:sz w:val="24"/>
          <w:szCs w:val="24"/>
        </w:rPr>
        <w:t xml:space="preserve"> compliance from field staff. </w:t>
      </w:r>
      <w:r w:rsidR="004B5700" w:rsidRPr="00287268">
        <w:rPr>
          <w:rFonts w:ascii="Times New Roman" w:hAnsi="Times New Roman" w:cs="Times New Roman"/>
          <w:b w:val="0"/>
          <w:sz w:val="24"/>
          <w:szCs w:val="24"/>
        </w:rPr>
        <w:t xml:space="preserve">According to Kaufman, the USFS was an effective organization because it </w:t>
      </w:r>
      <w:r w:rsidR="007F63AF" w:rsidRPr="00287268">
        <w:rPr>
          <w:rFonts w:ascii="Times New Roman" w:hAnsi="Times New Roman" w:cs="Times New Roman"/>
          <w:b w:val="0"/>
          <w:sz w:val="24"/>
          <w:szCs w:val="24"/>
        </w:rPr>
        <w:t xml:space="preserve">had </w:t>
      </w:r>
      <w:r w:rsidR="004B5700" w:rsidRPr="00287268">
        <w:rPr>
          <w:rFonts w:ascii="Times New Roman" w:hAnsi="Times New Roman" w:cs="Times New Roman"/>
          <w:b w:val="0"/>
          <w:sz w:val="24"/>
          <w:szCs w:val="24"/>
        </w:rPr>
        <w:t xml:space="preserve">an institutional structure and organizational culture that elicited </w:t>
      </w:r>
      <w:r w:rsidR="00A150A1" w:rsidRPr="00287268">
        <w:rPr>
          <w:rFonts w:ascii="Times New Roman" w:hAnsi="Times New Roman" w:cs="Times New Roman"/>
          <w:b w:val="0"/>
          <w:sz w:val="24"/>
          <w:szCs w:val="24"/>
        </w:rPr>
        <w:t xml:space="preserve">high levels of </w:t>
      </w:r>
      <w:r w:rsidR="004B5700" w:rsidRPr="00287268">
        <w:rPr>
          <w:rFonts w:ascii="Times New Roman" w:hAnsi="Times New Roman" w:cs="Times New Roman"/>
          <w:b w:val="0"/>
          <w:sz w:val="24"/>
          <w:szCs w:val="24"/>
        </w:rPr>
        <w:t>compliance</w:t>
      </w:r>
      <w:r w:rsidR="00A150A1" w:rsidRPr="00287268">
        <w:rPr>
          <w:rFonts w:ascii="Times New Roman" w:hAnsi="Times New Roman" w:cs="Times New Roman"/>
          <w:b w:val="0"/>
          <w:sz w:val="24"/>
          <w:szCs w:val="24"/>
        </w:rPr>
        <w:t xml:space="preserve"> and effective policy implementation</w:t>
      </w:r>
      <w:r w:rsidR="004B5700" w:rsidRPr="00287268">
        <w:rPr>
          <w:rFonts w:ascii="Times New Roman" w:hAnsi="Times New Roman" w:cs="Times New Roman"/>
          <w:b w:val="0"/>
          <w:sz w:val="24"/>
          <w:szCs w:val="24"/>
        </w:rPr>
        <w:t xml:space="preserve">. </w:t>
      </w:r>
      <w:r w:rsidRPr="00287268">
        <w:rPr>
          <w:rFonts w:ascii="Times New Roman" w:hAnsi="Times New Roman" w:cs="Times New Roman"/>
          <w:b w:val="0"/>
          <w:sz w:val="24"/>
          <w:szCs w:val="24"/>
        </w:rPr>
        <w:t xml:space="preserve">Kaufman’s </w:t>
      </w:r>
      <w:r w:rsidRPr="00287268">
        <w:rPr>
          <w:rFonts w:ascii="Times New Roman" w:hAnsi="Times New Roman" w:cs="Times New Roman"/>
          <w:b w:val="0"/>
          <w:i/>
          <w:sz w:val="24"/>
          <w:szCs w:val="24"/>
        </w:rPr>
        <w:t>Forest Ranger</w:t>
      </w:r>
      <w:r w:rsidRPr="00287268">
        <w:rPr>
          <w:rFonts w:ascii="Times New Roman" w:hAnsi="Times New Roman" w:cs="Times New Roman"/>
          <w:b w:val="0"/>
          <w:sz w:val="24"/>
          <w:szCs w:val="24"/>
        </w:rPr>
        <w:t xml:space="preserve"> continues to be widely read among both foresters and </w:t>
      </w:r>
      <w:r w:rsidR="00562A9D" w:rsidRPr="00287268">
        <w:rPr>
          <w:rFonts w:ascii="Times New Roman" w:hAnsi="Times New Roman" w:cs="Times New Roman"/>
          <w:b w:val="0"/>
          <w:sz w:val="24"/>
          <w:szCs w:val="24"/>
        </w:rPr>
        <w:t>students</w:t>
      </w:r>
      <w:r w:rsidRPr="00287268">
        <w:rPr>
          <w:rFonts w:ascii="Times New Roman" w:hAnsi="Times New Roman" w:cs="Times New Roman"/>
          <w:b w:val="0"/>
          <w:sz w:val="24"/>
          <w:szCs w:val="24"/>
        </w:rPr>
        <w:t xml:space="preserve"> of public management, 2 book reviews of his work have appeared in </w:t>
      </w:r>
      <w:r w:rsidRPr="00287268">
        <w:rPr>
          <w:rFonts w:ascii="Times New Roman" w:hAnsi="Times New Roman" w:cs="Times New Roman"/>
          <w:b w:val="0"/>
          <w:i/>
          <w:sz w:val="24"/>
          <w:szCs w:val="24"/>
        </w:rPr>
        <w:t>PAR</w:t>
      </w:r>
      <w:r w:rsidRPr="00287268">
        <w:rPr>
          <w:rFonts w:ascii="Times New Roman" w:hAnsi="Times New Roman" w:cs="Times New Roman"/>
          <w:b w:val="0"/>
          <w:sz w:val="24"/>
          <w:szCs w:val="24"/>
        </w:rPr>
        <w:t xml:space="preserve"> in the last decade </w:t>
      </w:r>
      <w:r w:rsidR="00A7125A" w:rsidRPr="00287268">
        <w:rPr>
          <w:rFonts w:ascii="Times New Roman" w:hAnsi="Times New Roman" w:cs="Times New Roman"/>
          <w:b w:val="0"/>
          <w:sz w:val="24"/>
          <w:szCs w:val="24"/>
        </w:rPr>
        <w:fldChar w:fldCharType="begin">
          <w:fldData xml:space="preserve">PEVuZE5vdGU+PENpdGU+PEF1dGhvcj5MdXRvbjwvQXV0aG9yPjxZZWFyPjIwMDc8L1llYXI+PFJl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==
</w:fldData>
        </w:fldChar>
      </w:r>
      <w:r w:rsidR="004547DC" w:rsidRPr="00287268">
        <w:rPr>
          <w:rFonts w:ascii="Times New Roman" w:hAnsi="Times New Roman" w:cs="Times New Roman"/>
          <w:b w:val="0"/>
          <w:sz w:val="24"/>
          <w:szCs w:val="24"/>
        </w:rPr>
        <w:instrText xml:space="preserve"> ADDIN EN.CITE </w:instrText>
      </w:r>
      <w:r w:rsidR="004547DC" w:rsidRPr="00287268">
        <w:rPr>
          <w:rFonts w:ascii="Times New Roman" w:hAnsi="Times New Roman" w:cs="Times New Roman"/>
          <w:b w:val="0"/>
          <w:sz w:val="24"/>
          <w:szCs w:val="24"/>
        </w:rPr>
        <w:fldChar w:fldCharType="begin">
          <w:fldData xml:space="preserve">PEVuZE5vdGU+PENpdGU+PEF1dGhvcj5MdXRvbjwvQXV0aG9yPjxZZWFyPjIwMDc8L1llYXI+PFJl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==
</w:fldData>
        </w:fldChar>
      </w:r>
      <w:r w:rsidR="004547DC" w:rsidRPr="00287268">
        <w:rPr>
          <w:rFonts w:ascii="Times New Roman" w:hAnsi="Times New Roman" w:cs="Times New Roman"/>
          <w:b w:val="0"/>
          <w:sz w:val="24"/>
          <w:szCs w:val="24"/>
        </w:rPr>
        <w:instrText xml:space="preserve"> ADDIN EN.CITE.DATA </w:instrText>
      </w:r>
      <w:r w:rsidR="004547DC" w:rsidRPr="00287268">
        <w:rPr>
          <w:rFonts w:ascii="Times New Roman" w:hAnsi="Times New Roman" w:cs="Times New Roman"/>
          <w:b w:val="0"/>
          <w:sz w:val="24"/>
          <w:szCs w:val="24"/>
        </w:rPr>
      </w:r>
      <w:r w:rsidR="004547DC" w:rsidRPr="00287268">
        <w:rPr>
          <w:rFonts w:ascii="Times New Roman" w:hAnsi="Times New Roman" w:cs="Times New Roman"/>
          <w:b w:val="0"/>
          <w:sz w:val="24"/>
          <w:szCs w:val="24"/>
        </w:rPr>
        <w:fldChar w:fldCharType="end"/>
      </w:r>
      <w:r w:rsidR="00A7125A" w:rsidRPr="00287268">
        <w:rPr>
          <w:rFonts w:ascii="Times New Roman" w:hAnsi="Times New Roman" w:cs="Times New Roman"/>
          <w:b w:val="0"/>
          <w:sz w:val="24"/>
          <w:szCs w:val="24"/>
        </w:rPr>
      </w:r>
      <w:r w:rsidR="00A7125A" w:rsidRPr="00287268">
        <w:rPr>
          <w:rFonts w:ascii="Times New Roman" w:hAnsi="Times New Roman" w:cs="Times New Roman"/>
          <w:b w:val="0"/>
          <w:sz w:val="24"/>
          <w:szCs w:val="24"/>
        </w:rPr>
        <w:fldChar w:fldCharType="separate"/>
      </w:r>
      <w:r w:rsidR="00A7125A" w:rsidRPr="00287268">
        <w:rPr>
          <w:rFonts w:ascii="Times New Roman" w:hAnsi="Times New Roman" w:cs="Times New Roman"/>
          <w:b w:val="0"/>
          <w:noProof/>
          <w:sz w:val="24"/>
          <w:szCs w:val="24"/>
        </w:rPr>
        <w:t>(</w:t>
      </w:r>
      <w:hyperlink w:anchor="_ENREF_46" w:tooltip="Luton, 2007 #1544" w:history="1">
        <w:r w:rsidR="000D4EF8" w:rsidRPr="00287268">
          <w:rPr>
            <w:rFonts w:ascii="Times New Roman" w:hAnsi="Times New Roman" w:cs="Times New Roman"/>
            <w:b w:val="0"/>
            <w:noProof/>
            <w:sz w:val="24"/>
            <w:szCs w:val="24"/>
          </w:rPr>
          <w:t>Luton 2007</w:t>
        </w:r>
      </w:hyperlink>
      <w:r w:rsidR="00A7125A" w:rsidRPr="00287268">
        <w:rPr>
          <w:rFonts w:ascii="Times New Roman" w:hAnsi="Times New Roman" w:cs="Times New Roman"/>
          <w:b w:val="0"/>
          <w:noProof/>
          <w:sz w:val="24"/>
          <w:szCs w:val="24"/>
        </w:rPr>
        <w:t xml:space="preserve">, </w:t>
      </w:r>
      <w:hyperlink w:anchor="_ENREF_5" w:tooltip="Burton, 2012 #3067" w:history="1">
        <w:r w:rsidR="000D4EF8" w:rsidRPr="00287268">
          <w:rPr>
            <w:rFonts w:ascii="Times New Roman" w:hAnsi="Times New Roman" w:cs="Times New Roman"/>
            <w:b w:val="0"/>
            <w:noProof/>
            <w:sz w:val="24"/>
            <w:szCs w:val="24"/>
          </w:rPr>
          <w:t>Burton 2012</w:t>
        </w:r>
      </w:hyperlink>
      <w:r w:rsidR="00A7125A" w:rsidRPr="00287268">
        <w:rPr>
          <w:rFonts w:ascii="Times New Roman" w:hAnsi="Times New Roman" w:cs="Times New Roman"/>
          <w:b w:val="0"/>
          <w:noProof/>
          <w:sz w:val="24"/>
          <w:szCs w:val="24"/>
        </w:rPr>
        <w:t>)</w:t>
      </w:r>
      <w:r w:rsidR="00A7125A" w:rsidRPr="00287268">
        <w:rPr>
          <w:rFonts w:ascii="Times New Roman" w:hAnsi="Times New Roman" w:cs="Times New Roman"/>
          <w:b w:val="0"/>
          <w:sz w:val="24"/>
          <w:szCs w:val="24"/>
        </w:rPr>
        <w:fldChar w:fldCharType="end"/>
      </w:r>
      <w:r w:rsidR="006C67D3" w:rsidRPr="00287268">
        <w:rPr>
          <w:rFonts w:ascii="Times New Roman" w:hAnsi="Times New Roman" w:cs="Times New Roman"/>
          <w:b w:val="0"/>
          <w:sz w:val="24"/>
          <w:szCs w:val="24"/>
        </w:rPr>
        <w:t xml:space="preserve">, and the book is frequently included in lists of classics in the field </w:t>
      </w:r>
      <w:r w:rsidR="00590786" w:rsidRPr="00287268">
        <w:rPr>
          <w:rFonts w:ascii="Times New Roman" w:hAnsi="Times New Roman" w:cs="Times New Roman"/>
          <w:b w:val="0"/>
          <w:sz w:val="24"/>
          <w:szCs w:val="24"/>
        </w:rPr>
        <w:fldChar w:fldCharType="begin"/>
      </w:r>
      <w:r w:rsidR="004547DC" w:rsidRPr="00287268">
        <w:rPr>
          <w:rFonts w:ascii="Times New Roman" w:hAnsi="Times New Roman" w:cs="Times New Roman"/>
          <w:b w:val="0"/>
          <w:sz w:val="24"/>
          <w:szCs w:val="24"/>
        </w:rPr>
        <w:instrText xml:space="preserve"> ADDIN EN.CITE &lt;EndNote&gt;&lt;Cite&gt;&lt;Author&gt;Lynn Jr&lt;/Author&gt;&lt;Year&gt;2015&lt;/Year&gt;&lt;RecNum&gt;6419&lt;/RecNum&gt;&lt;DisplayText&gt;(Lynn Jr 2015)&lt;/DisplayText&gt;&lt;record&gt;&lt;rec-number&gt;6419&lt;/rec-number&gt;&lt;foreign-keys&gt;&lt;key app="EN" db-id="pxd9a25fdaexsaededqxedr3ee2z5pea9dae" timestamp="1472783018"&gt;6419&lt;/key&gt;&lt;/foreign-keys&gt;&lt;ref-type name="Book Section"&gt;5&lt;/ref-type&gt;&lt;contributors&gt;&lt;authors&gt;&lt;author&gt;Lynn Jr, Laurence E.&lt;/author&gt;&lt;/authors&gt;&lt;secondary-authors&gt;&lt;author&gt;Steven J. Balla&lt;/author&gt;&lt;author&gt;Martin Lodge&lt;/author&gt;&lt;author&gt;Edward C. Page&lt;/author&gt;&lt;/secondary-authors&gt;&lt;/contributors&gt;&lt;titles&gt;&lt;title&gt;Herbert Kaufman, The Forest Ranger: A Study in Administrative Behavior&lt;/title&gt;&lt;secondary-title&gt;The Oxford Handbook of Classics in Public Policy and Administration&lt;/secondary-title&gt;&lt;/titles&gt;&lt;dates&gt;&lt;year&gt;2015&lt;/year&gt;&lt;/dates&gt;&lt;pub-location&gt;Oxford&lt;/pub-location&gt;&lt;publisher&gt;Oxford University Press&lt;/publisher&gt;&lt;urls&gt;&lt;/urls&gt;&lt;/record&gt;&lt;/Cite&gt;&lt;/EndNote&gt;</w:instrText>
      </w:r>
      <w:r w:rsidR="00590786" w:rsidRPr="00287268">
        <w:rPr>
          <w:rFonts w:ascii="Times New Roman" w:hAnsi="Times New Roman" w:cs="Times New Roman"/>
          <w:b w:val="0"/>
          <w:sz w:val="24"/>
          <w:szCs w:val="24"/>
        </w:rPr>
        <w:fldChar w:fldCharType="separate"/>
      </w:r>
      <w:r w:rsidR="00590786" w:rsidRPr="00287268">
        <w:rPr>
          <w:rFonts w:ascii="Times New Roman" w:hAnsi="Times New Roman" w:cs="Times New Roman"/>
          <w:b w:val="0"/>
          <w:noProof/>
          <w:sz w:val="24"/>
          <w:szCs w:val="24"/>
        </w:rPr>
        <w:t>(</w:t>
      </w:r>
      <w:hyperlink w:anchor="_ENREF_47" w:tooltip="Lynn Jr, 2015 #6419" w:history="1">
        <w:r w:rsidR="000D4EF8" w:rsidRPr="00287268">
          <w:rPr>
            <w:rFonts w:ascii="Times New Roman" w:hAnsi="Times New Roman" w:cs="Times New Roman"/>
            <w:b w:val="0"/>
            <w:noProof/>
            <w:sz w:val="24"/>
            <w:szCs w:val="24"/>
          </w:rPr>
          <w:t>Lynn Jr 2015</w:t>
        </w:r>
      </w:hyperlink>
      <w:r w:rsidR="00590786" w:rsidRPr="00287268">
        <w:rPr>
          <w:rFonts w:ascii="Times New Roman" w:hAnsi="Times New Roman" w:cs="Times New Roman"/>
          <w:b w:val="0"/>
          <w:noProof/>
          <w:sz w:val="24"/>
          <w:szCs w:val="24"/>
        </w:rPr>
        <w:t>)</w:t>
      </w:r>
      <w:r w:rsidR="00590786" w:rsidRPr="00287268">
        <w:rPr>
          <w:rFonts w:ascii="Times New Roman" w:hAnsi="Times New Roman" w:cs="Times New Roman"/>
          <w:b w:val="0"/>
          <w:sz w:val="24"/>
          <w:szCs w:val="24"/>
        </w:rPr>
        <w:fldChar w:fldCharType="end"/>
      </w:r>
      <w:r w:rsidRPr="00287268">
        <w:rPr>
          <w:rFonts w:ascii="Times New Roman" w:hAnsi="Times New Roman" w:cs="Times New Roman"/>
          <w:b w:val="0"/>
          <w:sz w:val="24"/>
          <w:szCs w:val="24"/>
        </w:rPr>
        <w:t xml:space="preserve">. Although a number of studies have examined how the USFS changed after Kaufman’s 1950s field work </w:t>
      </w:r>
      <w:r w:rsidR="00A7125A" w:rsidRPr="00287268">
        <w:rPr>
          <w:rFonts w:ascii="Times New Roman" w:hAnsi="Times New Roman" w:cs="Times New Roman"/>
          <w:b w:val="0"/>
          <w:sz w:val="24"/>
          <w:szCs w:val="24"/>
        </w:rPr>
        <w:fldChar w:fldCharType="begin">
          <w:fldData xml:space="preserve">PEVuZE5vdGU+PENpdGU+PEF1dGhvcj5Ud2lnaHQ8L0F1dGhvcj48WWVhcj4xOTg4PC9ZZWFyPjxS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</w:fldData>
        </w:fldChar>
      </w:r>
      <w:r w:rsidR="00A73BC5" w:rsidRPr="00287268">
        <w:rPr>
          <w:rFonts w:ascii="Times New Roman" w:hAnsi="Times New Roman" w:cs="Times New Roman"/>
          <w:b w:val="0"/>
          <w:sz w:val="24"/>
          <w:szCs w:val="24"/>
        </w:rPr>
        <w:instrText xml:space="preserve"> ADDIN EN.CITE </w:instrText>
      </w:r>
      <w:r w:rsidR="00A73BC5" w:rsidRPr="00287268">
        <w:rPr>
          <w:rFonts w:ascii="Times New Roman" w:hAnsi="Times New Roman" w:cs="Times New Roman"/>
          <w:b w:val="0"/>
          <w:sz w:val="24"/>
          <w:szCs w:val="24"/>
        </w:rPr>
        <w:fldChar w:fldCharType="begin">
          <w:fldData xml:space="preserve">PEVuZE5vdGU+PENpdGU+PEF1dGhvcj5Ud2lnaHQ8L0F1dGhvcj48WWVhcj4xOTg4PC9ZZWFyPjxS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</w:fldData>
        </w:fldChar>
      </w:r>
      <w:r w:rsidR="00A73BC5" w:rsidRPr="00287268">
        <w:rPr>
          <w:rFonts w:ascii="Times New Roman" w:hAnsi="Times New Roman" w:cs="Times New Roman"/>
          <w:b w:val="0"/>
          <w:sz w:val="24"/>
          <w:szCs w:val="24"/>
        </w:rPr>
        <w:instrText xml:space="preserve"> ADDIN EN.CITE.DATA </w:instrText>
      </w:r>
      <w:r w:rsidR="00A73BC5" w:rsidRPr="00287268">
        <w:rPr>
          <w:rFonts w:ascii="Times New Roman" w:hAnsi="Times New Roman" w:cs="Times New Roman"/>
          <w:b w:val="0"/>
          <w:sz w:val="24"/>
          <w:szCs w:val="24"/>
        </w:rPr>
      </w:r>
      <w:r w:rsidR="00A73BC5" w:rsidRPr="00287268">
        <w:rPr>
          <w:rFonts w:ascii="Times New Roman" w:hAnsi="Times New Roman" w:cs="Times New Roman"/>
          <w:b w:val="0"/>
          <w:sz w:val="24"/>
          <w:szCs w:val="24"/>
        </w:rPr>
        <w:fldChar w:fldCharType="end"/>
      </w:r>
      <w:r w:rsidR="00A7125A" w:rsidRPr="00287268">
        <w:rPr>
          <w:rFonts w:ascii="Times New Roman" w:hAnsi="Times New Roman" w:cs="Times New Roman"/>
          <w:b w:val="0"/>
          <w:sz w:val="24"/>
          <w:szCs w:val="24"/>
        </w:rPr>
      </w:r>
      <w:r w:rsidR="00A7125A" w:rsidRPr="00287268">
        <w:rPr>
          <w:rFonts w:ascii="Times New Roman" w:hAnsi="Times New Roman" w:cs="Times New Roman"/>
          <w:b w:val="0"/>
          <w:sz w:val="24"/>
          <w:szCs w:val="24"/>
        </w:rPr>
        <w:fldChar w:fldCharType="separate"/>
      </w:r>
      <w:r w:rsidR="00A7125A" w:rsidRPr="00287268">
        <w:rPr>
          <w:rFonts w:ascii="Times New Roman" w:hAnsi="Times New Roman" w:cs="Times New Roman"/>
          <w:b w:val="0"/>
          <w:noProof/>
          <w:sz w:val="24"/>
          <w:szCs w:val="24"/>
        </w:rPr>
        <w:t>(</w:t>
      </w:r>
      <w:hyperlink w:anchor="_ENREF_80" w:tooltip="Twight, 1988 #4439" w:history="1">
        <w:r w:rsidR="000D4EF8" w:rsidRPr="00287268">
          <w:rPr>
            <w:rFonts w:ascii="Times New Roman" w:hAnsi="Times New Roman" w:cs="Times New Roman"/>
            <w:b w:val="0"/>
            <w:noProof/>
            <w:sz w:val="24"/>
            <w:szCs w:val="24"/>
          </w:rPr>
          <w:t>Twight and Lyden 1988</w:t>
        </w:r>
      </w:hyperlink>
      <w:r w:rsidR="00A7125A" w:rsidRPr="00287268">
        <w:rPr>
          <w:rFonts w:ascii="Times New Roman" w:hAnsi="Times New Roman" w:cs="Times New Roman"/>
          <w:b w:val="0"/>
          <w:noProof/>
          <w:sz w:val="24"/>
          <w:szCs w:val="24"/>
        </w:rPr>
        <w:t xml:space="preserve">, </w:t>
      </w:r>
      <w:hyperlink w:anchor="_ENREF_79" w:tooltip="Tipple, 1991 #1545" w:history="1">
        <w:r w:rsidR="000D4EF8" w:rsidRPr="00287268">
          <w:rPr>
            <w:rFonts w:ascii="Times New Roman" w:hAnsi="Times New Roman" w:cs="Times New Roman"/>
            <w:b w:val="0"/>
            <w:noProof/>
            <w:sz w:val="24"/>
            <w:szCs w:val="24"/>
          </w:rPr>
          <w:t>Tipple and Wellman 1991</w:t>
        </w:r>
      </w:hyperlink>
      <w:r w:rsidR="00A7125A" w:rsidRPr="00287268">
        <w:rPr>
          <w:rFonts w:ascii="Times New Roman" w:hAnsi="Times New Roman" w:cs="Times New Roman"/>
          <w:b w:val="0"/>
          <w:noProof/>
          <w:sz w:val="24"/>
          <w:szCs w:val="24"/>
        </w:rPr>
        <w:t xml:space="preserve">, </w:t>
      </w:r>
      <w:hyperlink w:anchor="_ENREF_9" w:tooltip="Carroll, 1996 #4438" w:history="1">
        <w:r w:rsidR="000D4EF8" w:rsidRPr="00287268">
          <w:rPr>
            <w:rFonts w:ascii="Times New Roman" w:hAnsi="Times New Roman" w:cs="Times New Roman"/>
            <w:b w:val="0"/>
            <w:noProof/>
            <w:sz w:val="24"/>
            <w:szCs w:val="24"/>
          </w:rPr>
          <w:t>Carroll, Freemuth, and Alm 1996</w:t>
        </w:r>
      </w:hyperlink>
      <w:r w:rsidR="00A7125A" w:rsidRPr="00287268">
        <w:rPr>
          <w:rFonts w:ascii="Times New Roman" w:hAnsi="Times New Roman" w:cs="Times New Roman"/>
          <w:b w:val="0"/>
          <w:noProof/>
          <w:sz w:val="24"/>
          <w:szCs w:val="24"/>
        </w:rPr>
        <w:t xml:space="preserve">, </w:t>
      </w:r>
      <w:hyperlink w:anchor="_ENREF_11" w:tooltip="Clarke, 1996 #2265" w:history="1">
        <w:r w:rsidR="000D4EF8" w:rsidRPr="00287268">
          <w:rPr>
            <w:rFonts w:ascii="Times New Roman" w:hAnsi="Times New Roman" w:cs="Times New Roman"/>
            <w:b w:val="0"/>
            <w:noProof/>
            <w:sz w:val="24"/>
            <w:szCs w:val="24"/>
          </w:rPr>
          <w:t>Clarke and McCool 1996</w:t>
        </w:r>
      </w:hyperlink>
      <w:r w:rsidR="00A7125A" w:rsidRPr="00287268">
        <w:rPr>
          <w:rFonts w:ascii="Times New Roman" w:hAnsi="Times New Roman" w:cs="Times New Roman"/>
          <w:b w:val="0"/>
          <w:noProof/>
          <w:sz w:val="24"/>
          <w:szCs w:val="24"/>
        </w:rPr>
        <w:t xml:space="preserve">, </w:t>
      </w:r>
      <w:hyperlink w:anchor="_ENREF_40" w:tooltip="Koontz, 2007 #2093" w:history="1">
        <w:r w:rsidR="000D4EF8" w:rsidRPr="00287268">
          <w:rPr>
            <w:rFonts w:ascii="Times New Roman" w:hAnsi="Times New Roman" w:cs="Times New Roman"/>
            <w:b w:val="0"/>
            <w:noProof/>
            <w:sz w:val="24"/>
            <w:szCs w:val="24"/>
          </w:rPr>
          <w:t>Koontz 2007</w:t>
        </w:r>
      </w:hyperlink>
      <w:r w:rsidR="00A7125A" w:rsidRPr="00287268">
        <w:rPr>
          <w:rFonts w:ascii="Times New Roman" w:hAnsi="Times New Roman" w:cs="Times New Roman"/>
          <w:b w:val="0"/>
          <w:noProof/>
          <w:sz w:val="24"/>
          <w:szCs w:val="24"/>
        </w:rPr>
        <w:t>)</w:t>
      </w:r>
      <w:r w:rsidR="00A7125A" w:rsidRPr="00287268">
        <w:rPr>
          <w:rFonts w:ascii="Times New Roman" w:hAnsi="Times New Roman" w:cs="Times New Roman"/>
          <w:b w:val="0"/>
          <w:sz w:val="24"/>
          <w:szCs w:val="24"/>
        </w:rPr>
        <w:fldChar w:fldCharType="end"/>
      </w:r>
      <w:r w:rsidRPr="00287268">
        <w:rPr>
          <w:rFonts w:ascii="Times New Roman" w:hAnsi="Times New Roman" w:cs="Times New Roman"/>
          <w:b w:val="0"/>
          <w:sz w:val="24"/>
          <w:szCs w:val="24"/>
        </w:rPr>
        <w:t xml:space="preserve">, none of these studies have </w:t>
      </w:r>
      <w:r w:rsidR="00952B5A" w:rsidRPr="00287268">
        <w:rPr>
          <w:rFonts w:ascii="Times New Roman" w:hAnsi="Times New Roman" w:cs="Times New Roman"/>
          <w:b w:val="0"/>
          <w:sz w:val="24"/>
          <w:szCs w:val="24"/>
        </w:rPr>
        <w:t>examined whether</w:t>
      </w:r>
      <w:r w:rsidRPr="00287268">
        <w:rPr>
          <w:rFonts w:ascii="Times New Roman" w:hAnsi="Times New Roman" w:cs="Times New Roman"/>
          <w:b w:val="0"/>
          <w:sz w:val="24"/>
          <w:szCs w:val="24"/>
        </w:rPr>
        <w:t xml:space="preserve"> Kaufman</w:t>
      </w:r>
      <w:r w:rsidR="009B267E" w:rsidRPr="00287268">
        <w:rPr>
          <w:rFonts w:ascii="Times New Roman" w:hAnsi="Times New Roman" w:cs="Times New Roman"/>
          <w:b w:val="0"/>
          <w:sz w:val="24"/>
          <w:szCs w:val="24"/>
        </w:rPr>
        <w:t xml:space="preserve"> adequately</w:t>
      </w:r>
      <w:r w:rsidRPr="00287268">
        <w:rPr>
          <w:rFonts w:ascii="Times New Roman" w:hAnsi="Times New Roman" w:cs="Times New Roman"/>
          <w:b w:val="0"/>
          <w:sz w:val="24"/>
          <w:szCs w:val="24"/>
        </w:rPr>
        <w:t xml:space="preserve"> expla</w:t>
      </w:r>
      <w:r w:rsidR="009B267E" w:rsidRPr="00287268">
        <w:rPr>
          <w:rFonts w:ascii="Times New Roman" w:hAnsi="Times New Roman" w:cs="Times New Roman"/>
          <w:b w:val="0"/>
          <w:sz w:val="24"/>
          <w:szCs w:val="24"/>
        </w:rPr>
        <w:t>i</w:t>
      </w:r>
      <w:r w:rsidRPr="00287268">
        <w:rPr>
          <w:rFonts w:ascii="Times New Roman" w:hAnsi="Times New Roman" w:cs="Times New Roman"/>
          <w:b w:val="0"/>
          <w:sz w:val="24"/>
          <w:szCs w:val="24"/>
        </w:rPr>
        <w:t>n</w:t>
      </w:r>
      <w:r w:rsidR="009B267E" w:rsidRPr="00287268">
        <w:rPr>
          <w:rFonts w:ascii="Times New Roman" w:hAnsi="Times New Roman" w:cs="Times New Roman"/>
          <w:b w:val="0"/>
          <w:sz w:val="24"/>
          <w:szCs w:val="24"/>
        </w:rPr>
        <w:t xml:space="preserve">ed </w:t>
      </w:r>
      <w:r w:rsidR="00952B5A" w:rsidRPr="00287268">
        <w:rPr>
          <w:rFonts w:ascii="Times New Roman" w:hAnsi="Times New Roman" w:cs="Times New Roman"/>
          <w:b w:val="0"/>
          <w:sz w:val="24"/>
          <w:szCs w:val="24"/>
        </w:rPr>
        <w:t xml:space="preserve">the phenomena he observed, nor whether </w:t>
      </w:r>
      <w:r w:rsidR="00661DD6" w:rsidRPr="00287268">
        <w:rPr>
          <w:rFonts w:ascii="Times New Roman" w:hAnsi="Times New Roman" w:cs="Times New Roman"/>
          <w:b w:val="0"/>
          <w:sz w:val="24"/>
          <w:szCs w:val="24"/>
        </w:rPr>
        <w:t>his explanation can be applied to other contexts</w:t>
      </w:r>
      <w:r w:rsidRPr="00287268">
        <w:rPr>
          <w:rFonts w:ascii="Times New Roman" w:hAnsi="Times New Roman" w:cs="Times New Roman"/>
          <w:b w:val="0"/>
          <w:sz w:val="24"/>
          <w:szCs w:val="24"/>
        </w:rPr>
        <w:t xml:space="preserve">. </w:t>
      </w:r>
      <w:r w:rsidR="005C3556" w:rsidRPr="00287268">
        <w:rPr>
          <w:rFonts w:ascii="Times New Roman" w:hAnsi="Times New Roman" w:cs="Times New Roman"/>
          <w:b w:val="0"/>
          <w:sz w:val="24"/>
          <w:szCs w:val="24"/>
        </w:rPr>
        <w:t xml:space="preserve">Given the broad influence of this work, it is surprising </w:t>
      </w:r>
      <w:r w:rsidR="00E3378E" w:rsidRPr="00287268">
        <w:rPr>
          <w:rFonts w:ascii="Times New Roman" w:hAnsi="Times New Roman" w:cs="Times New Roman"/>
          <w:b w:val="0"/>
          <w:sz w:val="24"/>
          <w:szCs w:val="24"/>
        </w:rPr>
        <w:t>that critical and comparative evaluations have not been conducted.</w:t>
      </w:r>
    </w:p>
    <w:p w14:paraId="57CC2ABE" w14:textId="5BD4C2E8" w:rsidR="00507AF0" w:rsidRPr="00287268" w:rsidRDefault="00541F7D" w:rsidP="004901D3">
      <w:pPr>
        <w:spacing w:line="480" w:lineRule="auto"/>
        <w:rPr>
          <w:rFonts w:eastAsiaTheme="majorEastAsia" w:cs="Times New Roman"/>
          <w:bCs/>
          <w:szCs w:val="24"/>
        </w:rPr>
      </w:pPr>
      <w:r w:rsidRPr="00287268">
        <w:rPr>
          <w:rFonts w:cs="Times New Roman"/>
          <w:szCs w:val="24"/>
        </w:rPr>
        <w:tab/>
      </w:r>
      <w:r w:rsidR="004D7529" w:rsidRPr="00287268">
        <w:rPr>
          <w:rFonts w:cs="Times New Roman"/>
          <w:szCs w:val="24"/>
        </w:rPr>
        <w:t xml:space="preserve">In this </w:t>
      </w:r>
      <w:r w:rsidR="00CA784C" w:rsidRPr="00287268">
        <w:rPr>
          <w:rFonts w:cs="Times New Roman"/>
          <w:szCs w:val="24"/>
        </w:rPr>
        <w:t>article</w:t>
      </w:r>
      <w:r w:rsidR="004D7529" w:rsidRPr="00287268">
        <w:rPr>
          <w:rFonts w:cs="Times New Roman"/>
          <w:szCs w:val="24"/>
        </w:rPr>
        <w:t xml:space="preserve"> I </w:t>
      </w:r>
      <w:r w:rsidR="00562A9D" w:rsidRPr="00287268">
        <w:rPr>
          <w:rFonts w:cs="Times New Roman"/>
          <w:szCs w:val="24"/>
        </w:rPr>
        <w:t xml:space="preserve">argue that Kaufman’s explanation was incomplete because Kaufman ignored </w:t>
      </w:r>
      <w:r w:rsidR="00BF2436" w:rsidRPr="00287268">
        <w:rPr>
          <w:rFonts w:cs="Times New Roman"/>
          <w:szCs w:val="24"/>
        </w:rPr>
        <w:t>political context</w:t>
      </w:r>
      <w:r w:rsidR="00985474" w:rsidRPr="00287268">
        <w:rPr>
          <w:rFonts w:eastAsiaTheme="majorEastAsia" w:cs="Times New Roman"/>
          <w:szCs w:val="24"/>
        </w:rPr>
        <w:t>, and in particular, the goals of the USFS’s supporting political coalition</w:t>
      </w:r>
      <w:r w:rsidR="00FC35C4" w:rsidRPr="00287268">
        <w:rPr>
          <w:rFonts w:eastAsiaTheme="majorEastAsia" w:cs="Times New Roman"/>
          <w:bCs/>
          <w:szCs w:val="24"/>
        </w:rPr>
        <w:t xml:space="preserve">. </w:t>
      </w:r>
      <w:r w:rsidR="00093273" w:rsidRPr="00287268">
        <w:rPr>
          <w:rFonts w:eastAsiaTheme="majorEastAsia" w:cs="Times New Roman"/>
          <w:bCs/>
          <w:szCs w:val="24"/>
        </w:rPr>
        <w:t>By political context, I refer to the broad set of interactions between an agency and its external political environment, including its relationship with its formal political superiors (i.e. courts, legislators, and the chief executive), but also with interest groups and local stakeholders.</w:t>
      </w:r>
      <w:r w:rsidR="007F63AF" w:rsidRPr="00287268">
        <w:rPr>
          <w:rFonts w:eastAsiaTheme="majorEastAsia" w:cs="Times New Roman"/>
          <w:bCs/>
          <w:szCs w:val="24"/>
        </w:rPr>
        <w:t xml:space="preserve"> By political coalition I refer to a loosely coordinated group of political actors who shared goals with respect to the agency mission </w:t>
      </w:r>
      <w:r w:rsidR="003216B1" w:rsidRPr="00287268">
        <w:rPr>
          <w:rFonts w:eastAsiaTheme="majorEastAsia" w:cs="Times New Roman"/>
          <w:bCs/>
          <w:szCs w:val="24"/>
        </w:rPr>
        <w:fldChar w:fldCharType="begin"/>
      </w:r>
      <w:r w:rsidR="003216B1" w:rsidRPr="00287268">
        <w:rPr>
          <w:rFonts w:eastAsiaTheme="majorEastAsia" w:cs="Times New Roman"/>
          <w:bCs/>
          <w:szCs w:val="24"/>
        </w:rPr>
        <w:instrText xml:space="preserve"> ADDIN EN.CITE &lt;EndNote&gt;&lt;Cite&gt;&lt;Author&gt;Jenkins-Smith&lt;/Author&gt;&lt;Year&gt;2014&lt;/Year&gt;&lt;RecNum&gt;6420&lt;/RecNum&gt;&lt;DisplayText&gt;(Jenkins-Smith et al. 2014)&lt;/DisplayText&gt;&lt;record&gt;&lt;rec-number&gt;6420&lt;/rec-number&gt;&lt;foreign-keys&gt;&lt;key app="EN" db-id="pxd9a25fdaexsaededqxedr3ee2z5pea9dae" timestamp="1472783018"&gt;6420&lt;/key&gt;&lt;/foreign-keys&gt;&lt;ref-type name="Book Section"&gt;5&lt;/ref-type&gt;&lt;contributors&gt;&lt;authors&gt;&lt;author&gt;Jenkins-Smith, Hank C&lt;/author&gt;&lt;author&gt;Nohrstedt, Daniel&lt;/author&gt;&lt;author&gt;Weible, Christopher M&lt;/author&gt;&lt;author&gt;Sabatier, Paul A&lt;/author&gt;&lt;/authors&gt;&lt;secondary-authors&gt;&lt;author&gt;Sabatier, P.&lt;/author&gt;&lt;author&gt;Weible, Chris&lt;/author&gt;&lt;/secondary-authors&gt;&lt;/contributors&gt;&lt;titles&gt;&lt;title&gt;The advocacy coalition framework: Foundations, evolution, and ongoing research&lt;/title&gt;&lt;secondary-title&gt;Theories of the policy process&lt;/secondary-title&gt;&lt;/titles&gt;&lt;volume&gt;3&lt;/volume&gt;&lt;dates&gt;&lt;year&gt;2014&lt;/year&gt;&lt;/dates&gt;&lt;pub-location&gt;New York&lt;/pub-location&gt;&lt;publisher&gt;Westview Press&lt;/publisher&gt;&lt;urls&gt;&lt;/urls&gt;&lt;/record&gt;&lt;/Cite&gt;&lt;/EndNote&gt;</w:instrText>
      </w:r>
      <w:r w:rsidR="003216B1" w:rsidRPr="00287268">
        <w:rPr>
          <w:rFonts w:eastAsiaTheme="majorEastAsia" w:cs="Times New Roman"/>
          <w:bCs/>
          <w:szCs w:val="24"/>
        </w:rPr>
        <w:fldChar w:fldCharType="separate"/>
      </w:r>
      <w:r w:rsidR="003216B1" w:rsidRPr="00287268">
        <w:rPr>
          <w:rFonts w:eastAsiaTheme="majorEastAsia" w:cs="Times New Roman"/>
          <w:bCs/>
          <w:noProof/>
          <w:szCs w:val="24"/>
        </w:rPr>
        <w:t>(</w:t>
      </w:r>
      <w:hyperlink w:anchor="_ENREF_33" w:tooltip="Jenkins-Smith, 2014 #6420" w:history="1">
        <w:r w:rsidR="000D4EF8" w:rsidRPr="00287268">
          <w:rPr>
            <w:rFonts w:eastAsiaTheme="majorEastAsia" w:cs="Times New Roman"/>
            <w:bCs/>
            <w:noProof/>
            <w:szCs w:val="24"/>
          </w:rPr>
          <w:t>Jenkins-Smith et al. 2014</w:t>
        </w:r>
      </w:hyperlink>
      <w:r w:rsidR="003216B1" w:rsidRPr="00287268">
        <w:rPr>
          <w:rFonts w:eastAsiaTheme="majorEastAsia" w:cs="Times New Roman"/>
          <w:bCs/>
          <w:noProof/>
          <w:szCs w:val="24"/>
        </w:rPr>
        <w:t>)</w:t>
      </w:r>
      <w:r w:rsidR="003216B1" w:rsidRPr="00287268">
        <w:rPr>
          <w:rFonts w:eastAsiaTheme="majorEastAsia" w:cs="Times New Roman"/>
          <w:bCs/>
          <w:szCs w:val="24"/>
        </w:rPr>
        <w:fldChar w:fldCharType="end"/>
      </w:r>
      <w:r w:rsidR="007F63AF" w:rsidRPr="00287268">
        <w:rPr>
          <w:rFonts w:eastAsiaTheme="majorEastAsia" w:cs="Times New Roman"/>
          <w:bCs/>
          <w:szCs w:val="24"/>
        </w:rPr>
        <w:t>.</w:t>
      </w:r>
      <w:r w:rsidR="00093273" w:rsidRPr="00287268">
        <w:rPr>
          <w:rFonts w:eastAsiaTheme="majorEastAsia" w:cs="Times New Roman"/>
          <w:bCs/>
          <w:szCs w:val="24"/>
        </w:rPr>
        <w:t xml:space="preserve"> </w:t>
      </w:r>
      <w:r w:rsidR="00BF2436" w:rsidRPr="00287268">
        <w:rPr>
          <w:rFonts w:eastAsiaTheme="majorEastAsia" w:cs="Times New Roman"/>
          <w:bCs/>
          <w:szCs w:val="24"/>
        </w:rPr>
        <w:t xml:space="preserve">Kaufman stated repeatedly in the </w:t>
      </w:r>
      <w:r w:rsidR="00BF2436" w:rsidRPr="00287268">
        <w:rPr>
          <w:rFonts w:eastAsiaTheme="majorEastAsia" w:cs="Times New Roman"/>
          <w:bCs/>
          <w:szCs w:val="24"/>
        </w:rPr>
        <w:lastRenderedPageBreak/>
        <w:t xml:space="preserve">preface and introduction to </w:t>
      </w:r>
      <w:r w:rsidR="00BF2436" w:rsidRPr="00287268">
        <w:rPr>
          <w:rFonts w:eastAsiaTheme="majorEastAsia" w:cs="Times New Roman"/>
          <w:bCs/>
          <w:i/>
          <w:iCs/>
          <w:szCs w:val="24"/>
        </w:rPr>
        <w:t>The Forest Ranger</w:t>
      </w:r>
      <w:r w:rsidR="00BF2436" w:rsidRPr="00287268">
        <w:rPr>
          <w:rFonts w:eastAsiaTheme="majorEastAsia" w:cs="Times New Roman"/>
          <w:bCs/>
          <w:szCs w:val="24"/>
        </w:rPr>
        <w:t xml:space="preserve"> that </w:t>
      </w:r>
      <w:r w:rsidR="00985474" w:rsidRPr="00287268">
        <w:rPr>
          <w:rFonts w:eastAsiaTheme="majorEastAsia" w:cs="Times New Roman"/>
          <w:szCs w:val="24"/>
        </w:rPr>
        <w:t>political</w:t>
      </w:r>
      <w:r w:rsidR="00BF2436" w:rsidRPr="00287268">
        <w:rPr>
          <w:rFonts w:eastAsiaTheme="majorEastAsia" w:cs="Times New Roman"/>
          <w:bCs/>
          <w:szCs w:val="24"/>
        </w:rPr>
        <w:t xml:space="preserve"> context was not relevant for his argument</w:t>
      </w:r>
      <w:r w:rsidR="002C0447" w:rsidRPr="00287268">
        <w:rPr>
          <w:rFonts w:eastAsiaTheme="majorEastAsia" w:cs="Times New Roman"/>
          <w:bCs/>
          <w:szCs w:val="24"/>
        </w:rPr>
        <w:t>, writing</w:t>
      </w:r>
      <w:r w:rsidR="00BF2436" w:rsidRPr="00287268">
        <w:rPr>
          <w:rFonts w:eastAsiaTheme="majorEastAsia" w:cs="Times New Roman"/>
          <w:bCs/>
          <w:szCs w:val="24"/>
        </w:rPr>
        <w:t xml:space="preserve"> “insofar as Service relations with the environment impinge on the internal functioning of the organization, they are examined here, but they are extraneous for the most part and therefore not treated at length (Kaufman 1960, p. 6).” </w:t>
      </w:r>
    </w:p>
    <w:p w14:paraId="69EFFA8A" w14:textId="7FEDA5E2" w:rsidR="00507AF0" w:rsidRPr="00287268" w:rsidRDefault="00201A68" w:rsidP="004901D3">
      <w:pPr>
        <w:spacing w:line="480" w:lineRule="auto"/>
        <w:ind w:firstLine="720"/>
        <w:rPr>
          <w:rFonts w:eastAsiaTheme="majorEastAsia" w:cs="Times New Roman"/>
          <w:szCs w:val="24"/>
        </w:rPr>
      </w:pPr>
      <w:r w:rsidRPr="00287268">
        <w:rPr>
          <w:rFonts w:eastAsiaTheme="majorEastAsia" w:cs="Times New Roman"/>
          <w:szCs w:val="24"/>
        </w:rPr>
        <w:t xml:space="preserve">This argument has clear relevance for the design of administrative reforms. </w:t>
      </w:r>
      <w:r w:rsidR="000C0912" w:rsidRPr="00287268">
        <w:rPr>
          <w:rFonts w:eastAsiaTheme="majorEastAsia" w:cs="Times New Roman"/>
          <w:szCs w:val="24"/>
        </w:rPr>
        <w:t>If Kaufman was corre</w:t>
      </w:r>
      <w:r w:rsidR="007F63AF" w:rsidRPr="00287268">
        <w:rPr>
          <w:rFonts w:eastAsiaTheme="majorEastAsia" w:cs="Times New Roman"/>
          <w:szCs w:val="24"/>
        </w:rPr>
        <w:t>ct that structure and culture were</w:t>
      </w:r>
      <w:r w:rsidR="000C0912" w:rsidRPr="00287268">
        <w:rPr>
          <w:rFonts w:eastAsiaTheme="majorEastAsia" w:cs="Times New Roman"/>
          <w:szCs w:val="24"/>
        </w:rPr>
        <w:t xml:space="preserve"> crucial for understanding administrative outcomes</w:t>
      </w:r>
      <w:r w:rsidR="007F63AF" w:rsidRPr="00287268">
        <w:rPr>
          <w:rFonts w:eastAsiaTheme="majorEastAsia" w:cs="Times New Roman"/>
          <w:szCs w:val="24"/>
        </w:rPr>
        <w:t>, but political context was not</w:t>
      </w:r>
      <w:r w:rsidR="000C0912" w:rsidRPr="00287268">
        <w:rPr>
          <w:rFonts w:eastAsiaTheme="majorEastAsia" w:cs="Times New Roman"/>
          <w:szCs w:val="24"/>
        </w:rPr>
        <w:t xml:space="preserve">, then apolitical structural reforms have great potential to improve the performance of public agencies. By contrast, the argument I advance here suggests that agency effectiveness is rooted in political processes that build support </w:t>
      </w:r>
      <w:r w:rsidR="007F63AF" w:rsidRPr="00287268">
        <w:rPr>
          <w:rFonts w:eastAsiaTheme="majorEastAsia" w:cs="Times New Roman"/>
          <w:szCs w:val="24"/>
        </w:rPr>
        <w:t xml:space="preserve">for agency missions. This </w:t>
      </w:r>
      <w:r w:rsidR="000C0912" w:rsidRPr="00287268">
        <w:rPr>
          <w:rFonts w:eastAsiaTheme="majorEastAsia" w:cs="Times New Roman"/>
          <w:szCs w:val="24"/>
        </w:rPr>
        <w:t>argument has a long history in public administration</w:t>
      </w:r>
      <w:r w:rsidR="00250655" w:rsidRPr="00287268">
        <w:rPr>
          <w:rFonts w:eastAsiaTheme="majorEastAsia" w:cs="Times New Roman"/>
          <w:szCs w:val="24"/>
        </w:rPr>
        <w:t xml:space="preserve">, although I </w:t>
      </w:r>
      <w:r w:rsidR="00E206CB" w:rsidRPr="00287268">
        <w:rPr>
          <w:rFonts w:eastAsiaTheme="majorEastAsia" w:cs="Times New Roman"/>
          <w:szCs w:val="24"/>
        </w:rPr>
        <w:t>place</w:t>
      </w:r>
      <w:r w:rsidR="00250655" w:rsidRPr="00287268">
        <w:rPr>
          <w:rFonts w:eastAsiaTheme="majorEastAsia" w:cs="Times New Roman"/>
          <w:szCs w:val="24"/>
        </w:rPr>
        <w:t xml:space="preserve"> more focus on the interrelationships between bureau-level politics and field implementation conditions</w:t>
      </w:r>
      <w:r w:rsidR="000C0912" w:rsidRPr="00287268">
        <w:rPr>
          <w:rFonts w:eastAsiaTheme="majorEastAsia" w:cs="Times New Roman"/>
          <w:szCs w:val="24"/>
        </w:rPr>
        <w:t xml:space="preserve"> </w:t>
      </w:r>
      <w:r w:rsidR="000C0912" w:rsidRPr="00287268">
        <w:rPr>
          <w:rFonts w:eastAsiaTheme="majorEastAsia" w:cs="Times New Roman"/>
          <w:szCs w:val="24"/>
        </w:rPr>
        <w:fldChar w:fldCharType="begin">
          <w:fldData xml:space="preserve">PEVuZE5vdGU+PENpdGU+PEF1dGhvcj5EdXJhbnQ8L0F1dGhvcj48WWVhcj4yMDE1PC9ZZWFyPjxS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==
</w:fldData>
        </w:fldChar>
      </w:r>
      <w:r w:rsidR="003216B1" w:rsidRPr="00287268">
        <w:rPr>
          <w:rFonts w:eastAsiaTheme="majorEastAsia" w:cs="Times New Roman"/>
          <w:szCs w:val="24"/>
        </w:rPr>
        <w:instrText xml:space="preserve"> ADDIN EN.CITE </w:instrText>
      </w:r>
      <w:r w:rsidR="003216B1" w:rsidRPr="00287268">
        <w:rPr>
          <w:rFonts w:eastAsiaTheme="majorEastAsia" w:cs="Times New Roman"/>
          <w:szCs w:val="24"/>
        </w:rPr>
        <w:fldChar w:fldCharType="begin">
          <w:fldData xml:space="preserve">PEVuZE5vdGU+PENpdGU+PEF1dGhvcj5EdXJhbnQ8L0F1dGhvcj48WWVhcj4yMDE1PC9ZZWFyPjxS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==
</w:fldData>
        </w:fldChar>
      </w:r>
      <w:r w:rsidR="003216B1" w:rsidRPr="00287268">
        <w:rPr>
          <w:rFonts w:eastAsiaTheme="majorEastAsia" w:cs="Times New Roman"/>
          <w:szCs w:val="24"/>
        </w:rPr>
        <w:instrText xml:space="preserve"> ADDIN EN.CITE.DATA </w:instrText>
      </w:r>
      <w:r w:rsidR="003216B1" w:rsidRPr="00287268">
        <w:rPr>
          <w:rFonts w:eastAsiaTheme="majorEastAsia" w:cs="Times New Roman"/>
          <w:szCs w:val="24"/>
        </w:rPr>
      </w:r>
      <w:r w:rsidR="003216B1" w:rsidRPr="00287268">
        <w:rPr>
          <w:rFonts w:eastAsiaTheme="majorEastAsia" w:cs="Times New Roman"/>
          <w:szCs w:val="24"/>
        </w:rPr>
        <w:fldChar w:fldCharType="end"/>
      </w:r>
      <w:r w:rsidR="000C0912" w:rsidRPr="00287268">
        <w:rPr>
          <w:rFonts w:eastAsiaTheme="majorEastAsia" w:cs="Times New Roman"/>
          <w:szCs w:val="24"/>
        </w:rPr>
      </w:r>
      <w:r w:rsidR="000C0912" w:rsidRPr="00287268">
        <w:rPr>
          <w:rFonts w:eastAsiaTheme="majorEastAsia" w:cs="Times New Roman"/>
          <w:szCs w:val="24"/>
        </w:rPr>
        <w:fldChar w:fldCharType="separate"/>
      </w:r>
      <w:r w:rsidR="003216B1" w:rsidRPr="00287268">
        <w:rPr>
          <w:rFonts w:eastAsiaTheme="majorEastAsia" w:cs="Times New Roman"/>
          <w:noProof/>
          <w:szCs w:val="24"/>
        </w:rPr>
        <w:t>(</w:t>
      </w:r>
      <w:hyperlink w:anchor="_ENREF_17" w:tooltip="Durant, 2015 #6459" w:history="1">
        <w:r w:rsidR="000D4EF8" w:rsidRPr="00287268">
          <w:rPr>
            <w:rFonts w:eastAsiaTheme="majorEastAsia" w:cs="Times New Roman"/>
            <w:noProof/>
            <w:szCs w:val="24"/>
          </w:rPr>
          <w:t>Durant 2015</w:t>
        </w:r>
      </w:hyperlink>
      <w:r w:rsidR="003216B1" w:rsidRPr="00287268">
        <w:rPr>
          <w:rFonts w:eastAsiaTheme="majorEastAsia" w:cs="Times New Roman"/>
          <w:noProof/>
          <w:szCs w:val="24"/>
        </w:rPr>
        <w:t xml:space="preserve">, </w:t>
      </w:r>
      <w:hyperlink w:anchor="_ENREF_45" w:tooltip="Long, 1949 #6458" w:history="1">
        <w:r w:rsidR="000D4EF8" w:rsidRPr="00287268">
          <w:rPr>
            <w:rFonts w:eastAsiaTheme="majorEastAsia" w:cs="Times New Roman"/>
            <w:noProof/>
            <w:szCs w:val="24"/>
          </w:rPr>
          <w:t>Long 1949</w:t>
        </w:r>
      </w:hyperlink>
      <w:r w:rsidR="003216B1" w:rsidRPr="00287268">
        <w:rPr>
          <w:rFonts w:eastAsiaTheme="majorEastAsia" w:cs="Times New Roman"/>
          <w:noProof/>
          <w:szCs w:val="24"/>
        </w:rPr>
        <w:t xml:space="preserve">, </w:t>
      </w:r>
      <w:hyperlink w:anchor="_ENREF_7" w:tooltip="Carpenter, 2001 #5101" w:history="1">
        <w:r w:rsidR="000D4EF8" w:rsidRPr="00287268">
          <w:rPr>
            <w:rFonts w:eastAsiaTheme="majorEastAsia" w:cs="Times New Roman"/>
            <w:noProof/>
            <w:szCs w:val="24"/>
          </w:rPr>
          <w:t>Carpenter 2001</w:t>
        </w:r>
      </w:hyperlink>
      <w:r w:rsidR="003216B1" w:rsidRPr="00287268">
        <w:rPr>
          <w:rFonts w:eastAsiaTheme="majorEastAsia" w:cs="Times New Roman"/>
          <w:noProof/>
          <w:szCs w:val="24"/>
        </w:rPr>
        <w:t xml:space="preserve">, </w:t>
      </w:r>
      <w:hyperlink w:anchor="_ENREF_8" w:tooltip="Carpenter, 2012 #6462" w:history="1">
        <w:r w:rsidR="000D4EF8" w:rsidRPr="00287268">
          <w:rPr>
            <w:rFonts w:eastAsiaTheme="majorEastAsia" w:cs="Times New Roman"/>
            <w:noProof/>
            <w:szCs w:val="24"/>
          </w:rPr>
          <w:t>Carpenter and Krause 2012</w:t>
        </w:r>
      </w:hyperlink>
      <w:r w:rsidR="003216B1" w:rsidRPr="00287268">
        <w:rPr>
          <w:rFonts w:eastAsiaTheme="majorEastAsia" w:cs="Times New Roman"/>
          <w:noProof/>
          <w:szCs w:val="24"/>
        </w:rPr>
        <w:t>)</w:t>
      </w:r>
      <w:r w:rsidR="000C0912" w:rsidRPr="00287268">
        <w:rPr>
          <w:rFonts w:eastAsiaTheme="majorEastAsia" w:cs="Times New Roman"/>
          <w:szCs w:val="24"/>
        </w:rPr>
        <w:fldChar w:fldCharType="end"/>
      </w:r>
      <w:r w:rsidR="000C0912" w:rsidRPr="00287268">
        <w:rPr>
          <w:rFonts w:eastAsiaTheme="majorEastAsia" w:cs="Times New Roman"/>
          <w:szCs w:val="24"/>
        </w:rPr>
        <w:t xml:space="preserve">. </w:t>
      </w:r>
      <w:r w:rsidR="007F63AF" w:rsidRPr="00287268">
        <w:rPr>
          <w:rFonts w:eastAsiaTheme="majorEastAsia" w:cs="Times New Roman"/>
          <w:szCs w:val="24"/>
        </w:rPr>
        <w:t xml:space="preserve">Using historical analysis and comparative case studies </w:t>
      </w:r>
      <w:r w:rsidRPr="00287268">
        <w:rPr>
          <w:rFonts w:eastAsiaTheme="majorEastAsia" w:cs="Times New Roman"/>
          <w:szCs w:val="24"/>
        </w:rPr>
        <w:t xml:space="preserve">I </w:t>
      </w:r>
      <w:r w:rsidR="009301C0" w:rsidRPr="00287268">
        <w:rPr>
          <w:rFonts w:cs="Times New Roman"/>
          <w:szCs w:val="24"/>
        </w:rPr>
        <w:t xml:space="preserve">show </w:t>
      </w:r>
      <w:r w:rsidR="00091B42" w:rsidRPr="00287268">
        <w:rPr>
          <w:rFonts w:eastAsiaTheme="majorEastAsia" w:cs="Times New Roman"/>
          <w:bCs/>
          <w:szCs w:val="24"/>
        </w:rPr>
        <w:t>that the mid</w:t>
      </w:r>
      <w:r w:rsidR="00372E9E" w:rsidRPr="00287268">
        <w:rPr>
          <w:rFonts w:eastAsiaTheme="majorEastAsia" w:cs="Times New Roman"/>
          <w:bCs/>
          <w:szCs w:val="24"/>
        </w:rPr>
        <w:t>-</w:t>
      </w:r>
      <w:r w:rsidR="00091B42" w:rsidRPr="00287268">
        <w:rPr>
          <w:rFonts w:eastAsiaTheme="majorEastAsia" w:cs="Times New Roman"/>
          <w:bCs/>
          <w:szCs w:val="24"/>
        </w:rPr>
        <w:t>20</w:t>
      </w:r>
      <w:r w:rsidR="00091B42" w:rsidRPr="00287268">
        <w:rPr>
          <w:rFonts w:eastAsiaTheme="majorEastAsia" w:cs="Times New Roman"/>
          <w:bCs/>
          <w:szCs w:val="24"/>
          <w:vertAlign w:val="superscript"/>
        </w:rPr>
        <w:t>th</w:t>
      </w:r>
      <w:r w:rsidR="00091B42" w:rsidRPr="00287268">
        <w:rPr>
          <w:rFonts w:eastAsiaTheme="majorEastAsia" w:cs="Times New Roman"/>
          <w:bCs/>
          <w:szCs w:val="24"/>
        </w:rPr>
        <w:t xml:space="preserve"> century success of the USFS was the </w:t>
      </w:r>
      <w:r w:rsidR="00317D42" w:rsidRPr="00287268">
        <w:rPr>
          <w:rFonts w:eastAsiaTheme="majorEastAsia" w:cs="Times New Roman"/>
          <w:bCs/>
          <w:szCs w:val="24"/>
        </w:rPr>
        <w:t xml:space="preserve">result </w:t>
      </w:r>
      <w:r w:rsidR="00091B42" w:rsidRPr="00287268">
        <w:rPr>
          <w:rFonts w:eastAsiaTheme="majorEastAsia" w:cs="Times New Roman"/>
          <w:bCs/>
          <w:szCs w:val="24"/>
        </w:rPr>
        <w:t>of</w:t>
      </w:r>
      <w:r w:rsidR="009301C0" w:rsidRPr="00287268">
        <w:rPr>
          <w:rFonts w:cs="Times New Roman"/>
          <w:szCs w:val="24"/>
        </w:rPr>
        <w:t xml:space="preserve"> a political coalition</w:t>
      </w:r>
      <w:r w:rsidR="00317D42" w:rsidRPr="00287268">
        <w:rPr>
          <w:rFonts w:cs="Times New Roman"/>
          <w:szCs w:val="24"/>
        </w:rPr>
        <w:t xml:space="preserve"> </w:t>
      </w:r>
      <w:r w:rsidR="009301C0" w:rsidRPr="00287268">
        <w:rPr>
          <w:rFonts w:cs="Times New Roman"/>
          <w:szCs w:val="24"/>
        </w:rPr>
        <w:t>that favored effective policy implementation</w:t>
      </w:r>
      <w:r w:rsidR="00093273" w:rsidRPr="00287268">
        <w:rPr>
          <w:rFonts w:cs="Times New Roman"/>
          <w:szCs w:val="24"/>
        </w:rPr>
        <w:t>.</w:t>
      </w:r>
      <w:r w:rsidR="00317D42" w:rsidRPr="00287268">
        <w:rPr>
          <w:rFonts w:eastAsiaTheme="majorEastAsia" w:cs="Times New Roman"/>
          <w:bCs/>
          <w:szCs w:val="24"/>
        </w:rPr>
        <w:t xml:space="preserve"> This coalition helped to create the organizational structure and acted in the field to support its effectiv</w:t>
      </w:r>
      <w:r w:rsidR="00365730" w:rsidRPr="00287268">
        <w:rPr>
          <w:rFonts w:eastAsiaTheme="majorEastAsia" w:cs="Times New Roman"/>
          <w:bCs/>
          <w:szCs w:val="24"/>
        </w:rPr>
        <w:t xml:space="preserve">eness at using public lands to </w:t>
      </w:r>
      <w:r w:rsidR="001F14DD" w:rsidRPr="00287268">
        <w:rPr>
          <w:rFonts w:eastAsiaTheme="majorEastAsia" w:cs="Times New Roman"/>
          <w:bCs/>
          <w:szCs w:val="24"/>
        </w:rPr>
        <w:t>extract resources</w:t>
      </w:r>
      <w:r w:rsidR="00317D42" w:rsidRPr="00287268">
        <w:rPr>
          <w:rFonts w:eastAsiaTheme="majorEastAsia" w:cs="Times New Roman"/>
          <w:bCs/>
          <w:szCs w:val="24"/>
        </w:rPr>
        <w:t>.</w:t>
      </w:r>
      <w:r w:rsidR="0048512D" w:rsidRPr="00287268">
        <w:rPr>
          <w:rFonts w:eastAsiaTheme="majorEastAsia" w:cs="Times New Roman"/>
          <w:szCs w:val="24"/>
        </w:rPr>
        <w:t xml:space="preserve"> </w:t>
      </w:r>
      <w:r w:rsidR="009A65AF" w:rsidRPr="00287268">
        <w:rPr>
          <w:rFonts w:eastAsiaTheme="majorEastAsia" w:cs="Times New Roman"/>
          <w:szCs w:val="24"/>
        </w:rPr>
        <w:t xml:space="preserve">When actors with other goals gained political power </w:t>
      </w:r>
      <w:r w:rsidR="00250655" w:rsidRPr="00287268">
        <w:rPr>
          <w:rFonts w:eastAsiaTheme="majorEastAsia" w:cs="Times New Roman"/>
          <w:szCs w:val="24"/>
        </w:rPr>
        <w:t xml:space="preserve">in Washington and in the rural areas where most forests were located, </w:t>
      </w:r>
      <w:r w:rsidR="009A65AF" w:rsidRPr="00287268">
        <w:rPr>
          <w:rFonts w:eastAsiaTheme="majorEastAsia" w:cs="Times New Roman"/>
          <w:szCs w:val="24"/>
        </w:rPr>
        <w:t>they were able to alter and/or repurpose those structures to achieve goals other than efficient compliance.</w:t>
      </w:r>
      <w:r w:rsidR="00434981" w:rsidRPr="00287268">
        <w:rPr>
          <w:rFonts w:eastAsiaTheme="majorEastAsia" w:cs="Times New Roman"/>
          <w:szCs w:val="24"/>
        </w:rPr>
        <w:t xml:space="preserve"> Thus, </w:t>
      </w:r>
      <w:r w:rsidR="00434981" w:rsidRPr="00287268">
        <w:rPr>
          <w:rFonts w:cs="Times New Roman"/>
        </w:rPr>
        <w:t xml:space="preserve">the effectiveness of agency behavior is an outcome of political processes in which goal-oriented external actors seek to alter agency activities both by changing laws and by altering the ability of field officials to carry out those laws </w:t>
      </w:r>
      <w:r w:rsidR="00434981" w:rsidRPr="00287268">
        <w:rPr>
          <w:rFonts w:cs="Times New Roman"/>
        </w:rPr>
        <w:fldChar w:fldCharType="begin">
          <w:fldData xml:space="preserve">PEVuZE5vdGU+PENpdGU+PEF1dGhvcj5Nb2U8L0F1dGhvcj48WWVhcj4xOTkwPC9ZZWFyPjxSZWNO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</w:fldData>
        </w:fldChar>
      </w:r>
      <w:r w:rsidR="00434981" w:rsidRPr="00287268">
        <w:rPr>
          <w:rFonts w:cs="Times New Roman"/>
        </w:rPr>
        <w:instrText xml:space="preserve"> ADDIN EN.CITE </w:instrText>
      </w:r>
      <w:r w:rsidR="00434981" w:rsidRPr="00287268">
        <w:rPr>
          <w:rFonts w:cs="Times New Roman"/>
        </w:rPr>
        <w:fldChar w:fldCharType="begin">
          <w:fldData xml:space="preserve">PEVuZE5vdGU+PENpdGU+PEF1dGhvcj5Nb2U8L0F1dGhvcj48WWVhcj4xOTkwPC9ZZWFyPjxSZWNO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</w:fldData>
        </w:fldChar>
      </w:r>
      <w:r w:rsidR="00434981" w:rsidRPr="00287268">
        <w:rPr>
          <w:rFonts w:cs="Times New Roman"/>
        </w:rPr>
        <w:instrText xml:space="preserve"> ADDIN EN.CITE.DATA </w:instrText>
      </w:r>
      <w:r w:rsidR="00434981" w:rsidRPr="00287268">
        <w:rPr>
          <w:rFonts w:cs="Times New Roman"/>
        </w:rPr>
      </w:r>
      <w:r w:rsidR="00434981" w:rsidRPr="00287268">
        <w:rPr>
          <w:rFonts w:cs="Times New Roman"/>
        </w:rPr>
        <w:fldChar w:fldCharType="end"/>
      </w:r>
      <w:r w:rsidR="00434981" w:rsidRPr="00287268">
        <w:rPr>
          <w:rFonts w:cs="Times New Roman"/>
        </w:rPr>
      </w:r>
      <w:r w:rsidR="00434981" w:rsidRPr="00287268">
        <w:rPr>
          <w:rFonts w:cs="Times New Roman"/>
        </w:rPr>
        <w:fldChar w:fldCharType="separate"/>
      </w:r>
      <w:r w:rsidR="00434981" w:rsidRPr="00287268">
        <w:rPr>
          <w:rFonts w:cs="Times New Roman"/>
          <w:noProof/>
        </w:rPr>
        <w:t xml:space="preserve">(for similar arguments see </w:t>
      </w:r>
      <w:hyperlink w:anchor="_ENREF_55" w:tooltip="Moe, 1990 #4883" w:history="1">
        <w:r w:rsidR="000D4EF8" w:rsidRPr="00287268">
          <w:rPr>
            <w:rFonts w:cs="Times New Roman"/>
            <w:noProof/>
          </w:rPr>
          <w:t>Moe 1990</w:t>
        </w:r>
      </w:hyperlink>
      <w:r w:rsidR="00434981" w:rsidRPr="00287268">
        <w:rPr>
          <w:rFonts w:cs="Times New Roman"/>
          <w:noProof/>
        </w:rPr>
        <w:t xml:space="preserve">, </w:t>
      </w:r>
      <w:hyperlink w:anchor="_ENREF_54" w:tooltip="Moe, 2005 #5573" w:history="1">
        <w:r w:rsidR="000D4EF8" w:rsidRPr="00287268">
          <w:rPr>
            <w:rFonts w:cs="Times New Roman"/>
            <w:noProof/>
          </w:rPr>
          <w:t>Moe 2005</w:t>
        </w:r>
      </w:hyperlink>
      <w:r w:rsidR="00434981" w:rsidRPr="00287268">
        <w:rPr>
          <w:rFonts w:cs="Times New Roman"/>
          <w:noProof/>
        </w:rPr>
        <w:t>)</w:t>
      </w:r>
      <w:r w:rsidR="00434981" w:rsidRPr="00287268">
        <w:rPr>
          <w:rFonts w:cs="Times New Roman"/>
        </w:rPr>
        <w:fldChar w:fldCharType="end"/>
      </w:r>
      <w:r w:rsidR="00434981" w:rsidRPr="00287268">
        <w:rPr>
          <w:rFonts w:cs="Times New Roman"/>
        </w:rPr>
        <w:t>.</w:t>
      </w:r>
    </w:p>
    <w:p w14:paraId="7157C3CB" w14:textId="7C01DD19" w:rsidR="00434981" w:rsidRPr="00287268" w:rsidRDefault="00434981" w:rsidP="004901D3">
      <w:pPr>
        <w:spacing w:line="480" w:lineRule="auto"/>
        <w:ind w:firstLine="720"/>
        <w:rPr>
          <w:rFonts w:eastAsiaTheme="majorEastAsia" w:cs="Times New Roman"/>
          <w:szCs w:val="24"/>
        </w:rPr>
      </w:pPr>
      <w:r w:rsidRPr="00287268">
        <w:rPr>
          <w:rFonts w:eastAsiaTheme="majorEastAsia" w:cs="Times New Roman"/>
          <w:szCs w:val="24"/>
        </w:rPr>
        <w:t xml:space="preserve">I use two lines of evidence to support my claims. First, I provide evidence from other sources that the structure of the USFS was itself the result of political context, and that political </w:t>
      </w:r>
      <w:r w:rsidRPr="00287268">
        <w:rPr>
          <w:rFonts w:eastAsiaTheme="majorEastAsia" w:cs="Times New Roman"/>
          <w:szCs w:val="24"/>
        </w:rPr>
        <w:lastRenderedPageBreak/>
        <w:t>developments that introduced substantial conflict over organizational goals between 1960 and 1990 decreased compliance and implementation effectiveness. I</w:t>
      </w:r>
      <w:r w:rsidR="00365730" w:rsidRPr="00287268">
        <w:rPr>
          <w:rFonts w:eastAsiaTheme="majorEastAsia" w:cs="Times New Roman"/>
          <w:szCs w:val="24"/>
        </w:rPr>
        <w:t xml:space="preserve"> to</w:t>
      </w:r>
      <w:r w:rsidRPr="00287268">
        <w:rPr>
          <w:rFonts w:eastAsiaTheme="majorEastAsia" w:cs="Times New Roman"/>
          <w:szCs w:val="24"/>
        </w:rPr>
        <w:t xml:space="preserve"> argue that the crucial differences between the USFS of 1960 and of 2015 are that powerful political actors do not support core components of the USFS mission and that political conflict over that mission means that agency officials no longer are certain with what they are supposed to comply. This lack of consensus is reflected in laws passed since 1960, however, </w:t>
      </w:r>
      <w:r w:rsidR="00365730" w:rsidRPr="00287268">
        <w:rPr>
          <w:rFonts w:eastAsiaTheme="majorEastAsia" w:cs="Times New Roman"/>
          <w:szCs w:val="24"/>
        </w:rPr>
        <w:t xml:space="preserve">I use path tracing </w:t>
      </w:r>
      <w:r w:rsidR="003216B1" w:rsidRPr="00287268">
        <w:rPr>
          <w:rFonts w:eastAsiaTheme="majorEastAsia" w:cs="Times New Roman"/>
          <w:szCs w:val="24"/>
        </w:rPr>
        <w:fldChar w:fldCharType="begin">
          <w:fldData xml:space="preserve">PEVuZE5vdGU+PENpdGU+PEF1dGhvcj5Db2xsaWVyPC9BdXRob3I+PFllYXI+MjAxMTwvWWVhcj48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</w:fldData>
        </w:fldChar>
      </w:r>
      <w:r w:rsidR="003216B1" w:rsidRPr="00287268">
        <w:rPr>
          <w:rFonts w:eastAsiaTheme="majorEastAsia" w:cs="Times New Roman"/>
          <w:szCs w:val="24"/>
        </w:rPr>
        <w:instrText xml:space="preserve"> ADDIN EN.CITE </w:instrText>
      </w:r>
      <w:r w:rsidR="003216B1" w:rsidRPr="00287268">
        <w:rPr>
          <w:rFonts w:eastAsiaTheme="majorEastAsia" w:cs="Times New Roman"/>
          <w:szCs w:val="24"/>
        </w:rPr>
        <w:fldChar w:fldCharType="begin">
          <w:fldData xml:space="preserve">PEVuZE5vdGU+PENpdGU+PEF1dGhvcj5Db2xsaWVyPC9BdXRob3I+PFllYXI+MjAxMTwvWWVhcj48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</w:fldData>
        </w:fldChar>
      </w:r>
      <w:r w:rsidR="003216B1" w:rsidRPr="00287268">
        <w:rPr>
          <w:rFonts w:eastAsiaTheme="majorEastAsia" w:cs="Times New Roman"/>
          <w:szCs w:val="24"/>
        </w:rPr>
        <w:instrText xml:space="preserve"> ADDIN EN.CITE.DATA </w:instrText>
      </w:r>
      <w:r w:rsidR="003216B1" w:rsidRPr="00287268">
        <w:rPr>
          <w:rFonts w:eastAsiaTheme="majorEastAsia" w:cs="Times New Roman"/>
          <w:szCs w:val="24"/>
        </w:rPr>
      </w:r>
      <w:r w:rsidR="003216B1" w:rsidRPr="00287268">
        <w:rPr>
          <w:rFonts w:eastAsiaTheme="majorEastAsia" w:cs="Times New Roman"/>
          <w:szCs w:val="24"/>
        </w:rPr>
        <w:fldChar w:fldCharType="end"/>
      </w:r>
      <w:r w:rsidR="003216B1" w:rsidRPr="00287268">
        <w:rPr>
          <w:rFonts w:eastAsiaTheme="majorEastAsia" w:cs="Times New Roman"/>
          <w:szCs w:val="24"/>
        </w:rPr>
      </w:r>
      <w:r w:rsidR="003216B1" w:rsidRPr="00287268">
        <w:rPr>
          <w:rFonts w:eastAsiaTheme="majorEastAsia" w:cs="Times New Roman"/>
          <w:szCs w:val="24"/>
        </w:rPr>
        <w:fldChar w:fldCharType="separate"/>
      </w:r>
      <w:r w:rsidR="003216B1" w:rsidRPr="00287268">
        <w:rPr>
          <w:rFonts w:eastAsiaTheme="majorEastAsia" w:cs="Times New Roman"/>
          <w:noProof/>
          <w:szCs w:val="24"/>
        </w:rPr>
        <w:t>(</w:t>
      </w:r>
      <w:hyperlink w:anchor="_ENREF_15" w:tooltip="Collier, 2011 #5102" w:history="1">
        <w:r w:rsidR="000D4EF8" w:rsidRPr="00287268">
          <w:rPr>
            <w:rFonts w:eastAsiaTheme="majorEastAsia" w:cs="Times New Roman"/>
            <w:noProof/>
            <w:szCs w:val="24"/>
          </w:rPr>
          <w:t>Collier 2011</w:t>
        </w:r>
      </w:hyperlink>
      <w:r w:rsidR="003216B1" w:rsidRPr="00287268">
        <w:rPr>
          <w:rFonts w:eastAsiaTheme="majorEastAsia" w:cs="Times New Roman"/>
          <w:noProof/>
          <w:szCs w:val="24"/>
        </w:rPr>
        <w:t xml:space="preserve">, </w:t>
      </w:r>
      <w:hyperlink w:anchor="_ENREF_37" w:tooltip="Kay, 2015 #4510" w:history="1">
        <w:r w:rsidR="000D4EF8" w:rsidRPr="00287268">
          <w:rPr>
            <w:rFonts w:eastAsiaTheme="majorEastAsia" w:cs="Times New Roman"/>
            <w:noProof/>
            <w:szCs w:val="24"/>
          </w:rPr>
          <w:t>Kay and Baker 2015</w:t>
        </w:r>
      </w:hyperlink>
      <w:r w:rsidR="003216B1" w:rsidRPr="00287268">
        <w:rPr>
          <w:rFonts w:eastAsiaTheme="majorEastAsia" w:cs="Times New Roman"/>
          <w:noProof/>
          <w:szCs w:val="24"/>
        </w:rPr>
        <w:t>)</w:t>
      </w:r>
      <w:r w:rsidR="003216B1" w:rsidRPr="00287268">
        <w:rPr>
          <w:rFonts w:eastAsiaTheme="majorEastAsia" w:cs="Times New Roman"/>
          <w:szCs w:val="24"/>
        </w:rPr>
        <w:fldChar w:fldCharType="end"/>
      </w:r>
      <w:r w:rsidR="00365730" w:rsidRPr="00287268">
        <w:rPr>
          <w:rFonts w:eastAsiaTheme="majorEastAsia" w:cs="Times New Roman"/>
          <w:szCs w:val="24"/>
        </w:rPr>
        <w:t xml:space="preserve"> to show that </w:t>
      </w:r>
      <w:r w:rsidRPr="00287268">
        <w:rPr>
          <w:rFonts w:eastAsiaTheme="majorEastAsia" w:cs="Times New Roman"/>
          <w:szCs w:val="24"/>
        </w:rPr>
        <w:t xml:space="preserve">it was political conflict itself that led to changes in laws, and thus undermined the effectiveness of organizational structure. </w:t>
      </w:r>
    </w:p>
    <w:p w14:paraId="4EFF34C9" w14:textId="4A4A6827" w:rsidR="00434981" w:rsidRPr="00287268" w:rsidRDefault="00434981" w:rsidP="004901D3">
      <w:pPr>
        <w:spacing w:line="480" w:lineRule="auto"/>
        <w:ind w:firstLine="720"/>
        <w:rPr>
          <w:rFonts w:eastAsiaTheme="majorEastAsia" w:cs="Times New Roman"/>
          <w:szCs w:val="24"/>
        </w:rPr>
      </w:pPr>
      <w:r w:rsidRPr="00287268">
        <w:rPr>
          <w:rFonts w:eastAsiaTheme="majorEastAsia" w:cs="Times New Roman"/>
          <w:szCs w:val="24"/>
        </w:rPr>
        <w:t xml:space="preserve">The second line of evidence I draw on is </w:t>
      </w:r>
      <w:r w:rsidR="00365730" w:rsidRPr="00287268">
        <w:rPr>
          <w:rFonts w:eastAsiaTheme="majorEastAsia" w:cs="Times New Roman"/>
          <w:szCs w:val="24"/>
        </w:rPr>
        <w:t xml:space="preserve">comparison with </w:t>
      </w:r>
      <w:r w:rsidRPr="00287268">
        <w:rPr>
          <w:rFonts w:eastAsiaTheme="majorEastAsia" w:cs="Times New Roman"/>
          <w:szCs w:val="24"/>
        </w:rPr>
        <w:t>my original ethnographic research on forest departments in 21</w:t>
      </w:r>
      <w:r w:rsidRPr="00287268">
        <w:rPr>
          <w:rFonts w:eastAsiaTheme="majorEastAsia" w:cs="Times New Roman"/>
          <w:szCs w:val="24"/>
          <w:vertAlign w:val="superscript"/>
        </w:rPr>
        <w:t>st</w:t>
      </w:r>
      <w:r w:rsidRPr="00287268">
        <w:rPr>
          <w:rFonts w:eastAsiaTheme="majorEastAsia" w:cs="Times New Roman"/>
          <w:szCs w:val="24"/>
        </w:rPr>
        <w:t xml:space="preserve"> century India</w:t>
      </w:r>
      <w:r w:rsidR="00E206CB" w:rsidRPr="00287268">
        <w:rPr>
          <w:rFonts w:eastAsiaTheme="majorEastAsia" w:cs="Times New Roman"/>
          <w:szCs w:val="24"/>
        </w:rPr>
        <w:t xml:space="preserve"> </w:t>
      </w:r>
      <w:r w:rsidR="000C1784" w:rsidRPr="00287268">
        <w:rPr>
          <w:rFonts w:eastAsiaTheme="majorEastAsia" w:cs="Times New Roman"/>
          <w:szCs w:val="24"/>
        </w:rPr>
        <w:fldChar w:fldCharType="begin"/>
      </w:r>
      <w:r w:rsidR="000C1784" w:rsidRPr="00287268">
        <w:rPr>
          <w:rFonts w:eastAsiaTheme="majorEastAsia" w:cs="Times New Roman"/>
          <w:szCs w:val="24"/>
        </w:rPr>
        <w:instrText xml:space="preserve"> ADDIN EN.CITE &lt;EndNote&gt;&lt;Cite&gt;&lt;Author&gt;Fleischman&lt;/Author&gt;&lt;Year&gt;2012&lt;/Year&gt;&lt;RecNum&gt;4079&lt;/RecNum&gt;&lt;DisplayText&gt;(Fleischman 2012)&lt;/DisplayText&gt;&lt;record&gt;&lt;rec-number&gt;4079&lt;/rec-number&gt;&lt;foreign-keys&gt;&lt;key app="EN" db-id="pxd9a25fdaexsaededqxedr3ee2z5pea9dae" timestamp="1472753798"&gt;4079&lt;/key&gt;&lt;key app="ENWeb" db-id=""&gt;0&lt;/key&gt;&lt;/foreign-keys&gt;&lt;ref-type name="Thesis"&gt;32&lt;/ref-type&gt;&lt;contributors&gt;&lt;authors&gt;&lt;author&gt;Fleischman, Forrest&lt;/author&gt;&lt;/authors&gt;&lt;tertiary-authors&gt;&lt;author&gt;Ostrom, Elinor&lt;/author&gt;&lt;/tertiary-authors&gt;&lt;/contributors&gt;&lt;titles&gt;&lt;title&gt;Public servant behavior and forest policy implementation in Central India&lt;/title&gt;&lt;/titles&gt;&lt;pages&gt;328&lt;/pages&gt;&lt;volume&gt;Ph.D.&lt;/volume&gt;&lt;keywords&gt;&lt;keyword&gt;0638:South Asian Studies&lt;/keyword&gt;&lt;keyword&gt;Bureaucracy&lt;/keyword&gt;&lt;keyword&gt;0640:Sustainability&lt;/keyword&gt;&lt;keyword&gt;0478:Forestry&lt;/keyword&gt;&lt;keyword&gt;0630:Public policy&lt;/keyword&gt;&lt;keyword&gt;Forests&lt;/keyword&gt;&lt;keyword&gt;Policy implementation&lt;/keyword&gt;&lt;keyword&gt;Democracy&lt;/keyword&gt;&lt;keyword&gt;0617:Public administration&lt;/keyword&gt;&lt;keyword&gt;Biological sciences&lt;/keyword&gt;&lt;keyword&gt;Social sciences&lt;/keyword&gt;&lt;keyword&gt;India&lt;/keyword&gt;&lt;/keywords&gt;&lt;dates&gt;&lt;year&gt;2012&lt;/year&gt;&lt;/dates&gt;&lt;pub-location&gt;United States -- Indiana&lt;/pub-location&gt;&lt;publisher&gt;Indiana University&lt;/publisher&gt;&lt;isbn&gt;9781267619587&lt;/isbn&gt;&lt;accession-num&gt;1074791588&lt;/accession-num&gt;&lt;work-type&gt;3527562&lt;/work-type&gt;&lt;urls&gt;&lt;related-urls&gt;&lt;url&gt;http://ezproxy.lib.indiana.edu/login?url=http://search.proquest.com/docview/1074791588?accountid=11620&lt;/url&gt;&lt;/related-urls&gt;&lt;/urls&gt;&lt;remote-database-name&gt;Dissertations &amp;amp; Theses @ CIC Institutions; ProQuest Dissertations &amp;amp; Theses A&amp;amp;I&lt;/remote-database-name&gt;&lt;language&gt;English&lt;/language&gt;&lt;/record&gt;&lt;/Cite&gt;&lt;/EndNote&gt;</w:instrText>
      </w:r>
      <w:r w:rsidR="000C1784" w:rsidRPr="00287268">
        <w:rPr>
          <w:rFonts w:eastAsiaTheme="majorEastAsia" w:cs="Times New Roman"/>
          <w:szCs w:val="24"/>
        </w:rPr>
        <w:fldChar w:fldCharType="separate"/>
      </w:r>
      <w:r w:rsidR="000C1784" w:rsidRPr="00287268">
        <w:rPr>
          <w:rFonts w:eastAsiaTheme="majorEastAsia" w:cs="Times New Roman"/>
          <w:noProof/>
          <w:szCs w:val="24"/>
        </w:rPr>
        <w:t>(</w:t>
      </w:r>
      <w:hyperlink w:anchor="_ENREF_20" w:tooltip="Fleischman, 2012 #4079" w:history="1">
        <w:r w:rsidR="000D4EF8" w:rsidRPr="00287268">
          <w:rPr>
            <w:rFonts w:eastAsiaTheme="majorEastAsia" w:cs="Times New Roman"/>
            <w:noProof/>
            <w:szCs w:val="24"/>
          </w:rPr>
          <w:t>Fleischman 2012</w:t>
        </w:r>
      </w:hyperlink>
      <w:r w:rsidR="000C1784" w:rsidRPr="00287268">
        <w:rPr>
          <w:rFonts w:eastAsiaTheme="majorEastAsia" w:cs="Times New Roman"/>
          <w:noProof/>
          <w:szCs w:val="24"/>
        </w:rPr>
        <w:t>)</w:t>
      </w:r>
      <w:r w:rsidR="000C1784" w:rsidRPr="00287268">
        <w:rPr>
          <w:rFonts w:eastAsiaTheme="majorEastAsia" w:cs="Times New Roman"/>
          <w:szCs w:val="24"/>
        </w:rPr>
        <w:fldChar w:fldCharType="end"/>
      </w:r>
      <w:r w:rsidRPr="00287268">
        <w:rPr>
          <w:rFonts w:eastAsiaTheme="majorEastAsia" w:cs="Times New Roman"/>
          <w:szCs w:val="24"/>
        </w:rPr>
        <w:t xml:space="preserve">. In spite of institutional structures and organizational cultures that are remarkably similar to those of Kaufman’s USFS, Indian forest departments struggle to obtain compliance from field staff, and programs are poorly implemented. As is the case with the changing context of the USFS, understanding the goals of political actors outside of the agency is crucial to understanding agency shortcomings. In this case, rather than political conflict, I show that </w:t>
      </w:r>
      <w:r w:rsidR="00365730" w:rsidRPr="00287268">
        <w:rPr>
          <w:rFonts w:eastAsiaTheme="majorEastAsia" w:cs="Times New Roman"/>
          <w:szCs w:val="24"/>
        </w:rPr>
        <w:t>poor</w:t>
      </w:r>
      <w:r w:rsidRPr="00287268">
        <w:rPr>
          <w:rFonts w:eastAsiaTheme="majorEastAsia" w:cs="Times New Roman"/>
          <w:szCs w:val="24"/>
        </w:rPr>
        <w:t xml:space="preserve"> compliance in India </w:t>
      </w:r>
      <w:r w:rsidR="00365730" w:rsidRPr="00287268">
        <w:rPr>
          <w:rFonts w:eastAsiaTheme="majorEastAsia" w:cs="Times New Roman"/>
          <w:szCs w:val="24"/>
        </w:rPr>
        <w:t>is</w:t>
      </w:r>
      <w:r w:rsidRPr="00287268">
        <w:rPr>
          <w:rFonts w:eastAsiaTheme="majorEastAsia" w:cs="Times New Roman"/>
          <w:szCs w:val="24"/>
        </w:rPr>
        <w:t xml:space="preserve"> driven by </w:t>
      </w:r>
      <w:r w:rsidR="00365730" w:rsidRPr="00287268">
        <w:rPr>
          <w:rFonts w:eastAsiaTheme="majorEastAsia" w:cs="Times New Roman"/>
          <w:szCs w:val="24"/>
        </w:rPr>
        <w:t>politicians’ use of</w:t>
      </w:r>
      <w:r w:rsidRPr="00287268">
        <w:rPr>
          <w:rFonts w:eastAsiaTheme="majorEastAsia" w:cs="Times New Roman"/>
          <w:szCs w:val="24"/>
        </w:rPr>
        <w:t xml:space="preserve"> forest departments to support short-term electoral goals, including fundraising and distributing goods to key clientele. While the specific causal mechanisms in play in India are clearly different from those in the USFS, they share two common features. First, political coalitions use the policy implementation process to achieve goals that are not clearly articulated in legislation. Second, low compliance and poor implementation are the result of political coalitions focusing on goals other than agency effectiveness. </w:t>
      </w:r>
      <w:r w:rsidR="00317D42" w:rsidRPr="00287268">
        <w:rPr>
          <w:rFonts w:eastAsiaTheme="majorEastAsia" w:cs="Times New Roman"/>
          <w:szCs w:val="24"/>
        </w:rPr>
        <w:t>In both cases, politically powerful actors are well served by</w:t>
      </w:r>
      <w:r w:rsidR="003920F3" w:rsidRPr="00287268">
        <w:rPr>
          <w:rFonts w:eastAsiaTheme="majorEastAsia" w:cs="Times New Roman"/>
          <w:szCs w:val="24"/>
        </w:rPr>
        <w:t xml:space="preserve"> ineffective</w:t>
      </w:r>
      <w:r w:rsidR="00317D42" w:rsidRPr="00287268">
        <w:rPr>
          <w:rFonts w:eastAsiaTheme="majorEastAsia" w:cs="Times New Roman"/>
          <w:szCs w:val="24"/>
        </w:rPr>
        <w:t xml:space="preserve"> forestry agencies</w:t>
      </w:r>
      <w:r w:rsidR="007427C6" w:rsidRPr="00287268">
        <w:rPr>
          <w:rFonts w:eastAsiaTheme="majorEastAsia" w:cs="Times New Roman"/>
          <w:szCs w:val="24"/>
        </w:rPr>
        <w:t>. S</w:t>
      </w:r>
      <w:r w:rsidR="00317D42" w:rsidRPr="00287268">
        <w:rPr>
          <w:rFonts w:eastAsiaTheme="majorEastAsia" w:cs="Times New Roman"/>
          <w:szCs w:val="24"/>
        </w:rPr>
        <w:t xml:space="preserve">hifting this dynamic </w:t>
      </w:r>
      <w:r w:rsidR="003920F3" w:rsidRPr="00287268">
        <w:rPr>
          <w:rFonts w:eastAsiaTheme="majorEastAsia" w:cs="Times New Roman"/>
          <w:szCs w:val="24"/>
        </w:rPr>
        <w:t>may</w:t>
      </w:r>
      <w:r w:rsidR="00317D42" w:rsidRPr="00287268">
        <w:rPr>
          <w:rFonts w:eastAsiaTheme="majorEastAsia" w:cs="Times New Roman"/>
          <w:szCs w:val="24"/>
        </w:rPr>
        <w:t xml:space="preserve"> require </w:t>
      </w:r>
      <w:r w:rsidR="003920F3" w:rsidRPr="00287268">
        <w:rPr>
          <w:rFonts w:eastAsiaTheme="majorEastAsia" w:cs="Times New Roman"/>
          <w:szCs w:val="24"/>
        </w:rPr>
        <w:t xml:space="preserve">agencies to redefine their goals and build new coalitions. </w:t>
      </w:r>
    </w:p>
    <w:p w14:paraId="1B3DA480" w14:textId="635270F6" w:rsidR="00EF247A" w:rsidRPr="00287268" w:rsidRDefault="007B614F" w:rsidP="004901D3">
      <w:pPr>
        <w:spacing w:after="240" w:line="480" w:lineRule="auto"/>
        <w:rPr>
          <w:rFonts w:cs="Times New Roman"/>
          <w:b/>
          <w:sz w:val="28"/>
          <w:szCs w:val="28"/>
        </w:rPr>
      </w:pPr>
      <w:r w:rsidRPr="00287268">
        <w:rPr>
          <w:rFonts w:cs="Times New Roman"/>
          <w:szCs w:val="24"/>
        </w:rPr>
        <w:lastRenderedPageBreak/>
        <w:t xml:space="preserve"> </w:t>
      </w:r>
      <w:r w:rsidR="00EF247A" w:rsidRPr="00287268">
        <w:rPr>
          <w:rFonts w:cs="Times New Roman"/>
          <w:b/>
          <w:sz w:val="28"/>
          <w:szCs w:val="28"/>
        </w:rPr>
        <w:t>Kaufman’s theory</w:t>
      </w:r>
    </w:p>
    <w:bookmarkEnd w:id="0"/>
    <w:p w14:paraId="26DC7754" w14:textId="7EB17772" w:rsidR="00695137" w:rsidRPr="00287268" w:rsidRDefault="007869B9" w:rsidP="004901D3">
      <w:pPr>
        <w:spacing w:after="240" w:line="480" w:lineRule="auto"/>
        <w:ind w:firstLine="720"/>
        <w:rPr>
          <w:rFonts w:cs="Times New Roman"/>
          <w:szCs w:val="24"/>
        </w:rPr>
      </w:pPr>
      <w:r w:rsidRPr="00287268">
        <w:rPr>
          <w:rFonts w:cs="Times New Roman"/>
          <w:szCs w:val="24"/>
        </w:rPr>
        <w:t>Kaufman chose the USFS because it had a reputation for effectiveness</w:t>
      </w:r>
      <w:r w:rsidR="00745F23" w:rsidRPr="00287268">
        <w:rPr>
          <w:rFonts w:cs="Times New Roman"/>
          <w:szCs w:val="24"/>
        </w:rPr>
        <w:t>.</w:t>
      </w:r>
      <w:r w:rsidRPr="00287268">
        <w:rPr>
          <w:rFonts w:cs="Times New Roman"/>
          <w:szCs w:val="24"/>
        </w:rPr>
        <w:t xml:space="preserve"> </w:t>
      </w:r>
      <w:r w:rsidR="001258B4" w:rsidRPr="00287268">
        <w:rPr>
          <w:rFonts w:cs="Times New Roman"/>
          <w:szCs w:val="24"/>
        </w:rPr>
        <w:t>He argued that effectiveness stemmed from</w:t>
      </w:r>
      <w:r w:rsidRPr="00287268">
        <w:rPr>
          <w:rFonts w:cs="Times New Roman"/>
          <w:szCs w:val="24"/>
        </w:rPr>
        <w:t xml:space="preserve"> how the organization elicited compliance from its field offices, in spite of their being located in remote locations where </w:t>
      </w:r>
      <w:r w:rsidR="00695137" w:rsidRPr="00287268">
        <w:rPr>
          <w:rFonts w:cs="Times New Roman"/>
          <w:szCs w:val="24"/>
        </w:rPr>
        <w:t xml:space="preserve">supervision </w:t>
      </w:r>
      <w:r w:rsidR="004E0B56" w:rsidRPr="00287268">
        <w:rPr>
          <w:rFonts w:cs="Times New Roman"/>
          <w:szCs w:val="24"/>
        </w:rPr>
        <w:t>was</w:t>
      </w:r>
      <w:r w:rsidRPr="00287268">
        <w:rPr>
          <w:rFonts w:cs="Times New Roman"/>
          <w:szCs w:val="24"/>
        </w:rPr>
        <w:t xml:space="preserve"> difficult</w:t>
      </w:r>
      <w:r w:rsidR="00C65F49" w:rsidRPr="00287268">
        <w:rPr>
          <w:rFonts w:cs="Times New Roman"/>
          <w:szCs w:val="24"/>
        </w:rPr>
        <w:t xml:space="preserve">. </w:t>
      </w:r>
      <w:r w:rsidR="00874177" w:rsidRPr="00287268">
        <w:rPr>
          <w:rFonts w:cs="Times New Roman"/>
          <w:szCs w:val="24"/>
        </w:rPr>
        <w:t xml:space="preserve">According to him, </w:t>
      </w:r>
      <w:r w:rsidR="00695137" w:rsidRPr="00287268">
        <w:rPr>
          <w:rFonts w:cs="Times New Roman"/>
          <w:szCs w:val="24"/>
        </w:rPr>
        <w:t>“</w:t>
      </w:r>
      <w:r w:rsidR="00E11757" w:rsidRPr="00287268">
        <w:rPr>
          <w:rFonts w:cs="Times New Roman"/>
          <w:szCs w:val="24"/>
        </w:rPr>
        <w:t>t</w:t>
      </w:r>
      <w:r w:rsidR="00695137" w:rsidRPr="00287268">
        <w:rPr>
          <w:rFonts w:cs="Times New Roman"/>
          <w:szCs w:val="24"/>
        </w:rPr>
        <w:t>he men in the field are apparently doing what the top officers want done in the field…  Field compliance in the Forest Service is not total, naturally, but it is so high, despite powerful factors tending to reduce compliance, that it cries o</w:t>
      </w:r>
      <w:r w:rsidR="00DF5188" w:rsidRPr="00287268">
        <w:rPr>
          <w:rFonts w:cs="Times New Roman"/>
          <w:szCs w:val="24"/>
        </w:rPr>
        <w:t xml:space="preserve">ut for study” </w:t>
      </w:r>
      <w:r w:rsidR="00A7125A" w:rsidRPr="00287268">
        <w:rPr>
          <w:rFonts w:cs="Times New Roman"/>
          <w:szCs w:val="24"/>
        </w:rPr>
        <w:fldChar w:fldCharType="begin"/>
      </w:r>
      <w:r w:rsidR="004547DC" w:rsidRPr="00287268">
        <w:rPr>
          <w:rFonts w:cs="Times New Roman"/>
          <w:szCs w:val="24"/>
        </w:rPr>
        <w:instrText xml:space="preserve"> ADDIN EN.CITE &lt;EndNote&gt;&lt;Cite&gt;&lt;Author&gt;Kaufman&lt;/Author&gt;&lt;Year&gt;1960&lt;/Year&gt;&lt;RecNum&gt;180&lt;/RecNum&gt;&lt;Suffix&gt;`, p. x-xi&lt;/Suffix&gt;&lt;DisplayText&gt;(Kaufman 1960, p. x-xi)&lt;/DisplayText&gt;&lt;record&gt;&lt;rec-number&gt;180&lt;/rec-number&gt;&lt;foreign-keys&gt;&lt;key app="EN" db-id="pxd9a25fdaexsaededqxedr3ee2z5pea9dae" timestamp="1472696216"&gt;180&lt;/key&gt;&lt;/foreign-keys&gt;&lt;ref-type name="Book"&gt;6&lt;/ref-type&gt;&lt;contributors&gt;&lt;authors&gt;&lt;author&gt;Kaufman, Herbert&lt;/author&gt;&lt;/authors&gt;&lt;/contributors&gt;&lt;titles&gt;&lt;title&gt;The Forest Ranger: A Study in Administrative Behavior&lt;/title&gt;&lt;/titles&gt;&lt;dates&gt;&lt;year&gt;1960&lt;/year&gt;&lt;/dates&gt;&lt;pub-location&gt;Washington D.C.&lt;/pub-location&gt;&lt;publisher&gt;Resources for the Future&lt;/publisher&gt;&lt;urls&gt;&lt;/url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36" w:tooltip="Kaufman, 1960 #180" w:history="1">
        <w:r w:rsidR="000D4EF8" w:rsidRPr="00287268">
          <w:rPr>
            <w:rFonts w:cs="Times New Roman"/>
            <w:noProof/>
            <w:szCs w:val="24"/>
          </w:rPr>
          <w:t>Kaufman 1960, p. x-xi</w:t>
        </w:r>
      </w:hyperlink>
      <w:r w:rsidR="00A7125A" w:rsidRPr="00287268">
        <w:rPr>
          <w:rFonts w:cs="Times New Roman"/>
          <w:noProof/>
          <w:szCs w:val="24"/>
        </w:rPr>
        <w:t>)</w:t>
      </w:r>
      <w:r w:rsidR="00A7125A" w:rsidRPr="00287268">
        <w:rPr>
          <w:rFonts w:cs="Times New Roman"/>
          <w:szCs w:val="24"/>
        </w:rPr>
        <w:fldChar w:fldCharType="end"/>
      </w:r>
      <w:r w:rsidR="00DF5188" w:rsidRPr="00287268">
        <w:rPr>
          <w:rFonts w:cs="Times New Roman"/>
          <w:szCs w:val="24"/>
        </w:rPr>
        <w:t xml:space="preserve">. </w:t>
      </w:r>
      <w:r w:rsidR="00271B82" w:rsidRPr="00287268">
        <w:rPr>
          <w:rFonts w:cs="Times New Roman"/>
          <w:szCs w:val="24"/>
        </w:rPr>
        <w:t>It is important to note that Kaufman’s description of compliance focuses not merely on whether officials followed organizational rules, which they did, but on a broader sense of compliance with the wishes of agency leadership. Field officials not only followed the letter of the law, but used their substantial discretion to make decisions that were identical to those their superiors would have made had it been</w:t>
      </w:r>
      <w:r w:rsidR="00A92FFD" w:rsidRPr="00287268">
        <w:rPr>
          <w:rFonts w:cs="Times New Roman"/>
          <w:szCs w:val="24"/>
        </w:rPr>
        <w:t xml:space="preserve"> their decision</w:t>
      </w:r>
      <w:r w:rsidR="00271B82" w:rsidRPr="00287268">
        <w:rPr>
          <w:rFonts w:cs="Times New Roman"/>
          <w:szCs w:val="24"/>
        </w:rPr>
        <w:t>. As such, what Kaufman refers to as compliance</w:t>
      </w:r>
      <w:r w:rsidR="00A92FFD" w:rsidRPr="00287268">
        <w:rPr>
          <w:rFonts w:cs="Times New Roman"/>
          <w:szCs w:val="24"/>
        </w:rPr>
        <w:t xml:space="preserve"> goes beyond what most scholars today would refer to with that term, and</w:t>
      </w:r>
      <w:r w:rsidR="00271B82" w:rsidRPr="00287268">
        <w:rPr>
          <w:rFonts w:cs="Times New Roman"/>
          <w:szCs w:val="24"/>
        </w:rPr>
        <w:t xml:space="preserve"> is very close to what later scholars would call effective top-down policy implementation</w:t>
      </w:r>
      <w:r w:rsidR="00A92FFD" w:rsidRPr="00287268">
        <w:rPr>
          <w:rFonts w:cs="Times New Roman"/>
          <w:szCs w:val="24"/>
        </w:rPr>
        <w:t xml:space="preserve"> </w:t>
      </w:r>
      <w:r w:rsidR="00590786" w:rsidRPr="00287268">
        <w:rPr>
          <w:rFonts w:cs="Times New Roman"/>
          <w:szCs w:val="24"/>
        </w:rPr>
        <w:fldChar w:fldCharType="begin">
          <w:fldData xml:space="preserve">PEVuZE5vdGU+PENpdGU+PEF1dGhvcj5TYWJhdGllcjwvQXV0aG9yPjxZZWFyPjE5ODY8L1llYXI+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TYWJhdGllcjwvQXV0aG9yPjxZZWFyPjE5ODY8L1llYXI+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590786" w:rsidRPr="00287268">
        <w:rPr>
          <w:rFonts w:cs="Times New Roman"/>
          <w:szCs w:val="24"/>
        </w:rPr>
      </w:r>
      <w:r w:rsidR="00590786" w:rsidRPr="00287268">
        <w:rPr>
          <w:rFonts w:cs="Times New Roman"/>
          <w:szCs w:val="24"/>
        </w:rPr>
        <w:fldChar w:fldCharType="separate"/>
      </w:r>
      <w:r w:rsidR="00590786" w:rsidRPr="00287268">
        <w:rPr>
          <w:rFonts w:cs="Times New Roman"/>
          <w:noProof/>
          <w:szCs w:val="24"/>
        </w:rPr>
        <w:t>(</w:t>
      </w:r>
      <w:hyperlink w:anchor="_ENREF_70" w:tooltip="Sabatier, 1986 #4914" w:history="1">
        <w:r w:rsidR="000D4EF8" w:rsidRPr="00287268">
          <w:rPr>
            <w:rFonts w:cs="Times New Roman"/>
            <w:noProof/>
            <w:szCs w:val="24"/>
          </w:rPr>
          <w:t>Sabatier 1986</w:t>
        </w:r>
      </w:hyperlink>
      <w:r w:rsidR="00590786" w:rsidRPr="00287268">
        <w:rPr>
          <w:rFonts w:cs="Times New Roman"/>
          <w:noProof/>
          <w:szCs w:val="24"/>
        </w:rPr>
        <w:t>)</w:t>
      </w:r>
      <w:r w:rsidR="00590786" w:rsidRPr="00287268">
        <w:rPr>
          <w:rFonts w:cs="Times New Roman"/>
          <w:szCs w:val="24"/>
        </w:rPr>
        <w:fldChar w:fldCharType="end"/>
      </w:r>
      <w:r w:rsidR="00A92FFD" w:rsidRPr="00287268">
        <w:rPr>
          <w:rFonts w:cs="Times New Roman"/>
          <w:szCs w:val="24"/>
        </w:rPr>
        <w:t>. Kaufman did not measure compliance in his study, but instead focused on examining the reasons compliance occurred, conducting</w:t>
      </w:r>
      <w:r w:rsidR="00DF5188" w:rsidRPr="00287268">
        <w:rPr>
          <w:rFonts w:cs="Times New Roman"/>
          <w:szCs w:val="24"/>
        </w:rPr>
        <w:t xml:space="preserve"> extensive background research on the agency, including interviews with senior officials, and then conducted week</w:t>
      </w:r>
      <w:r w:rsidR="00F46C29" w:rsidRPr="00287268">
        <w:rPr>
          <w:rFonts w:cs="Times New Roman"/>
          <w:szCs w:val="24"/>
        </w:rPr>
        <w:t>-</w:t>
      </w:r>
      <w:r w:rsidR="00DF5188" w:rsidRPr="00287268">
        <w:rPr>
          <w:rFonts w:cs="Times New Roman"/>
          <w:szCs w:val="24"/>
        </w:rPr>
        <w:t>long ethnographic studies of 5 district rangers, scattered throughout the country.</w:t>
      </w:r>
    </w:p>
    <w:p w14:paraId="72DA8729" w14:textId="182CFE4F" w:rsidR="00695137" w:rsidRPr="00287268" w:rsidRDefault="00695137" w:rsidP="004901D3">
      <w:pPr>
        <w:spacing w:after="240" w:line="480" w:lineRule="auto"/>
        <w:ind w:firstLine="720"/>
        <w:rPr>
          <w:rFonts w:cs="Times New Roman"/>
          <w:szCs w:val="24"/>
        </w:rPr>
      </w:pPr>
      <w:r w:rsidRPr="00287268">
        <w:rPr>
          <w:rFonts w:cs="Times New Roman"/>
          <w:szCs w:val="24"/>
        </w:rPr>
        <w:t>Kaufman (</w:t>
      </w:r>
      <w:r w:rsidR="00091675" w:rsidRPr="00287268">
        <w:rPr>
          <w:rFonts w:cs="Times New Roman"/>
          <w:szCs w:val="24"/>
        </w:rPr>
        <w:t xml:space="preserve">1960, </w:t>
      </w:r>
      <w:r w:rsidRPr="00287268">
        <w:rPr>
          <w:rFonts w:cs="Times New Roman"/>
          <w:szCs w:val="24"/>
        </w:rPr>
        <w:t xml:space="preserve">p. xiii) argued that, “The success of the Forest Service in welding the behavior of hundreds of geographically dispersed and relatively isolated Rangers into a unified organizational pattern apparently rests heavily on manipulation of the perceptions, thinking, and values of members of the Service.”  Kaufman divided his analysis into three categories: </w:t>
      </w:r>
      <w:r w:rsidRPr="00287268">
        <w:rPr>
          <w:rFonts w:cs="Times New Roman"/>
          <w:szCs w:val="24"/>
        </w:rPr>
        <w:lastRenderedPageBreak/>
        <w:t xml:space="preserve">“procedural devices for preforming decisions,” “detecting and discouraging deviation,” and </w:t>
      </w:r>
      <w:r w:rsidR="00852306" w:rsidRPr="00287268">
        <w:rPr>
          <w:rFonts w:cs="Times New Roman"/>
          <w:szCs w:val="24"/>
        </w:rPr>
        <w:t xml:space="preserve">most importantly, </w:t>
      </w:r>
      <w:r w:rsidRPr="00287268">
        <w:rPr>
          <w:rFonts w:cs="Times New Roman"/>
          <w:szCs w:val="24"/>
        </w:rPr>
        <w:t xml:space="preserve">“developing the will and capacity to perform.”  </w:t>
      </w:r>
    </w:p>
    <w:p w14:paraId="44803232" w14:textId="6D477302" w:rsidR="00695137" w:rsidRPr="00287268" w:rsidRDefault="004E0B56" w:rsidP="004901D3">
      <w:pPr>
        <w:spacing w:after="240" w:line="480" w:lineRule="auto"/>
        <w:ind w:firstLine="720"/>
        <w:rPr>
          <w:rFonts w:cs="Times New Roman"/>
          <w:szCs w:val="24"/>
        </w:rPr>
      </w:pPr>
      <w:r w:rsidRPr="00287268">
        <w:rPr>
          <w:rFonts w:cs="Times New Roman"/>
          <w:szCs w:val="24"/>
        </w:rPr>
        <w:t>Procedural devices for preforming decisions refer</w:t>
      </w:r>
      <w:r w:rsidR="00695137" w:rsidRPr="00287268">
        <w:rPr>
          <w:rFonts w:cs="Times New Roman"/>
          <w:szCs w:val="24"/>
        </w:rPr>
        <w:t xml:space="preserve"> </w:t>
      </w:r>
      <w:r w:rsidR="00433A54" w:rsidRPr="00287268">
        <w:rPr>
          <w:rFonts w:cs="Times New Roman"/>
          <w:szCs w:val="24"/>
        </w:rPr>
        <w:t xml:space="preserve">to </w:t>
      </w:r>
      <w:r w:rsidR="00695137" w:rsidRPr="00287268">
        <w:rPr>
          <w:rFonts w:cs="Times New Roman"/>
          <w:szCs w:val="24"/>
        </w:rPr>
        <w:t xml:space="preserve">formal rules governing bureaucratic behavior. These rules, including </w:t>
      </w:r>
      <w:r w:rsidR="00AF3EE4" w:rsidRPr="00287268">
        <w:rPr>
          <w:rFonts w:cs="Times New Roman"/>
          <w:szCs w:val="24"/>
        </w:rPr>
        <w:t>both laws and regulations written by the USFS or other agenc</w:t>
      </w:r>
      <w:r w:rsidR="00E11757" w:rsidRPr="00287268">
        <w:rPr>
          <w:rFonts w:cs="Times New Roman"/>
          <w:szCs w:val="24"/>
        </w:rPr>
        <w:t>ies</w:t>
      </w:r>
      <w:r w:rsidR="003920F3" w:rsidRPr="00287268">
        <w:rPr>
          <w:rFonts w:cs="Times New Roman"/>
          <w:szCs w:val="24"/>
        </w:rPr>
        <w:t>,</w:t>
      </w:r>
      <w:r w:rsidR="00695137" w:rsidRPr="00287268">
        <w:rPr>
          <w:rFonts w:cs="Times New Roman"/>
          <w:szCs w:val="24"/>
        </w:rPr>
        <w:t xml:space="preserve"> were contained in a “Forest Service Manual</w:t>
      </w:r>
      <w:r w:rsidR="00F46C29" w:rsidRPr="00287268">
        <w:rPr>
          <w:rFonts w:cs="Times New Roman"/>
          <w:szCs w:val="24"/>
        </w:rPr>
        <w:t>,</w:t>
      </w:r>
      <w:r w:rsidR="00695137" w:rsidRPr="00287268">
        <w:rPr>
          <w:rFonts w:cs="Times New Roman"/>
          <w:szCs w:val="24"/>
        </w:rPr>
        <w:t>” which was the “bible” of the District Rangers (</w:t>
      </w:r>
      <w:r w:rsidR="00E11757" w:rsidRPr="00287268">
        <w:rPr>
          <w:rFonts w:cs="Times New Roman"/>
          <w:szCs w:val="24"/>
        </w:rPr>
        <w:t xml:space="preserve">Kaufman </w:t>
      </w:r>
      <w:r w:rsidR="00695137" w:rsidRPr="00287268">
        <w:rPr>
          <w:rFonts w:cs="Times New Roman"/>
          <w:szCs w:val="24"/>
        </w:rPr>
        <w:t xml:space="preserve">1960, p. 95).  Additions </w:t>
      </w:r>
      <w:r w:rsidR="00852306" w:rsidRPr="00287268">
        <w:rPr>
          <w:rFonts w:cs="Times New Roman"/>
          <w:szCs w:val="24"/>
        </w:rPr>
        <w:t xml:space="preserve">were made at regional levels, and each </w:t>
      </w:r>
      <w:r w:rsidR="00695137" w:rsidRPr="00287268">
        <w:rPr>
          <w:rFonts w:cs="Times New Roman"/>
          <w:szCs w:val="24"/>
        </w:rPr>
        <w:t xml:space="preserve">ranger district prepared </w:t>
      </w:r>
      <w:r w:rsidR="00852306" w:rsidRPr="00287268">
        <w:rPr>
          <w:rFonts w:cs="Times New Roman"/>
          <w:szCs w:val="24"/>
        </w:rPr>
        <w:t xml:space="preserve">plans </w:t>
      </w:r>
      <w:r w:rsidR="00695137" w:rsidRPr="00287268">
        <w:rPr>
          <w:rFonts w:cs="Times New Roman"/>
          <w:szCs w:val="24"/>
        </w:rPr>
        <w:t>which “set long-range… quantitative and qualitative goals, break these down into shorter-range objectives...” and define</w:t>
      </w:r>
      <w:r w:rsidR="00852306" w:rsidRPr="00287268">
        <w:rPr>
          <w:rFonts w:cs="Times New Roman"/>
          <w:szCs w:val="24"/>
        </w:rPr>
        <w:t>d</w:t>
      </w:r>
      <w:r w:rsidR="00695137" w:rsidRPr="00287268">
        <w:rPr>
          <w:rFonts w:cs="Times New Roman"/>
          <w:szCs w:val="24"/>
        </w:rPr>
        <w:t xml:space="preserve"> “steps and stages by which the goals are to be achieved.” (ibid p. 99)  These formal rules were further complemented by “a steady flow of ad hoc instructions from higher headquarters</w:t>
      </w:r>
      <w:r w:rsidR="00852306" w:rsidRPr="00287268">
        <w:rPr>
          <w:rFonts w:cs="Times New Roman"/>
          <w:szCs w:val="24"/>
        </w:rPr>
        <w:t>… memoranda, letters, circulars,</w:t>
      </w:r>
      <w:r w:rsidR="00695137" w:rsidRPr="00287268">
        <w:rPr>
          <w:rFonts w:cs="Times New Roman"/>
          <w:szCs w:val="24"/>
        </w:rPr>
        <w:t>”</w:t>
      </w:r>
      <w:r w:rsidR="00F66EF0" w:rsidRPr="00287268">
        <w:rPr>
          <w:rFonts w:cs="Times New Roman"/>
          <w:szCs w:val="24"/>
        </w:rPr>
        <w:t xml:space="preserve"> (ibid p. 101)</w:t>
      </w:r>
      <w:r w:rsidR="00695137" w:rsidRPr="00287268">
        <w:rPr>
          <w:rFonts w:cs="Times New Roman"/>
          <w:szCs w:val="24"/>
        </w:rPr>
        <w:t xml:space="preserve"> </w:t>
      </w:r>
      <w:r w:rsidR="00852306" w:rsidRPr="00287268">
        <w:rPr>
          <w:rFonts w:cs="Times New Roman"/>
          <w:szCs w:val="24"/>
        </w:rPr>
        <w:t>as well as</w:t>
      </w:r>
      <w:r w:rsidR="00695137" w:rsidRPr="00287268">
        <w:rPr>
          <w:rFonts w:cs="Times New Roman"/>
          <w:szCs w:val="24"/>
        </w:rPr>
        <w:t xml:space="preserve"> by regular review</w:t>
      </w:r>
      <w:r w:rsidR="00852306" w:rsidRPr="00287268">
        <w:rPr>
          <w:rFonts w:cs="Times New Roman"/>
          <w:szCs w:val="24"/>
        </w:rPr>
        <w:t>s</w:t>
      </w:r>
      <w:r w:rsidR="00695137" w:rsidRPr="00287268">
        <w:rPr>
          <w:rFonts w:cs="Times New Roman"/>
          <w:szCs w:val="24"/>
        </w:rPr>
        <w:t xml:space="preserve"> by higher level officials, formal procedures for dispute resolution, and detailed budgets. </w:t>
      </w:r>
    </w:p>
    <w:p w14:paraId="05127D36" w14:textId="69140F48" w:rsidR="00695137" w:rsidRPr="00287268" w:rsidRDefault="00852306" w:rsidP="004901D3">
      <w:pPr>
        <w:spacing w:after="240" w:line="480" w:lineRule="auto"/>
        <w:ind w:firstLine="720"/>
        <w:rPr>
          <w:rFonts w:cs="Times New Roman"/>
          <w:szCs w:val="24"/>
        </w:rPr>
      </w:pPr>
      <w:r w:rsidRPr="00287268">
        <w:rPr>
          <w:rFonts w:cs="Times New Roman"/>
          <w:szCs w:val="24"/>
        </w:rPr>
        <w:t>P</w:t>
      </w:r>
      <w:r w:rsidR="00695137" w:rsidRPr="00287268">
        <w:rPr>
          <w:rFonts w:cs="Times New Roman"/>
          <w:szCs w:val="24"/>
        </w:rPr>
        <w:t>reformed decisions were reinforced by procedures for detecting and discouraging deviation, Kaufman’s second category.  The first procedure was formal reporting, including the keeping of official diaries</w:t>
      </w:r>
      <w:r w:rsidRPr="00287268">
        <w:rPr>
          <w:rFonts w:cs="Times New Roman"/>
          <w:szCs w:val="24"/>
        </w:rPr>
        <w:t>, enabling</w:t>
      </w:r>
      <w:r w:rsidR="00695137" w:rsidRPr="00287268">
        <w:rPr>
          <w:rFonts w:cs="Times New Roman"/>
          <w:szCs w:val="24"/>
        </w:rPr>
        <w:t xml:space="preserve"> higher officials to </w:t>
      </w:r>
      <w:r w:rsidR="000373C1" w:rsidRPr="00287268">
        <w:rPr>
          <w:rFonts w:cs="Times New Roman"/>
          <w:szCs w:val="24"/>
        </w:rPr>
        <w:t>monitor behavior</w:t>
      </w:r>
      <w:r w:rsidR="00695137" w:rsidRPr="00287268">
        <w:rPr>
          <w:rFonts w:cs="Times New Roman"/>
          <w:szCs w:val="24"/>
        </w:rPr>
        <w:t xml:space="preserve">.  Falsification of reports was </w:t>
      </w:r>
      <w:r w:rsidRPr="00287268">
        <w:rPr>
          <w:rFonts w:cs="Times New Roman"/>
          <w:szCs w:val="24"/>
        </w:rPr>
        <w:t>made difficult due to the</w:t>
      </w:r>
      <w:r w:rsidR="00695137" w:rsidRPr="00287268">
        <w:rPr>
          <w:rFonts w:cs="Times New Roman"/>
          <w:szCs w:val="24"/>
        </w:rPr>
        <w:t xml:space="preserve"> multiplicity of overlapping reports, and because of an ethos that e</w:t>
      </w:r>
      <w:r w:rsidRPr="00287268">
        <w:rPr>
          <w:rFonts w:cs="Times New Roman"/>
          <w:szCs w:val="24"/>
        </w:rPr>
        <w:t>ncouraged reporting mistakes.</w:t>
      </w:r>
      <w:r w:rsidR="00695137" w:rsidRPr="00287268">
        <w:rPr>
          <w:rFonts w:cs="Times New Roman"/>
          <w:szCs w:val="24"/>
        </w:rPr>
        <w:t xml:space="preserve"> The second was regular inspection.  A variety of specialized and general inspections were carried out at 1-5 year intervals.  Most inspections were carried out by the immediate supervising official, although there were occasional visits by higher level officials.  Inspections were planned ahead of time, “surprise is not particularly important in an agency where slow biological processes set the pace (ibid 143.)”  Inspections were not merely about catching wrong-doing – instead they were opportunities to confer, problem-solve, and suggest </w:t>
      </w:r>
      <w:r w:rsidR="000373C1" w:rsidRPr="00287268">
        <w:rPr>
          <w:rFonts w:cs="Times New Roman"/>
          <w:szCs w:val="24"/>
        </w:rPr>
        <w:t>improvements</w:t>
      </w:r>
      <w:r w:rsidR="00695137" w:rsidRPr="00287268">
        <w:rPr>
          <w:rFonts w:cs="Times New Roman"/>
          <w:szCs w:val="24"/>
        </w:rPr>
        <w:t xml:space="preserve">. In addition to formal reporting and inspection, frequent transfers helped insure </w:t>
      </w:r>
      <w:r w:rsidR="00695137" w:rsidRPr="00287268">
        <w:rPr>
          <w:rFonts w:cs="Times New Roman"/>
          <w:szCs w:val="24"/>
        </w:rPr>
        <w:lastRenderedPageBreak/>
        <w:t xml:space="preserve">that wrong-doing was detected – while an individual might hide his malfeasance from his superiors </w:t>
      </w:r>
      <w:r w:rsidR="003920F3" w:rsidRPr="00287268">
        <w:rPr>
          <w:rFonts w:cs="Times New Roman"/>
          <w:szCs w:val="24"/>
        </w:rPr>
        <w:t>temporarily</w:t>
      </w:r>
      <w:r w:rsidR="00695137" w:rsidRPr="00287268">
        <w:rPr>
          <w:rFonts w:cs="Times New Roman"/>
          <w:szCs w:val="24"/>
        </w:rPr>
        <w:t>, he would be unlikely to hide it from his successor. Formal sanctions were available</w:t>
      </w:r>
      <w:r w:rsidR="00AF3EE4" w:rsidRPr="00287268">
        <w:rPr>
          <w:rFonts w:cs="Times New Roman"/>
          <w:szCs w:val="24"/>
        </w:rPr>
        <w:t>, but</w:t>
      </w:r>
      <w:r w:rsidR="00695137" w:rsidRPr="00287268">
        <w:rPr>
          <w:rFonts w:cs="Times New Roman"/>
          <w:szCs w:val="24"/>
        </w:rPr>
        <w:t xml:space="preserve"> rarely necessary.</w:t>
      </w:r>
    </w:p>
    <w:p w14:paraId="6D7BE3A7" w14:textId="419B2B3A" w:rsidR="00695137" w:rsidRPr="00287268" w:rsidRDefault="00695137" w:rsidP="004901D3">
      <w:pPr>
        <w:spacing w:after="240" w:line="480" w:lineRule="auto"/>
        <w:ind w:firstLine="720"/>
        <w:rPr>
          <w:rFonts w:cs="Times New Roman"/>
          <w:szCs w:val="24"/>
        </w:rPr>
      </w:pPr>
      <w:r w:rsidRPr="00287268">
        <w:rPr>
          <w:rFonts w:cs="Times New Roman"/>
          <w:szCs w:val="24"/>
        </w:rPr>
        <w:t xml:space="preserve">Kaufman believed that preformed decisions and detection procedures were essential aspects of the USFS’ effectiveness, but were insufficient to explain the observed behavior.  Kaufman emphasized the ways that managers “… try to control what goes on </w:t>
      </w:r>
      <w:r w:rsidRPr="00287268">
        <w:rPr>
          <w:rFonts w:cs="Times New Roman"/>
          <w:i/>
          <w:szCs w:val="24"/>
        </w:rPr>
        <w:t>inside</w:t>
      </w:r>
      <w:r w:rsidRPr="00287268">
        <w:rPr>
          <w:rFonts w:cs="Times New Roman"/>
          <w:szCs w:val="24"/>
        </w:rPr>
        <w:t xml:space="preserve"> each individual organization member, to get them to do </w:t>
      </w:r>
      <w:r w:rsidRPr="00287268">
        <w:rPr>
          <w:rFonts w:cs="Times New Roman"/>
          <w:i/>
          <w:szCs w:val="24"/>
        </w:rPr>
        <w:t>of their own volition</w:t>
      </w:r>
      <w:r w:rsidRPr="00287268">
        <w:rPr>
          <w:rFonts w:cs="Times New Roman"/>
          <w:szCs w:val="24"/>
        </w:rPr>
        <w:t xml:space="preserve"> what the managers want them to do…” (</w:t>
      </w:r>
      <w:r w:rsidR="00693D96" w:rsidRPr="00287268">
        <w:rPr>
          <w:rFonts w:cs="Times New Roman"/>
          <w:szCs w:val="24"/>
        </w:rPr>
        <w:t xml:space="preserve">ibid </w:t>
      </w:r>
      <w:r w:rsidRPr="00287268">
        <w:rPr>
          <w:rFonts w:cs="Times New Roman"/>
          <w:szCs w:val="24"/>
        </w:rPr>
        <w:t>p. 160).  The USFS followed a number of practices that had the effect of eliciting “voluntary conformity” (</w:t>
      </w:r>
      <w:r w:rsidR="00693D96" w:rsidRPr="00287268">
        <w:rPr>
          <w:rFonts w:cs="Times New Roman"/>
          <w:szCs w:val="24"/>
        </w:rPr>
        <w:t xml:space="preserve">ibid </w:t>
      </w:r>
      <w:r w:rsidRPr="00287268">
        <w:rPr>
          <w:rFonts w:cs="Times New Roman"/>
          <w:szCs w:val="24"/>
        </w:rPr>
        <w:t xml:space="preserve">p. 198) such that formal rules and enforcement mechanisms were a secondary aspect of compliance. This began with recruiting </w:t>
      </w:r>
      <w:r w:rsidR="00091675" w:rsidRPr="00287268">
        <w:rPr>
          <w:rFonts w:cs="Times New Roman"/>
          <w:szCs w:val="24"/>
        </w:rPr>
        <w:t>young</w:t>
      </w:r>
      <w:r w:rsidRPr="00287268">
        <w:rPr>
          <w:rFonts w:cs="Times New Roman"/>
          <w:szCs w:val="24"/>
        </w:rPr>
        <w:t xml:space="preserve"> </w:t>
      </w:r>
      <w:r w:rsidR="00420FEF" w:rsidRPr="00287268">
        <w:rPr>
          <w:rFonts w:cs="Times New Roman"/>
          <w:szCs w:val="24"/>
        </w:rPr>
        <w:t>men</w:t>
      </w:r>
      <w:r w:rsidRPr="00287268">
        <w:rPr>
          <w:rFonts w:cs="Times New Roman"/>
          <w:szCs w:val="24"/>
        </w:rPr>
        <w:t xml:space="preserve"> “who value the work itself and to whom the agency as an organization is attractive,” </w:t>
      </w:r>
      <w:r w:rsidR="00E23921" w:rsidRPr="00287268">
        <w:rPr>
          <w:rFonts w:cs="Times New Roman"/>
          <w:szCs w:val="24"/>
        </w:rPr>
        <w:t xml:space="preserve">(ibid p. 164) </w:t>
      </w:r>
      <w:r w:rsidRPr="00287268">
        <w:rPr>
          <w:rFonts w:cs="Times New Roman"/>
          <w:szCs w:val="24"/>
        </w:rPr>
        <w:t xml:space="preserve">while deterring </w:t>
      </w:r>
      <w:r w:rsidR="00E23921" w:rsidRPr="00287268">
        <w:rPr>
          <w:rFonts w:cs="Times New Roman"/>
          <w:szCs w:val="24"/>
        </w:rPr>
        <w:t>those who might be a poor fit with the agency</w:t>
      </w:r>
      <w:r w:rsidR="0020286F" w:rsidRPr="00287268">
        <w:rPr>
          <w:rFonts w:cs="Times New Roman"/>
          <w:szCs w:val="24"/>
        </w:rPr>
        <w:t xml:space="preserve">, and continued with training: 90% of the professional staff held forestry degrees and “many decisions and actions taken in the field are implanted in these men during their pre-service education (ibid 166).” </w:t>
      </w:r>
      <w:r w:rsidRPr="00287268">
        <w:rPr>
          <w:rFonts w:cs="Times New Roman"/>
          <w:szCs w:val="24"/>
        </w:rPr>
        <w:t>Forestry training at the bachelors’ level was concentrated in a small number of schools, and focused on technical issues – “biology, ecology, silviculture, and forest economics (</w:t>
      </w:r>
      <w:r w:rsidR="00693D96" w:rsidRPr="00287268">
        <w:rPr>
          <w:rFonts w:cs="Times New Roman"/>
          <w:szCs w:val="24"/>
        </w:rPr>
        <w:t xml:space="preserve">ibid </w:t>
      </w:r>
      <w:r w:rsidRPr="00287268">
        <w:rPr>
          <w:rFonts w:cs="Times New Roman"/>
          <w:szCs w:val="24"/>
        </w:rPr>
        <w:t xml:space="preserve">p. 165).” </w:t>
      </w:r>
      <w:r w:rsidR="0020286F" w:rsidRPr="00287268">
        <w:rPr>
          <w:rFonts w:cs="Times New Roman"/>
          <w:szCs w:val="24"/>
        </w:rPr>
        <w:t xml:space="preserve">On-the-job training </w:t>
      </w:r>
      <w:r w:rsidRPr="00287268">
        <w:rPr>
          <w:rFonts w:cs="Times New Roman"/>
          <w:szCs w:val="24"/>
        </w:rPr>
        <w:t xml:space="preserve">was informal, </w:t>
      </w:r>
      <w:r w:rsidR="0020286F" w:rsidRPr="00287268">
        <w:rPr>
          <w:rFonts w:cs="Times New Roman"/>
          <w:szCs w:val="24"/>
        </w:rPr>
        <w:t>as senior staff mentored juniors working under them</w:t>
      </w:r>
      <w:r w:rsidRPr="00287268">
        <w:rPr>
          <w:rFonts w:cs="Times New Roman"/>
          <w:szCs w:val="24"/>
        </w:rPr>
        <w:t xml:space="preserve">.   </w:t>
      </w:r>
    </w:p>
    <w:p w14:paraId="44D980A5" w14:textId="380D6890" w:rsidR="00695137" w:rsidRPr="00287268" w:rsidRDefault="00695137" w:rsidP="004901D3">
      <w:pPr>
        <w:spacing w:after="240" w:line="480" w:lineRule="auto"/>
        <w:ind w:firstLine="720"/>
        <w:rPr>
          <w:rFonts w:cs="Times New Roman"/>
          <w:szCs w:val="24"/>
        </w:rPr>
      </w:pPr>
      <w:r w:rsidRPr="00287268">
        <w:rPr>
          <w:rFonts w:cs="Times New Roman"/>
          <w:szCs w:val="24"/>
        </w:rPr>
        <w:t xml:space="preserve">Several practices helped to build employee identification with the organization beyond </w:t>
      </w:r>
      <w:r w:rsidR="0020286F" w:rsidRPr="00287268">
        <w:rPr>
          <w:rFonts w:cs="Times New Roman"/>
          <w:szCs w:val="24"/>
        </w:rPr>
        <w:t>recruitment and training</w:t>
      </w:r>
      <w:r w:rsidRPr="00287268">
        <w:rPr>
          <w:rFonts w:cs="Times New Roman"/>
          <w:szCs w:val="24"/>
        </w:rPr>
        <w:t>. D</w:t>
      </w:r>
      <w:r w:rsidR="00282599" w:rsidRPr="00287268">
        <w:rPr>
          <w:rFonts w:cs="Times New Roman"/>
          <w:szCs w:val="24"/>
        </w:rPr>
        <w:t>istinctive uniforms and signage</w:t>
      </w:r>
      <w:r w:rsidRPr="00287268">
        <w:rPr>
          <w:rFonts w:cs="Times New Roman"/>
          <w:szCs w:val="24"/>
        </w:rPr>
        <w:t xml:space="preserve"> built an identity for the USFS that differentiated it from other public services. </w:t>
      </w:r>
      <w:r w:rsidR="00F22F1C" w:rsidRPr="00287268">
        <w:rPr>
          <w:rFonts w:cs="Times New Roman"/>
          <w:szCs w:val="24"/>
        </w:rPr>
        <w:t>Transfers</w:t>
      </w:r>
      <w:r w:rsidRPr="00287268">
        <w:rPr>
          <w:rFonts w:cs="Times New Roman"/>
          <w:szCs w:val="24"/>
        </w:rPr>
        <w:t xml:space="preserve"> were encouraged as a way of broadening the outlook of foresters, and promotions usually required accepting a transfer. Thus, during a forester’s early years, “he never has time to sink roots in the communities in which he sojourns so briefly… Only one thing gives any continuity, any structure, to his otherwise fluid world: the </w:t>
      </w:r>
      <w:r w:rsidRPr="00287268">
        <w:rPr>
          <w:rFonts w:cs="Times New Roman"/>
          <w:szCs w:val="24"/>
        </w:rPr>
        <w:lastRenderedPageBreak/>
        <w:t>Service… Thus, the Forest Service acquires a more or less fraternal aura for its newer members.” (</w:t>
      </w:r>
      <w:r w:rsidR="00693D96" w:rsidRPr="00287268">
        <w:rPr>
          <w:rFonts w:cs="Times New Roman"/>
          <w:szCs w:val="24"/>
        </w:rPr>
        <w:t xml:space="preserve">ibid </w:t>
      </w:r>
      <w:r w:rsidRPr="00287268">
        <w:rPr>
          <w:rFonts w:cs="Times New Roman"/>
          <w:szCs w:val="24"/>
        </w:rPr>
        <w:t>p. 178) The vast majority of promotions came from within the organization, insuring</w:t>
      </w:r>
      <w:r w:rsidR="00F22F1C" w:rsidRPr="00287268">
        <w:rPr>
          <w:rFonts w:cs="Times New Roman"/>
          <w:szCs w:val="24"/>
        </w:rPr>
        <w:t xml:space="preserve"> that higher level officers had</w:t>
      </w:r>
      <w:r w:rsidRPr="00287268">
        <w:rPr>
          <w:rFonts w:cs="Times New Roman"/>
          <w:szCs w:val="24"/>
        </w:rPr>
        <w:t xml:space="preserve"> experience in the organization and sympathy with the difficulties of their subordinates.  At the same time, promotions were based primarily on merit</w:t>
      </w:r>
      <w:r w:rsidR="00091675" w:rsidRPr="00287268">
        <w:rPr>
          <w:rFonts w:cs="Times New Roman"/>
          <w:szCs w:val="24"/>
        </w:rPr>
        <w:t>,</w:t>
      </w:r>
      <w:r w:rsidRPr="00287268">
        <w:rPr>
          <w:rFonts w:cs="Times New Roman"/>
          <w:szCs w:val="24"/>
        </w:rPr>
        <w:t xml:space="preserve"> as judged by superior officers, such that those who conformed more closely to organizational ideals would rise rapidly in the ranks.  Washington and </w:t>
      </w:r>
      <w:r w:rsidR="00091675" w:rsidRPr="00287268">
        <w:rPr>
          <w:rFonts w:cs="Times New Roman"/>
          <w:szCs w:val="24"/>
        </w:rPr>
        <w:t>r</w:t>
      </w:r>
      <w:r w:rsidRPr="00287268">
        <w:rPr>
          <w:rFonts w:cs="Times New Roman"/>
          <w:szCs w:val="24"/>
        </w:rPr>
        <w:t xml:space="preserve">egional offices regularly sought the opinion of field staff on important policy issues, and “recommendations and complaints </w:t>
      </w:r>
      <w:r w:rsidRPr="00287268">
        <w:rPr>
          <w:rFonts w:cs="Times New Roman"/>
          <w:i/>
          <w:szCs w:val="24"/>
        </w:rPr>
        <w:t xml:space="preserve">do </w:t>
      </w:r>
      <w:r w:rsidRPr="00287268">
        <w:rPr>
          <w:rFonts w:cs="Times New Roman"/>
          <w:szCs w:val="24"/>
        </w:rPr>
        <w:t>get back to the higher levels, sometimes generate action, and do not (unless carried to an extreme) result in injury to the sources for being outspoken.” (</w:t>
      </w:r>
      <w:r w:rsidR="00693D96" w:rsidRPr="00287268">
        <w:rPr>
          <w:rFonts w:cs="Times New Roman"/>
          <w:szCs w:val="24"/>
        </w:rPr>
        <w:t xml:space="preserve">ibid </w:t>
      </w:r>
      <w:r w:rsidRPr="00287268">
        <w:rPr>
          <w:rFonts w:cs="Times New Roman"/>
          <w:szCs w:val="24"/>
        </w:rPr>
        <w:t>p. 187)</w:t>
      </w:r>
    </w:p>
    <w:p w14:paraId="3E95145C" w14:textId="1051710F" w:rsidR="00AD44EE" w:rsidRPr="00287268" w:rsidRDefault="00420FEF" w:rsidP="004901D3">
      <w:pPr>
        <w:spacing w:after="240" w:line="480" w:lineRule="auto"/>
        <w:ind w:firstLine="720"/>
        <w:rPr>
          <w:rFonts w:cs="Times New Roman"/>
          <w:szCs w:val="24"/>
        </w:rPr>
      </w:pPr>
      <w:r w:rsidRPr="00287268">
        <w:rPr>
          <w:rFonts w:cs="Times New Roman"/>
          <w:szCs w:val="24"/>
        </w:rPr>
        <w:t>According to Kaufman, t</w:t>
      </w:r>
      <w:r w:rsidR="00695137" w:rsidRPr="00287268">
        <w:rPr>
          <w:rFonts w:cs="Times New Roman"/>
          <w:szCs w:val="24"/>
        </w:rPr>
        <w:t xml:space="preserve">he combined effect of these practices –pre-formed decisions, detection procedures, </w:t>
      </w:r>
      <w:r w:rsidR="001F14DD" w:rsidRPr="00287268">
        <w:rPr>
          <w:rFonts w:cs="Times New Roman"/>
          <w:szCs w:val="24"/>
        </w:rPr>
        <w:t>and</w:t>
      </w:r>
      <w:r w:rsidR="00695137" w:rsidRPr="00287268">
        <w:rPr>
          <w:rFonts w:cs="Times New Roman"/>
          <w:szCs w:val="24"/>
        </w:rPr>
        <w:t xml:space="preserve"> procedures to elicit voluntary conformity – were important.  Relatively uniform background and training lowered barriers to communication that might arise in organizations employing multiple kinds of professionals, and frequent movement and promotion from within insured that employees had strong networks within the organization.  Frequent transfers prevented capture, insuring that foresters were </w:t>
      </w:r>
      <w:r w:rsidR="001F14DD" w:rsidRPr="00287268">
        <w:rPr>
          <w:rFonts w:cs="Times New Roman"/>
          <w:szCs w:val="24"/>
        </w:rPr>
        <w:t xml:space="preserve">more </w:t>
      </w:r>
      <w:r w:rsidR="00695137" w:rsidRPr="00287268">
        <w:rPr>
          <w:rFonts w:cs="Times New Roman"/>
          <w:szCs w:val="24"/>
        </w:rPr>
        <w:t>loyal to the organization than to local communities.</w:t>
      </w:r>
      <w:r w:rsidR="006E7C9D" w:rsidRPr="00287268">
        <w:rPr>
          <w:rFonts w:cs="Times New Roman"/>
          <w:szCs w:val="24"/>
        </w:rPr>
        <w:t xml:space="preserve"> Put together, these factors provided a complete explanation of the USFS’ success.</w:t>
      </w:r>
    </w:p>
    <w:p w14:paraId="2B1451EB" w14:textId="268D8F96" w:rsidR="00420FEF" w:rsidRPr="00287268" w:rsidRDefault="00420FEF" w:rsidP="004901D3">
      <w:pPr>
        <w:spacing w:after="240" w:line="480" w:lineRule="auto"/>
        <w:rPr>
          <w:rFonts w:cs="Times New Roman"/>
          <w:b/>
          <w:sz w:val="28"/>
          <w:szCs w:val="28"/>
        </w:rPr>
      </w:pPr>
      <w:r w:rsidRPr="00287268">
        <w:rPr>
          <w:rFonts w:cs="Times New Roman"/>
          <w:b/>
          <w:sz w:val="28"/>
          <w:szCs w:val="28"/>
        </w:rPr>
        <w:t xml:space="preserve">The missing </w:t>
      </w:r>
      <w:r w:rsidR="00107ACA" w:rsidRPr="00287268">
        <w:rPr>
          <w:rFonts w:cs="Times New Roman"/>
          <w:b/>
          <w:sz w:val="28"/>
          <w:szCs w:val="28"/>
        </w:rPr>
        <w:t xml:space="preserve">political </w:t>
      </w:r>
      <w:r w:rsidRPr="00287268">
        <w:rPr>
          <w:rFonts w:cs="Times New Roman"/>
          <w:b/>
          <w:sz w:val="28"/>
          <w:szCs w:val="28"/>
        </w:rPr>
        <w:t xml:space="preserve">context </w:t>
      </w:r>
    </w:p>
    <w:p w14:paraId="1C074CD9" w14:textId="4AF5B174" w:rsidR="009426B0" w:rsidRPr="00287268" w:rsidRDefault="002E1CD0" w:rsidP="004901D3">
      <w:pPr>
        <w:spacing w:after="240" w:line="480" w:lineRule="auto"/>
        <w:ind w:firstLine="720"/>
        <w:rPr>
          <w:rFonts w:cs="Times New Roman"/>
          <w:szCs w:val="24"/>
        </w:rPr>
      </w:pPr>
      <w:r w:rsidRPr="00287268">
        <w:rPr>
          <w:rFonts w:cs="Times New Roman"/>
          <w:szCs w:val="24"/>
        </w:rPr>
        <w:t>If Kaufman’s theory was correct, we would expect changes in organizational structure to affect agency performance. On the other hand,</w:t>
      </w:r>
      <w:r w:rsidR="00A160D0" w:rsidRPr="00287268">
        <w:rPr>
          <w:rFonts w:cs="Times New Roman"/>
          <w:szCs w:val="24"/>
        </w:rPr>
        <w:t xml:space="preserve"> changes in</w:t>
      </w:r>
      <w:r w:rsidR="0020286F" w:rsidRPr="00287268">
        <w:rPr>
          <w:rFonts w:cs="Times New Roman"/>
          <w:szCs w:val="24"/>
        </w:rPr>
        <w:t xml:space="preserve"> political context would not matter</w:t>
      </w:r>
      <w:r w:rsidR="00932BF7" w:rsidRPr="00287268">
        <w:rPr>
          <w:rFonts w:cs="Times New Roman"/>
          <w:szCs w:val="24"/>
        </w:rPr>
        <w:t>, as Kaufman repeatedly argue</w:t>
      </w:r>
      <w:r w:rsidR="005151B3" w:rsidRPr="00287268">
        <w:rPr>
          <w:rFonts w:cs="Times New Roman"/>
          <w:szCs w:val="24"/>
        </w:rPr>
        <w:t>d in the introduction</w:t>
      </w:r>
      <w:r w:rsidR="000F3AC8" w:rsidRPr="00287268">
        <w:rPr>
          <w:rFonts w:cs="Times New Roman"/>
          <w:szCs w:val="24"/>
        </w:rPr>
        <w:t>.</w:t>
      </w:r>
      <w:r w:rsidR="000D4381" w:rsidRPr="00287268">
        <w:rPr>
          <w:rFonts w:cs="Times New Roman"/>
          <w:szCs w:val="24"/>
        </w:rPr>
        <w:t xml:space="preserve"> In order to test Kaufman’s hypothesis,</w:t>
      </w:r>
      <w:r w:rsidRPr="00287268">
        <w:rPr>
          <w:rFonts w:cs="Times New Roman"/>
          <w:szCs w:val="24"/>
        </w:rPr>
        <w:t xml:space="preserve"> </w:t>
      </w:r>
      <w:r w:rsidR="0026164B" w:rsidRPr="00287268">
        <w:rPr>
          <w:rFonts w:cs="Times New Roman"/>
          <w:szCs w:val="24"/>
        </w:rPr>
        <w:t xml:space="preserve">I </w:t>
      </w:r>
      <w:r w:rsidR="000D4381" w:rsidRPr="00287268">
        <w:rPr>
          <w:rFonts w:cs="Times New Roman"/>
          <w:szCs w:val="24"/>
        </w:rPr>
        <w:t>compare his</w:t>
      </w:r>
      <w:r w:rsidR="006C2FDD" w:rsidRPr="00287268">
        <w:rPr>
          <w:rFonts w:cs="Times New Roman"/>
          <w:szCs w:val="24"/>
        </w:rPr>
        <w:t xml:space="preserve"> findings with two </w:t>
      </w:r>
      <w:r w:rsidR="00880B84" w:rsidRPr="00287268">
        <w:rPr>
          <w:rFonts w:cs="Times New Roman"/>
          <w:szCs w:val="24"/>
        </w:rPr>
        <w:t xml:space="preserve">“most likely” cases – </w:t>
      </w:r>
      <w:r w:rsidR="00041B82" w:rsidRPr="00287268">
        <w:rPr>
          <w:rFonts w:cs="Times New Roman"/>
          <w:szCs w:val="24"/>
        </w:rPr>
        <w:t>agencies</w:t>
      </w:r>
      <w:r w:rsidR="00880B84" w:rsidRPr="00287268">
        <w:rPr>
          <w:rFonts w:cs="Times New Roman"/>
          <w:szCs w:val="24"/>
        </w:rPr>
        <w:t xml:space="preserve"> t</w:t>
      </w:r>
      <w:r w:rsidR="00041B82" w:rsidRPr="00287268">
        <w:rPr>
          <w:rFonts w:cs="Times New Roman"/>
          <w:szCs w:val="24"/>
        </w:rPr>
        <w:t xml:space="preserve">hat we would expect, based on </w:t>
      </w:r>
      <w:r w:rsidR="00932BF7" w:rsidRPr="00287268">
        <w:rPr>
          <w:rFonts w:cs="Times New Roman"/>
          <w:szCs w:val="24"/>
        </w:rPr>
        <w:t>similarity</w:t>
      </w:r>
      <w:r w:rsidR="00041B82" w:rsidRPr="00287268">
        <w:rPr>
          <w:rFonts w:cs="Times New Roman"/>
          <w:szCs w:val="24"/>
        </w:rPr>
        <w:t xml:space="preserve"> to </w:t>
      </w:r>
      <w:r w:rsidR="00041B82" w:rsidRPr="00287268">
        <w:rPr>
          <w:rFonts w:cs="Times New Roman"/>
          <w:szCs w:val="24"/>
        </w:rPr>
        <w:lastRenderedPageBreak/>
        <w:t xml:space="preserve">the conditions described by Kaufman, to have similar outcomes </w:t>
      </w:r>
      <w:r w:rsidR="00A7125A" w:rsidRPr="00287268">
        <w:rPr>
          <w:rFonts w:cs="Times New Roman"/>
          <w:szCs w:val="24"/>
        </w:rPr>
        <w:fldChar w:fldCharType="begin"/>
      </w:r>
      <w:r w:rsidR="004547DC" w:rsidRPr="00287268">
        <w:rPr>
          <w:rFonts w:cs="Times New Roman"/>
          <w:szCs w:val="24"/>
        </w:rPr>
        <w:instrText xml:space="preserve"> ADDIN EN.CITE &lt;EndNote&gt;&lt;Cite&gt;&lt;Author&gt;George&lt;/Author&gt;&lt;Year&gt;2005&lt;/Year&gt;&lt;RecNum&gt;5048&lt;/RecNum&gt;&lt;DisplayText&gt;(George and Bennett 2005)&lt;/DisplayText&gt;&lt;record&gt;&lt;rec-number&gt;5048&lt;/rec-number&gt;&lt;foreign-keys&gt;&lt;key app="EN" db-id="pxd9a25fdaexsaededqxedr3ee2z5pea9dae" timestamp="1472779913"&gt;5048&lt;/key&gt;&lt;/foreign-keys&gt;&lt;ref-type name="Book"&gt;6&lt;/ref-type&gt;&lt;contributors&gt;&lt;authors&gt;&lt;author&gt;George, Alexander L.&lt;/author&gt;&lt;author&gt;Bennett, Andrew&lt;/author&gt;&lt;/authors&gt;&lt;/contributors&gt;&lt;titles&gt;&lt;title&gt;Case studies and theory development in the social sciences&lt;/title&gt;&lt;secondary-title&gt;BCSIA studies in international security&lt;/secondary-title&gt;&lt;/titles&gt;&lt;dates&gt;&lt;year&gt;2005&lt;/year&gt;&lt;/dates&gt;&lt;pub-location&gt;Cambridge, Mass.&lt;/pub-location&gt;&lt;publisher&gt;MIT Press&lt;/publisher&gt;&lt;isbn&gt;0262072572 9780262072571 0262572222 9780262572224&lt;/isbn&gt;&lt;urls&gt;&lt;/urls&gt;&lt;research-notes&gt;&amp;quot;But the abstract model itself does not indicate what the policymaker must do to introduce that logic into the adversary&amp;apos;s calculations.  The policymaker has to convert the abstract model into a specific strategy that fits a particular situation, taking into account those behavioral characteristics of the particular adversary that are likely to influence his or her response to the deterrent threat.&amp;quot;&lt;/research-note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25" w:tooltip="George, 2005 #5048" w:history="1">
        <w:r w:rsidR="000D4EF8" w:rsidRPr="00287268">
          <w:rPr>
            <w:rFonts w:cs="Times New Roman"/>
            <w:noProof/>
            <w:szCs w:val="24"/>
          </w:rPr>
          <w:t>George and Bennett 2005</w:t>
        </w:r>
      </w:hyperlink>
      <w:r w:rsidR="00A7125A" w:rsidRPr="00287268">
        <w:rPr>
          <w:rFonts w:cs="Times New Roman"/>
          <w:noProof/>
          <w:szCs w:val="24"/>
        </w:rPr>
        <w:t>)</w:t>
      </w:r>
      <w:r w:rsidR="00A7125A" w:rsidRPr="00287268">
        <w:rPr>
          <w:rFonts w:cs="Times New Roman"/>
          <w:szCs w:val="24"/>
        </w:rPr>
        <w:fldChar w:fldCharType="end"/>
      </w:r>
      <w:r w:rsidR="000A4346" w:rsidRPr="00287268">
        <w:rPr>
          <w:rFonts w:cs="Times New Roman"/>
          <w:szCs w:val="24"/>
        </w:rPr>
        <w:t xml:space="preserve">. A difficulty with this comparison is that Kaufman did not define or </w:t>
      </w:r>
      <w:r w:rsidR="003B35B5" w:rsidRPr="00287268">
        <w:rPr>
          <w:rFonts w:cs="Times New Roman"/>
          <w:szCs w:val="24"/>
        </w:rPr>
        <w:t xml:space="preserve">explicitly </w:t>
      </w:r>
      <w:r w:rsidR="000A4346" w:rsidRPr="00287268">
        <w:rPr>
          <w:rFonts w:cs="Times New Roman"/>
          <w:szCs w:val="24"/>
        </w:rPr>
        <w:t>measure compliance or effectiveness, his dependent variables</w:t>
      </w:r>
      <w:r w:rsidR="0009365C" w:rsidRPr="00287268">
        <w:rPr>
          <w:rFonts w:cs="Times New Roman"/>
          <w:szCs w:val="24"/>
        </w:rPr>
        <w:t xml:space="preserve">. As I pointed out above, his definitions of compliance and effectiveness are very much in line with what later </w:t>
      </w:r>
      <w:r w:rsidR="001F14DD" w:rsidRPr="00287268">
        <w:rPr>
          <w:rFonts w:cs="Times New Roman"/>
          <w:szCs w:val="24"/>
        </w:rPr>
        <w:t xml:space="preserve">scholars </w:t>
      </w:r>
      <w:r w:rsidR="0009365C" w:rsidRPr="00287268">
        <w:rPr>
          <w:rFonts w:cs="Times New Roman"/>
          <w:szCs w:val="24"/>
        </w:rPr>
        <w:t xml:space="preserve">would call effective top-down policy implementation </w:t>
      </w:r>
      <w:r w:rsidR="00590786" w:rsidRPr="00287268">
        <w:rPr>
          <w:rFonts w:cs="Times New Roman"/>
          <w:szCs w:val="24"/>
        </w:rPr>
        <w:fldChar w:fldCharType="begin">
          <w:fldData xml:space="preserve">PEVuZE5vdGU+PENpdGU+PEF1dGhvcj5TYWJhdGllcjwvQXV0aG9yPjxZZWFyPjE5ODY8L1llYXI+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TYWJhdGllcjwvQXV0aG9yPjxZZWFyPjE5ODY8L1llYXI+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590786" w:rsidRPr="00287268">
        <w:rPr>
          <w:rFonts w:cs="Times New Roman"/>
          <w:szCs w:val="24"/>
        </w:rPr>
      </w:r>
      <w:r w:rsidR="00590786" w:rsidRPr="00287268">
        <w:rPr>
          <w:rFonts w:cs="Times New Roman"/>
          <w:szCs w:val="24"/>
        </w:rPr>
        <w:fldChar w:fldCharType="separate"/>
      </w:r>
      <w:r w:rsidR="00590786" w:rsidRPr="00287268">
        <w:rPr>
          <w:rFonts w:cs="Times New Roman"/>
          <w:noProof/>
          <w:szCs w:val="24"/>
        </w:rPr>
        <w:t>(</w:t>
      </w:r>
      <w:hyperlink w:anchor="_ENREF_70" w:tooltip="Sabatier, 1986 #4914" w:history="1">
        <w:r w:rsidR="000D4EF8" w:rsidRPr="00287268">
          <w:rPr>
            <w:rFonts w:cs="Times New Roman"/>
            <w:noProof/>
            <w:szCs w:val="24"/>
          </w:rPr>
          <w:t>Sabatier 1986</w:t>
        </w:r>
      </w:hyperlink>
      <w:r w:rsidR="00590786" w:rsidRPr="00287268">
        <w:rPr>
          <w:rFonts w:cs="Times New Roman"/>
          <w:noProof/>
          <w:szCs w:val="24"/>
        </w:rPr>
        <w:t>)</w:t>
      </w:r>
      <w:r w:rsidR="00590786" w:rsidRPr="00287268">
        <w:rPr>
          <w:rFonts w:cs="Times New Roman"/>
          <w:szCs w:val="24"/>
        </w:rPr>
        <w:fldChar w:fldCharType="end"/>
      </w:r>
      <w:r w:rsidR="000A4346" w:rsidRPr="00287268">
        <w:rPr>
          <w:rFonts w:cs="Times New Roman"/>
          <w:szCs w:val="24"/>
        </w:rPr>
        <w:t xml:space="preserve">. </w:t>
      </w:r>
      <w:r w:rsidR="005F2253" w:rsidRPr="00287268">
        <w:rPr>
          <w:rFonts w:cs="Times New Roman"/>
          <w:szCs w:val="24"/>
        </w:rPr>
        <w:t>Effective top-down policy implementation requires not only that field officials comply with the letter of the law, but also that they use their discretion to make decisions consistent with the unwritten wishes of their superiors</w:t>
      </w:r>
      <w:r w:rsidR="009426B0" w:rsidRPr="00287268">
        <w:rPr>
          <w:rFonts w:cs="Times New Roman"/>
          <w:szCs w:val="24"/>
        </w:rPr>
        <w:t xml:space="preserve"> (i.e. “voluntary conformity,” discussed above)</w:t>
      </w:r>
      <w:r w:rsidR="005F2253" w:rsidRPr="00287268">
        <w:rPr>
          <w:rFonts w:cs="Times New Roman"/>
          <w:szCs w:val="24"/>
        </w:rPr>
        <w:t>. In the cases that follow I follow Kaufman in jointly analyzing compliance with written laws and the less formal aspects of compliance</w:t>
      </w:r>
      <w:r w:rsidR="00041B82" w:rsidRPr="00287268">
        <w:rPr>
          <w:rFonts w:cs="Times New Roman"/>
          <w:szCs w:val="24"/>
        </w:rPr>
        <w:t xml:space="preserve">. </w:t>
      </w:r>
    </w:p>
    <w:p w14:paraId="38A0D9FC" w14:textId="65213F6D" w:rsidR="0026164B" w:rsidRPr="00287268" w:rsidRDefault="00041B82" w:rsidP="004901D3">
      <w:pPr>
        <w:spacing w:after="240" w:line="480" w:lineRule="auto"/>
        <w:ind w:firstLine="720"/>
        <w:rPr>
          <w:rFonts w:cs="Times New Roman"/>
          <w:szCs w:val="24"/>
        </w:rPr>
      </w:pPr>
      <w:r w:rsidRPr="00287268">
        <w:rPr>
          <w:rFonts w:cs="Times New Roman"/>
          <w:szCs w:val="24"/>
        </w:rPr>
        <w:t>The first case is the USFS over time. Kaufman’s study presented a snapshot of the USFS in the 1950s</w:t>
      </w:r>
      <w:r w:rsidR="0020286F" w:rsidRPr="00287268">
        <w:rPr>
          <w:rFonts w:cs="Times New Roman"/>
          <w:szCs w:val="24"/>
        </w:rPr>
        <w:t>, however examining a longer history raises questions about the adequacy of Kaufman’s explanations</w:t>
      </w:r>
      <w:r w:rsidRPr="00287268">
        <w:rPr>
          <w:rFonts w:cs="Times New Roman"/>
          <w:szCs w:val="24"/>
        </w:rPr>
        <w:t xml:space="preserve">. The second case is contemporary forest departments in India. Because of the structural similarities between these agencies and the USFS, we would, again, expect them to have similar outcomes, but they do not. </w:t>
      </w:r>
      <w:r w:rsidR="00862875" w:rsidRPr="00287268">
        <w:rPr>
          <w:rFonts w:cs="Times New Roman"/>
          <w:szCs w:val="24"/>
        </w:rPr>
        <w:t xml:space="preserve">In both cases, I present evidence that </w:t>
      </w:r>
      <w:r w:rsidR="00A160D0" w:rsidRPr="00287268">
        <w:rPr>
          <w:rFonts w:cs="Times New Roman"/>
          <w:szCs w:val="24"/>
        </w:rPr>
        <w:t xml:space="preserve">the goals of </w:t>
      </w:r>
      <w:r w:rsidR="002F40B5" w:rsidRPr="00287268">
        <w:rPr>
          <w:rFonts w:cs="Times New Roman"/>
          <w:szCs w:val="24"/>
        </w:rPr>
        <w:t xml:space="preserve">the agency’s supporting political coalition </w:t>
      </w:r>
      <w:r w:rsidR="00A160D0" w:rsidRPr="00287268">
        <w:rPr>
          <w:rFonts w:cs="Times New Roman"/>
          <w:szCs w:val="24"/>
        </w:rPr>
        <w:t xml:space="preserve">interact with </w:t>
      </w:r>
      <w:r w:rsidR="00C801A7" w:rsidRPr="00287268">
        <w:rPr>
          <w:rFonts w:cs="Times New Roman"/>
          <w:szCs w:val="24"/>
        </w:rPr>
        <w:t>structure</w:t>
      </w:r>
      <w:r w:rsidR="00A160D0" w:rsidRPr="00287268">
        <w:rPr>
          <w:rFonts w:cs="Times New Roman"/>
          <w:szCs w:val="24"/>
        </w:rPr>
        <w:t xml:space="preserve"> to</w:t>
      </w:r>
      <w:r w:rsidR="00C801A7" w:rsidRPr="00287268">
        <w:rPr>
          <w:rFonts w:cs="Times New Roman"/>
          <w:szCs w:val="24"/>
        </w:rPr>
        <w:t xml:space="preserve"> determine </w:t>
      </w:r>
      <w:r w:rsidR="00862875" w:rsidRPr="00287268">
        <w:rPr>
          <w:rFonts w:cs="Times New Roman"/>
          <w:szCs w:val="24"/>
        </w:rPr>
        <w:t>outcomes.</w:t>
      </w:r>
    </w:p>
    <w:p w14:paraId="78487C28" w14:textId="32671F1D" w:rsidR="0026164B" w:rsidRPr="00287268" w:rsidRDefault="0026164B" w:rsidP="004901D3">
      <w:pPr>
        <w:spacing w:after="240" w:line="480" w:lineRule="auto"/>
        <w:rPr>
          <w:rFonts w:cs="Times New Roman"/>
          <w:b/>
          <w:szCs w:val="24"/>
        </w:rPr>
      </w:pPr>
      <w:r w:rsidRPr="00287268">
        <w:rPr>
          <w:rFonts w:cs="Times New Roman"/>
          <w:b/>
          <w:szCs w:val="24"/>
        </w:rPr>
        <w:t>The political context of the 1950s USFS</w:t>
      </w:r>
    </w:p>
    <w:p w14:paraId="6E74F138" w14:textId="7ED51107" w:rsidR="001E7019" w:rsidRPr="00287268" w:rsidRDefault="00A160D0" w:rsidP="004901D3">
      <w:pPr>
        <w:spacing w:after="240" w:line="480" w:lineRule="auto"/>
        <w:ind w:firstLine="720"/>
        <w:rPr>
          <w:rFonts w:cs="Times New Roman"/>
          <w:szCs w:val="24"/>
        </w:rPr>
      </w:pPr>
      <w:r w:rsidRPr="00287268">
        <w:rPr>
          <w:rFonts w:cs="Times New Roman"/>
          <w:szCs w:val="24"/>
        </w:rPr>
        <w:t xml:space="preserve">The USFS of the 1950s was supported by a powerful political coalition </w:t>
      </w:r>
      <w:r w:rsidR="00F46C29" w:rsidRPr="00287268">
        <w:rPr>
          <w:rFonts w:cs="Times New Roman"/>
          <w:szCs w:val="24"/>
        </w:rPr>
        <w:t xml:space="preserve">that </w:t>
      </w:r>
      <w:r w:rsidR="0020286F" w:rsidRPr="00287268">
        <w:rPr>
          <w:rFonts w:cs="Times New Roman"/>
          <w:szCs w:val="24"/>
        </w:rPr>
        <w:t>supported increased</w:t>
      </w:r>
      <w:r w:rsidRPr="00287268">
        <w:rPr>
          <w:rFonts w:cs="Times New Roman"/>
          <w:szCs w:val="24"/>
        </w:rPr>
        <w:t xml:space="preserve"> resource extraction from public lands to benefit industrial interests. Actors with other interests were excluded from the political process</w:t>
      </w:r>
      <w:r w:rsidR="00135BA3" w:rsidRPr="00287268">
        <w:rPr>
          <w:rFonts w:cs="Times New Roman"/>
          <w:szCs w:val="24"/>
        </w:rPr>
        <w:t xml:space="preserve">. </w:t>
      </w:r>
      <w:r w:rsidR="00185D6C" w:rsidRPr="00287268">
        <w:rPr>
          <w:rFonts w:cs="Times New Roman"/>
          <w:szCs w:val="24"/>
        </w:rPr>
        <w:t xml:space="preserve">Although </w:t>
      </w:r>
      <w:r w:rsidR="000D4381" w:rsidRPr="00287268">
        <w:rPr>
          <w:rFonts w:cs="Times New Roman"/>
          <w:szCs w:val="24"/>
        </w:rPr>
        <w:t>Kaufman</w:t>
      </w:r>
      <w:r w:rsidR="00185D6C" w:rsidRPr="00287268">
        <w:rPr>
          <w:rFonts w:cs="Times New Roman"/>
          <w:szCs w:val="24"/>
        </w:rPr>
        <w:t xml:space="preserve"> avoids mention of political interactions, </w:t>
      </w:r>
      <w:r w:rsidR="0026164B" w:rsidRPr="00287268">
        <w:rPr>
          <w:rFonts w:cs="Times New Roman"/>
          <w:szCs w:val="24"/>
        </w:rPr>
        <w:t xml:space="preserve">he </w:t>
      </w:r>
      <w:r w:rsidR="001E7019" w:rsidRPr="00287268">
        <w:rPr>
          <w:rFonts w:cs="Times New Roman"/>
          <w:szCs w:val="24"/>
        </w:rPr>
        <w:t xml:space="preserve">did find </w:t>
      </w:r>
      <w:r w:rsidR="00CF5FF4" w:rsidRPr="00287268">
        <w:rPr>
          <w:rFonts w:cs="Times New Roman"/>
          <w:szCs w:val="24"/>
        </w:rPr>
        <w:t xml:space="preserve">that </w:t>
      </w:r>
      <w:r w:rsidR="001E7019" w:rsidRPr="00287268">
        <w:rPr>
          <w:rFonts w:cs="Times New Roman"/>
          <w:szCs w:val="24"/>
        </w:rPr>
        <w:t xml:space="preserve">district </w:t>
      </w:r>
      <w:r w:rsidR="00BF0961" w:rsidRPr="00287268">
        <w:rPr>
          <w:rFonts w:cs="Times New Roman"/>
          <w:szCs w:val="24"/>
        </w:rPr>
        <w:t xml:space="preserve">rangers </w:t>
      </w:r>
      <w:r w:rsidR="00D66CE2" w:rsidRPr="00287268">
        <w:rPr>
          <w:rFonts w:cs="Times New Roman"/>
          <w:szCs w:val="24"/>
        </w:rPr>
        <w:t xml:space="preserve">faced little political opposition at the local level, and worked </w:t>
      </w:r>
      <w:r w:rsidR="001F14DD" w:rsidRPr="00287268">
        <w:rPr>
          <w:rFonts w:cs="Times New Roman"/>
          <w:szCs w:val="24"/>
        </w:rPr>
        <w:t>closely</w:t>
      </w:r>
      <w:r w:rsidR="00D66CE2" w:rsidRPr="00287268">
        <w:rPr>
          <w:rFonts w:cs="Times New Roman"/>
          <w:szCs w:val="24"/>
        </w:rPr>
        <w:t xml:space="preserve"> with local businesspeople who were involved in extractive industries</w:t>
      </w:r>
      <w:r w:rsidR="00111D11" w:rsidRPr="00287268">
        <w:rPr>
          <w:rFonts w:cs="Times New Roman"/>
          <w:szCs w:val="24"/>
        </w:rPr>
        <w:t xml:space="preserve"> and supported agency actions</w:t>
      </w:r>
      <w:r w:rsidR="00D66CE2" w:rsidRPr="00287268">
        <w:rPr>
          <w:rFonts w:cs="Times New Roman"/>
          <w:szCs w:val="24"/>
        </w:rPr>
        <w:t xml:space="preserve">. </w:t>
      </w:r>
      <w:r w:rsidR="001E7019" w:rsidRPr="00287268">
        <w:rPr>
          <w:rFonts w:cs="Times New Roman"/>
          <w:szCs w:val="24"/>
        </w:rPr>
        <w:t xml:space="preserve">Other studies from this period support his picture of rural </w:t>
      </w:r>
      <w:r w:rsidR="001E7019" w:rsidRPr="00287268">
        <w:rPr>
          <w:rFonts w:cs="Times New Roman"/>
          <w:szCs w:val="24"/>
        </w:rPr>
        <w:lastRenderedPageBreak/>
        <w:t xml:space="preserve">communities dominated by powerful alliances between government and industry </w:t>
      </w:r>
      <w:r w:rsidR="00A7125A" w:rsidRPr="00287268">
        <w:rPr>
          <w:rFonts w:cs="Times New Roman"/>
          <w:szCs w:val="24"/>
        </w:rPr>
        <w:fldChar w:fldCharType="begin">
          <w:fldData xml:space="preserve">PEVuZE5vdGU+PENpdGU+PEF1dGhvcj5LYXVmbWFuPC9BdXRob3I+PFllYXI+MTk0NjwvWWVhcj48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LYXVmbWFuPC9BdXRob3I+PFllYXI+MTk0NjwvWWVhcj48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A7125A" w:rsidRPr="00287268">
        <w:rPr>
          <w:rFonts w:cs="Times New Roman"/>
          <w:noProof/>
          <w:szCs w:val="24"/>
        </w:rPr>
        <w:t>(</w:t>
      </w:r>
      <w:hyperlink w:anchor="_ENREF_35" w:tooltip="Kaufman, 1946 #3396" w:history="1">
        <w:r w:rsidR="000D4EF8" w:rsidRPr="00287268">
          <w:rPr>
            <w:rFonts w:cs="Times New Roman"/>
            <w:noProof/>
            <w:szCs w:val="24"/>
          </w:rPr>
          <w:t>Kaufman and Kaufman 1946</w:t>
        </w:r>
      </w:hyperlink>
      <w:r w:rsidR="00A7125A" w:rsidRPr="00287268">
        <w:rPr>
          <w:rFonts w:cs="Times New Roman"/>
          <w:noProof/>
          <w:szCs w:val="24"/>
        </w:rPr>
        <w:t xml:space="preserve">, </w:t>
      </w:r>
      <w:hyperlink w:anchor="_ENREF_73" w:tooltip="Selznick, 1949 #1729" w:history="1">
        <w:r w:rsidR="000D4EF8" w:rsidRPr="00287268">
          <w:rPr>
            <w:rFonts w:cs="Times New Roman"/>
            <w:noProof/>
            <w:szCs w:val="24"/>
          </w:rPr>
          <w:t>Selznick 1949</w:t>
        </w:r>
      </w:hyperlink>
      <w:r w:rsidR="00A7125A" w:rsidRPr="00287268">
        <w:rPr>
          <w:rFonts w:cs="Times New Roman"/>
          <w:noProof/>
          <w:szCs w:val="24"/>
        </w:rPr>
        <w:t xml:space="preserve">, </w:t>
      </w:r>
      <w:hyperlink w:anchor="_ENREF_24" w:tooltip="Gaventa, 1980 #1507" w:history="1">
        <w:r w:rsidR="000D4EF8" w:rsidRPr="00287268">
          <w:rPr>
            <w:rFonts w:cs="Times New Roman"/>
            <w:noProof/>
            <w:szCs w:val="24"/>
          </w:rPr>
          <w:t>Gaventa 1980</w:t>
        </w:r>
      </w:hyperlink>
      <w:r w:rsidR="00A7125A" w:rsidRPr="00287268">
        <w:rPr>
          <w:rFonts w:cs="Times New Roman"/>
          <w:noProof/>
          <w:szCs w:val="24"/>
        </w:rPr>
        <w:t>)</w:t>
      </w:r>
      <w:r w:rsidR="00A7125A" w:rsidRPr="00287268">
        <w:rPr>
          <w:rFonts w:cs="Times New Roman"/>
          <w:szCs w:val="24"/>
        </w:rPr>
        <w:fldChar w:fldCharType="end"/>
      </w:r>
      <w:r w:rsidR="001E7019" w:rsidRPr="00287268">
        <w:rPr>
          <w:rFonts w:cs="Times New Roman"/>
          <w:szCs w:val="24"/>
        </w:rPr>
        <w:t xml:space="preserve"> and of a politically powerful USFS </w:t>
      </w:r>
      <w:r w:rsidR="00A7125A" w:rsidRPr="00287268">
        <w:rPr>
          <w:rFonts w:cs="Times New Roman"/>
          <w:szCs w:val="24"/>
        </w:rPr>
        <w:fldChar w:fldCharType="begin"/>
      </w:r>
      <w:r w:rsidR="004547DC" w:rsidRPr="00287268">
        <w:rPr>
          <w:rFonts w:cs="Times New Roman"/>
          <w:szCs w:val="24"/>
        </w:rPr>
        <w:instrText xml:space="preserve"> ADDIN EN.CITE &lt;EndNote&gt;&lt;Cite&gt;&lt;Author&gt;Clarke&lt;/Author&gt;&lt;Year&gt;1996&lt;/Year&gt;&lt;RecNum&gt;2265&lt;/RecNum&gt;&lt;DisplayText&gt;(Clarke and McCool 1996, Carpenter 2001)&lt;/DisplayText&gt;&lt;record&gt;&lt;rec-number&gt;2265&lt;/rec-number&gt;&lt;foreign-keys&gt;&lt;key app="EN" db-id="pxd9a25fdaexsaededqxedr3ee2z5pea9dae" timestamp="1472745207"&gt;2265&lt;/key&gt;&lt;/foreign-keys&gt;&lt;ref-type name="Book"&gt;6&lt;/ref-type&gt;&lt;contributors&gt;&lt;authors&gt;&lt;author&gt;Clarke, Jeanne Nienaber&lt;/author&gt;&lt;author&gt;McCool, Daniel&lt;/author&gt;&lt;/authors&gt;&lt;/contributors&gt;&lt;titles&gt;&lt;title&gt;Staking out the terrain : power and performance among natural resource agencies&lt;/title&gt;&lt;secondary-title&gt;SUNY series in environmental politics and policy&lt;/secondary-title&gt;&lt;/titles&gt;&lt;dates&gt;&lt;year&gt;1996&lt;/year&gt;&lt;/dates&gt;&lt;pub-location&gt;Albany&lt;/pub-location&gt;&lt;publisher&gt;State University of New York Press&lt;/publisher&gt;&lt;isbn&gt;0791429458 9780791429457 0791429466 9780791429464&lt;/isbn&gt;&lt;urls&gt;&lt;/urls&gt;&lt;remote-database-name&gt;/z-wcorg/&lt;/remote-database-name&gt;&lt;remote-database-provider&gt;http://worldcat.org&lt;/remote-database-provider&gt;&lt;language&gt;English&lt;/language&gt;&lt;/record&gt;&lt;/Cite&gt;&lt;Cite&gt;&lt;Author&gt;Carpenter&lt;/Author&gt;&lt;Year&gt;2001&lt;/Year&gt;&lt;RecNum&gt;5101&lt;/RecNum&gt;&lt;record&gt;&lt;rec-number&gt;5101&lt;/rec-number&gt;&lt;foreign-keys&gt;&lt;key app="EN" db-id="pxd9a25fdaexsaededqxedr3ee2z5pea9dae" timestamp="1472779959"&gt;5101&lt;/key&gt;&lt;/foreign-keys&gt;&lt;ref-type name="Book"&gt;6&lt;/ref-type&gt;&lt;contributors&gt;&lt;authors&gt;&lt;author&gt;Carpenter, Daniel P.&lt;/author&gt;&lt;/authors&gt;&lt;/contributors&gt;&lt;titles&gt;&lt;title&gt;The forging of bureaucratic autonomy : reputations, networks, and policy innovation in executive agencies, 1862-1928&lt;/title&gt;&lt;/titles&gt;&lt;dates&gt;&lt;year&gt;2001&lt;/year&gt;&lt;/dates&gt;&lt;pub-location&gt;Princeton, N.J.&lt;/pub-location&gt;&lt;publisher&gt;Princeton University Press&lt;/publisher&gt;&lt;isbn&gt;0691070091 9780691070094 0691070105 9780691070100&lt;/isbn&gt;&lt;urls&gt;&lt;/url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11" w:tooltip="Clarke, 1996 #2265" w:history="1">
        <w:r w:rsidR="000D4EF8" w:rsidRPr="00287268">
          <w:rPr>
            <w:rFonts w:cs="Times New Roman"/>
            <w:noProof/>
            <w:szCs w:val="24"/>
          </w:rPr>
          <w:t>Clarke and McCool 1996</w:t>
        </w:r>
      </w:hyperlink>
      <w:r w:rsidR="00A7125A" w:rsidRPr="00287268">
        <w:rPr>
          <w:rFonts w:cs="Times New Roman"/>
          <w:noProof/>
          <w:szCs w:val="24"/>
        </w:rPr>
        <w:t xml:space="preserve">, </w:t>
      </w:r>
      <w:hyperlink w:anchor="_ENREF_7" w:tooltip="Carpenter, 2001 #5101" w:history="1">
        <w:r w:rsidR="000D4EF8" w:rsidRPr="00287268">
          <w:rPr>
            <w:rFonts w:cs="Times New Roman"/>
            <w:noProof/>
            <w:szCs w:val="24"/>
          </w:rPr>
          <w:t>Carpenter 2001</w:t>
        </w:r>
      </w:hyperlink>
      <w:r w:rsidR="00A7125A" w:rsidRPr="00287268">
        <w:rPr>
          <w:rFonts w:cs="Times New Roman"/>
          <w:noProof/>
          <w:szCs w:val="24"/>
        </w:rPr>
        <w:t>)</w:t>
      </w:r>
      <w:r w:rsidR="00A7125A" w:rsidRPr="00287268">
        <w:rPr>
          <w:rFonts w:cs="Times New Roman"/>
          <w:szCs w:val="24"/>
        </w:rPr>
        <w:fldChar w:fldCharType="end"/>
      </w:r>
      <w:r w:rsidR="001E7019" w:rsidRPr="00287268">
        <w:rPr>
          <w:rFonts w:cs="Times New Roman"/>
          <w:szCs w:val="24"/>
        </w:rPr>
        <w:t xml:space="preserve"> and the close  relationship between agency, extractive industries, and Congressional oversight committees earned it a reputation as an “iron triangle” </w:t>
      </w:r>
      <w:r w:rsidR="00A7125A" w:rsidRPr="00287268">
        <w:rPr>
          <w:rFonts w:cs="Times New Roman"/>
          <w:szCs w:val="24"/>
        </w:rPr>
        <w:fldChar w:fldCharType="begin">
          <w:fldData xml:space="preserve">PEVuZE5vdGU+PENpdGU+PEF1dGhvcj5XaWxraW5zb248L0F1dGhvcj48WWVhcj4xOTg1PC9ZZWFy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XaWxraW5zb248L0F1dGhvcj48WWVhcj4xOTg1PC9ZZWFy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A7125A" w:rsidRPr="00287268">
        <w:rPr>
          <w:rFonts w:cs="Times New Roman"/>
          <w:noProof/>
          <w:szCs w:val="24"/>
        </w:rPr>
        <w:t>(</w:t>
      </w:r>
      <w:hyperlink w:anchor="_ENREF_86" w:tooltip="Wilkinson, 1985 #44" w:history="1">
        <w:r w:rsidR="000D4EF8" w:rsidRPr="00287268">
          <w:rPr>
            <w:rFonts w:cs="Times New Roman"/>
            <w:noProof/>
            <w:szCs w:val="24"/>
          </w:rPr>
          <w:t>Wilkinson and Anderson 1985</w:t>
        </w:r>
      </w:hyperlink>
      <w:r w:rsidR="00A7125A" w:rsidRPr="00287268">
        <w:rPr>
          <w:rFonts w:cs="Times New Roman"/>
          <w:noProof/>
          <w:szCs w:val="24"/>
        </w:rPr>
        <w:t xml:space="preserve">, </w:t>
      </w:r>
      <w:hyperlink w:anchor="_ENREF_12" w:tooltip="Clary, 1986 #211" w:history="1">
        <w:r w:rsidR="000D4EF8" w:rsidRPr="00287268">
          <w:rPr>
            <w:rFonts w:cs="Times New Roman"/>
            <w:noProof/>
            <w:szCs w:val="24"/>
          </w:rPr>
          <w:t>Clary 1986</w:t>
        </w:r>
      </w:hyperlink>
      <w:r w:rsidR="00A7125A" w:rsidRPr="00287268">
        <w:rPr>
          <w:rFonts w:cs="Times New Roman"/>
          <w:noProof/>
          <w:szCs w:val="24"/>
        </w:rPr>
        <w:t xml:space="preserve">, </w:t>
      </w:r>
      <w:hyperlink w:anchor="_ENREF_59" w:tooltip="O'Toole, 1988 #280" w:history="1">
        <w:r w:rsidR="000D4EF8" w:rsidRPr="00287268">
          <w:rPr>
            <w:rFonts w:cs="Times New Roman"/>
            <w:noProof/>
            <w:szCs w:val="24"/>
          </w:rPr>
          <w:t>O'Toole 1988</w:t>
        </w:r>
      </w:hyperlink>
      <w:r w:rsidR="00A7125A" w:rsidRPr="00287268">
        <w:rPr>
          <w:rFonts w:cs="Times New Roman"/>
          <w:noProof/>
          <w:szCs w:val="24"/>
        </w:rPr>
        <w:t xml:space="preserve">, </w:t>
      </w:r>
      <w:hyperlink w:anchor="_ENREF_28" w:tooltip="Hirt, 1994 #279" w:history="1">
        <w:r w:rsidR="000D4EF8" w:rsidRPr="00287268">
          <w:rPr>
            <w:rFonts w:cs="Times New Roman"/>
            <w:noProof/>
            <w:szCs w:val="24"/>
          </w:rPr>
          <w:t>Hirt 1994</w:t>
        </w:r>
      </w:hyperlink>
      <w:r w:rsidR="00A7125A" w:rsidRPr="00287268">
        <w:rPr>
          <w:rFonts w:cs="Times New Roman"/>
          <w:noProof/>
          <w:szCs w:val="24"/>
        </w:rPr>
        <w:t xml:space="preserve">, </w:t>
      </w:r>
      <w:hyperlink w:anchor="_ENREF_29" w:tooltip="Hoberg, 2001 #2947" w:history="1">
        <w:r w:rsidR="000D4EF8" w:rsidRPr="00287268">
          <w:rPr>
            <w:rFonts w:cs="Times New Roman"/>
            <w:noProof/>
            <w:szCs w:val="24"/>
          </w:rPr>
          <w:t>Hoberg 2001</w:t>
        </w:r>
      </w:hyperlink>
      <w:r w:rsidR="00A7125A" w:rsidRPr="00287268">
        <w:rPr>
          <w:rFonts w:cs="Times New Roman"/>
          <w:noProof/>
          <w:szCs w:val="24"/>
        </w:rPr>
        <w:t>)</w:t>
      </w:r>
      <w:r w:rsidR="00A7125A" w:rsidRPr="00287268">
        <w:rPr>
          <w:rFonts w:cs="Times New Roman"/>
          <w:szCs w:val="24"/>
        </w:rPr>
        <w:fldChar w:fldCharType="end"/>
      </w:r>
      <w:r w:rsidR="001E7019" w:rsidRPr="00287268">
        <w:rPr>
          <w:rFonts w:cs="Times New Roman"/>
          <w:szCs w:val="24"/>
        </w:rPr>
        <w:t xml:space="preserve">. </w:t>
      </w:r>
    </w:p>
    <w:p w14:paraId="76C16527" w14:textId="478B16EF" w:rsidR="004A5FBB" w:rsidRPr="00287268" w:rsidRDefault="00135BA3" w:rsidP="004901D3">
      <w:pPr>
        <w:spacing w:after="240" w:line="480" w:lineRule="auto"/>
        <w:rPr>
          <w:rFonts w:cs="Times New Roman"/>
          <w:b/>
          <w:szCs w:val="24"/>
        </w:rPr>
      </w:pPr>
      <w:r w:rsidRPr="00287268">
        <w:rPr>
          <w:rFonts w:cs="Times New Roman"/>
          <w:b/>
          <w:szCs w:val="24"/>
        </w:rPr>
        <w:t>Challenges to the consensus</w:t>
      </w:r>
    </w:p>
    <w:p w14:paraId="15C2C620" w14:textId="6EE1F95C" w:rsidR="00685125" w:rsidRPr="00287268" w:rsidRDefault="004A5FBB" w:rsidP="004901D3">
      <w:pPr>
        <w:spacing w:after="240" w:line="480" w:lineRule="auto"/>
        <w:ind w:firstLine="720"/>
        <w:rPr>
          <w:rFonts w:cs="Times New Roman"/>
          <w:szCs w:val="24"/>
        </w:rPr>
      </w:pPr>
      <w:r w:rsidRPr="00287268">
        <w:rPr>
          <w:rFonts w:cs="Times New Roman"/>
          <w:szCs w:val="24"/>
        </w:rPr>
        <w:t>The history of the USFS after 1960 provides our first test case for Kaufman’s theory</w:t>
      </w:r>
      <w:r w:rsidR="00E3627F" w:rsidRPr="00287268">
        <w:rPr>
          <w:rFonts w:cs="Times New Roman"/>
          <w:szCs w:val="24"/>
        </w:rPr>
        <w:t>.</w:t>
      </w:r>
      <w:r w:rsidR="001E7019" w:rsidRPr="00287268">
        <w:rPr>
          <w:rFonts w:cs="Times New Roman"/>
          <w:szCs w:val="24"/>
        </w:rPr>
        <w:t xml:space="preserve"> Since Kaufman’s time,</w:t>
      </w:r>
      <w:r w:rsidR="00E3627F" w:rsidRPr="00287268">
        <w:rPr>
          <w:rFonts w:cs="Times New Roman"/>
          <w:szCs w:val="24"/>
        </w:rPr>
        <w:t xml:space="preserve"> </w:t>
      </w:r>
      <w:r w:rsidR="001E7019" w:rsidRPr="00287268">
        <w:rPr>
          <w:rFonts w:cs="Times New Roman"/>
          <w:szCs w:val="24"/>
        </w:rPr>
        <w:t>d</w:t>
      </w:r>
      <w:r w:rsidR="00E02546" w:rsidRPr="00287268">
        <w:rPr>
          <w:rFonts w:cs="Times New Roman"/>
          <w:szCs w:val="24"/>
        </w:rPr>
        <w:t>istrict ranger offices</w:t>
      </w:r>
      <w:r w:rsidR="001E7019" w:rsidRPr="00287268">
        <w:rPr>
          <w:rFonts w:cs="Times New Roman"/>
          <w:szCs w:val="24"/>
        </w:rPr>
        <w:t xml:space="preserve"> have</w:t>
      </w:r>
      <w:r w:rsidR="00973E65" w:rsidRPr="00287268">
        <w:rPr>
          <w:rFonts w:cs="Times New Roman"/>
          <w:szCs w:val="24"/>
        </w:rPr>
        <w:t xml:space="preserve"> moved from quiet cooperation to noisy contention</w:t>
      </w:r>
      <w:r w:rsidR="00E02546" w:rsidRPr="00287268">
        <w:rPr>
          <w:rFonts w:cs="Times New Roman"/>
          <w:szCs w:val="24"/>
        </w:rPr>
        <w:t xml:space="preserve"> – confronted with protests and </w:t>
      </w:r>
      <w:r w:rsidR="001E7019" w:rsidRPr="00287268">
        <w:rPr>
          <w:rFonts w:cs="Times New Roman"/>
          <w:szCs w:val="24"/>
        </w:rPr>
        <w:t>lawsuits, including by dissident employees</w:t>
      </w:r>
      <w:r w:rsidR="001E7019" w:rsidRPr="00287268" w:rsidDel="001E7019">
        <w:rPr>
          <w:rFonts w:cs="Times New Roman"/>
          <w:szCs w:val="24"/>
        </w:rPr>
        <w:t xml:space="preserve"> </w:t>
      </w:r>
      <w:r w:rsidR="00A7125A" w:rsidRPr="00287268">
        <w:rPr>
          <w:rFonts w:cs="Times New Roman"/>
          <w:szCs w:val="24"/>
        </w:rPr>
        <w:fldChar w:fldCharType="begin">
          <w:fldData xml:space="preserve">PEVuZE5vdGU+PENpdGU+PEF1dGhvcj5UaXBwbGU8L0F1dGhvcj48WWVhcj4xOTkxPC9ZZWFyPjxS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=
</w:fldData>
        </w:fldChar>
      </w:r>
      <w:r w:rsidR="00A73BC5" w:rsidRPr="00287268">
        <w:rPr>
          <w:rFonts w:cs="Times New Roman"/>
          <w:szCs w:val="24"/>
        </w:rPr>
        <w:instrText xml:space="preserve"> ADDIN EN.CITE </w:instrText>
      </w:r>
      <w:r w:rsidR="00A73BC5" w:rsidRPr="00287268">
        <w:rPr>
          <w:rFonts w:cs="Times New Roman"/>
          <w:szCs w:val="24"/>
        </w:rPr>
        <w:fldChar w:fldCharType="begin">
          <w:fldData xml:space="preserve">PEVuZE5vdGU+PENpdGU+PEF1dGhvcj5UaXBwbGU8L0F1dGhvcj48WWVhcj4xOTkxPC9ZZWFyPjxS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=
</w:fldData>
        </w:fldChar>
      </w:r>
      <w:r w:rsidR="00A73BC5" w:rsidRPr="00287268">
        <w:rPr>
          <w:rFonts w:cs="Times New Roman"/>
          <w:szCs w:val="24"/>
        </w:rPr>
        <w:instrText xml:space="preserve"> ADDIN EN.CITE.DATA </w:instrText>
      </w:r>
      <w:r w:rsidR="00A73BC5" w:rsidRPr="00287268">
        <w:rPr>
          <w:rFonts w:cs="Times New Roman"/>
          <w:szCs w:val="24"/>
        </w:rPr>
      </w:r>
      <w:r w:rsidR="00A73BC5"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A7125A" w:rsidRPr="00287268">
        <w:rPr>
          <w:rFonts w:cs="Times New Roman"/>
          <w:noProof/>
          <w:szCs w:val="24"/>
        </w:rPr>
        <w:t>(</w:t>
      </w:r>
      <w:hyperlink w:anchor="_ENREF_79" w:tooltip="Tipple, 1991 #1545" w:history="1">
        <w:r w:rsidR="000D4EF8" w:rsidRPr="00287268">
          <w:rPr>
            <w:rFonts w:cs="Times New Roman"/>
            <w:noProof/>
            <w:szCs w:val="24"/>
          </w:rPr>
          <w:t>Tipple and Wellman 1991</w:t>
        </w:r>
      </w:hyperlink>
      <w:r w:rsidR="00A7125A" w:rsidRPr="00287268">
        <w:rPr>
          <w:rFonts w:cs="Times New Roman"/>
          <w:noProof/>
          <w:szCs w:val="24"/>
        </w:rPr>
        <w:t xml:space="preserve">, </w:t>
      </w:r>
      <w:hyperlink w:anchor="_ENREF_38" w:tooltip="Keele, 2006 #29" w:history="1">
        <w:r w:rsidR="000D4EF8" w:rsidRPr="00287268">
          <w:rPr>
            <w:rFonts w:cs="Times New Roman"/>
            <w:noProof/>
            <w:szCs w:val="24"/>
          </w:rPr>
          <w:t>Keele et al. 2006</w:t>
        </w:r>
      </w:hyperlink>
      <w:r w:rsidR="00A7125A" w:rsidRPr="00287268">
        <w:rPr>
          <w:rFonts w:cs="Times New Roman"/>
          <w:noProof/>
          <w:szCs w:val="24"/>
        </w:rPr>
        <w:t xml:space="preserve">, </w:t>
      </w:r>
      <w:hyperlink w:anchor="_ENREF_58" w:tooltip="O'Leary, 2009 #4437" w:history="1">
        <w:r w:rsidR="000D4EF8" w:rsidRPr="00287268">
          <w:rPr>
            <w:rFonts w:cs="Times New Roman"/>
            <w:noProof/>
            <w:szCs w:val="24"/>
          </w:rPr>
          <w:t>O'Leary 2009</w:t>
        </w:r>
      </w:hyperlink>
      <w:r w:rsidR="00A7125A" w:rsidRPr="00287268">
        <w:rPr>
          <w:rFonts w:cs="Times New Roman"/>
          <w:noProof/>
          <w:szCs w:val="24"/>
        </w:rPr>
        <w:t>)</w:t>
      </w:r>
      <w:r w:rsidR="00A7125A" w:rsidRPr="00287268">
        <w:rPr>
          <w:rFonts w:cs="Times New Roman"/>
          <w:szCs w:val="24"/>
        </w:rPr>
        <w:fldChar w:fldCharType="end"/>
      </w:r>
      <w:r w:rsidR="00E02546" w:rsidRPr="00287268">
        <w:rPr>
          <w:rFonts w:cs="Times New Roman"/>
          <w:szCs w:val="24"/>
        </w:rPr>
        <w:t>.</w:t>
      </w:r>
      <w:r w:rsidR="00F21EE8" w:rsidRPr="00287268">
        <w:rPr>
          <w:rFonts w:cs="Times New Roman"/>
          <w:szCs w:val="24"/>
        </w:rPr>
        <w:t xml:space="preserve"> </w:t>
      </w:r>
      <w:r w:rsidR="001E7019" w:rsidRPr="00287268">
        <w:rPr>
          <w:rFonts w:cs="Times New Roman"/>
          <w:szCs w:val="24"/>
        </w:rPr>
        <w:t>B</w:t>
      </w:r>
      <w:r w:rsidR="008847C4" w:rsidRPr="00287268">
        <w:rPr>
          <w:rFonts w:cs="Times New Roman"/>
          <w:szCs w:val="24"/>
        </w:rPr>
        <w:t>y the</w:t>
      </w:r>
      <w:r w:rsidR="00F21EE8" w:rsidRPr="00287268">
        <w:rPr>
          <w:rFonts w:cs="Times New Roman"/>
          <w:szCs w:val="24"/>
        </w:rPr>
        <w:t xml:space="preserve"> </w:t>
      </w:r>
      <w:r w:rsidR="00DB19DF" w:rsidRPr="00287268">
        <w:rPr>
          <w:rFonts w:cs="Times New Roman"/>
          <w:szCs w:val="24"/>
        </w:rPr>
        <w:t>mid-2000s</w:t>
      </w:r>
      <w:r w:rsidR="008847C4" w:rsidRPr="00287268">
        <w:rPr>
          <w:rFonts w:cs="Times New Roman"/>
          <w:szCs w:val="24"/>
        </w:rPr>
        <w:t xml:space="preserve"> </w:t>
      </w:r>
      <w:r w:rsidR="005B2C82" w:rsidRPr="00287268">
        <w:rPr>
          <w:rFonts w:cs="Times New Roman"/>
          <w:szCs w:val="24"/>
        </w:rPr>
        <w:t>the USFS was showing one of the lowest employee satisfaction levels of any government agency</w:t>
      </w:r>
      <w:r w:rsidR="00D828B2" w:rsidRPr="00287268">
        <w:rPr>
          <w:rFonts w:cs="Times New Roman"/>
          <w:szCs w:val="24"/>
        </w:rPr>
        <w:t xml:space="preserve"> </w:t>
      </w:r>
      <w:r w:rsidR="00A7125A" w:rsidRPr="00287268">
        <w:rPr>
          <w:rFonts w:cs="Times New Roman"/>
          <w:szCs w:val="24"/>
        </w:rPr>
        <w:fldChar w:fldCharType="begin"/>
      </w:r>
      <w:r w:rsidR="004547DC" w:rsidRPr="00287268">
        <w:rPr>
          <w:rFonts w:cs="Times New Roman"/>
          <w:szCs w:val="24"/>
        </w:rPr>
        <w:instrText xml:space="preserve"> ADDIN EN.CITE &lt;EndNote&gt;&lt;Cite&gt;&lt;Author&gt;Partnership for Public Service&lt;/Author&gt;&lt;Year&gt;2015&lt;/Year&gt;&lt;RecNum&gt;4769&lt;/RecNum&gt;&lt;DisplayText&gt;(Partnership for Public Service 2015)&lt;/DisplayText&gt;&lt;record&gt;&lt;rec-number&gt;4769&lt;/rec-number&gt;&lt;foreign-keys&gt;&lt;key app="EN" db-id="pxd9a25fdaexsaededqxedr3ee2z5pea9dae" timestamp="1472779470"&gt;4769&lt;/key&gt;&lt;key app="ENWeb" db-id=""&gt;0&lt;/key&gt;&lt;/foreign-keys&gt;&lt;ref-type name="Web Page"&gt;12&lt;/ref-type&gt;&lt;contributors&gt;&lt;authors&gt;&lt;author&gt;Partnership for Public Service,&lt;/author&gt;&lt;/authors&gt;&lt;/contributors&gt;&lt;titles&gt;&lt;title&gt;The Best Places to Work in the Federal Government&lt;/title&gt;&lt;/titles&gt;&lt;volume&gt;2015&lt;/volume&gt;&lt;number&gt;March 1, 2015&lt;/number&gt;&lt;dates&gt;&lt;year&gt;2015&lt;/year&gt;&lt;/dates&gt;&lt;pub-location&gt;Washington, DC&lt;/pub-location&gt;&lt;publisher&gt;Partnership for Public Service&lt;/publisher&gt;&lt;urls&gt;&lt;related-urls&gt;&lt;url&gt;http://bestplacestowork.org/BPTW/rankings/detail/AG11&lt;/url&gt;&lt;/related-urls&gt;&lt;/url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61" w:tooltip="Partnership for Public Service, 2015 #4769" w:history="1">
        <w:r w:rsidR="000D4EF8" w:rsidRPr="00287268">
          <w:rPr>
            <w:rFonts w:cs="Times New Roman"/>
            <w:noProof/>
            <w:szCs w:val="24"/>
          </w:rPr>
          <w:t>Partnership for Public Service 2015</w:t>
        </w:r>
      </w:hyperlink>
      <w:r w:rsidR="00A7125A" w:rsidRPr="00287268">
        <w:rPr>
          <w:rFonts w:cs="Times New Roman"/>
          <w:noProof/>
          <w:szCs w:val="24"/>
        </w:rPr>
        <w:t>)</w:t>
      </w:r>
      <w:r w:rsidR="00A7125A" w:rsidRPr="00287268">
        <w:rPr>
          <w:rFonts w:cs="Times New Roman"/>
          <w:szCs w:val="24"/>
        </w:rPr>
        <w:fldChar w:fldCharType="end"/>
      </w:r>
      <w:r w:rsidR="005B2C82" w:rsidRPr="00287268">
        <w:rPr>
          <w:rFonts w:cs="Times New Roman"/>
          <w:szCs w:val="24"/>
        </w:rPr>
        <w:t>,</w:t>
      </w:r>
      <w:r w:rsidR="0009365C" w:rsidRPr="00287268">
        <w:rPr>
          <w:rFonts w:cs="Times New Roman"/>
          <w:szCs w:val="24"/>
        </w:rPr>
        <w:t xml:space="preserve"> was losing </w:t>
      </w:r>
      <w:r w:rsidR="00667261" w:rsidRPr="00287268">
        <w:rPr>
          <w:rFonts w:cs="Times New Roman"/>
          <w:szCs w:val="24"/>
        </w:rPr>
        <w:t xml:space="preserve">approximately 25% </w:t>
      </w:r>
      <w:r w:rsidR="0009365C" w:rsidRPr="00287268">
        <w:rPr>
          <w:rFonts w:cs="Times New Roman"/>
          <w:szCs w:val="24"/>
        </w:rPr>
        <w:t>of</w:t>
      </w:r>
      <w:r w:rsidR="00667261" w:rsidRPr="00287268">
        <w:rPr>
          <w:rFonts w:cs="Times New Roman"/>
          <w:szCs w:val="24"/>
        </w:rPr>
        <w:t xml:space="preserve"> the</w:t>
      </w:r>
      <w:r w:rsidR="0009365C" w:rsidRPr="00287268">
        <w:rPr>
          <w:rFonts w:cs="Times New Roman"/>
          <w:szCs w:val="24"/>
        </w:rPr>
        <w:t xml:space="preserve"> lawsuits</w:t>
      </w:r>
      <w:r w:rsidR="00667261" w:rsidRPr="00287268">
        <w:rPr>
          <w:rFonts w:cs="Times New Roman"/>
          <w:szCs w:val="24"/>
        </w:rPr>
        <w:t xml:space="preserve"> brought against i</w:t>
      </w:r>
      <w:r w:rsidR="00C1144F" w:rsidRPr="00287268">
        <w:rPr>
          <w:rFonts w:cs="Times New Roman"/>
          <w:szCs w:val="24"/>
        </w:rPr>
        <w:t>t, indicating that it no longer consistently followed the law</w:t>
      </w:r>
      <w:r w:rsidR="0009365C" w:rsidRPr="00287268">
        <w:rPr>
          <w:rFonts w:cs="Times New Roman"/>
          <w:szCs w:val="24"/>
        </w:rPr>
        <w:t xml:space="preserve"> </w:t>
      </w:r>
      <w:r w:rsidR="00590786" w:rsidRPr="00287268">
        <w:rPr>
          <w:rFonts w:cs="Times New Roman"/>
          <w:szCs w:val="24"/>
        </w:rPr>
        <w:fldChar w:fldCharType="begin"/>
      </w:r>
      <w:r w:rsidR="00A73BC5" w:rsidRPr="00287268">
        <w:rPr>
          <w:rFonts w:cs="Times New Roman"/>
          <w:szCs w:val="24"/>
        </w:rPr>
        <w:instrText xml:space="preserve"> ADDIN EN.CITE &lt;EndNote&gt;&lt;Cite&gt;&lt;Author&gt;Keele&lt;/Author&gt;&lt;Year&gt;2006&lt;/Year&gt;&lt;RecNum&gt;29&lt;/RecNum&gt;&lt;DisplayText&gt;(Keele et al. 2006)&lt;/DisplayText&gt;&lt;record&gt;&lt;rec-number&gt;29&lt;/rec-number&gt;&lt;foreign-keys&gt;&lt;key app="EN" db-id="pxd9a25fdaexsaededqxedr3ee2z5pea9dae" timestamp="1472695951"&gt;29&lt;/key&gt;&lt;key app="ENWeb" db-id=""&gt;0&lt;/key&gt;&lt;/foreign-keys&gt;&lt;ref-type name="Journal Article"&gt;17&lt;/ref-type&gt;&lt;contributors&gt;&lt;authors&gt;&lt;author&gt;Keele, Denise M.&lt;/author&gt;&lt;author&gt;Malmsheimer, Robert W.&lt;/author&gt;&lt;author&gt;Floyd, Donald W.&lt;/author&gt;&lt;author&gt;Perez, Jerome E.&lt;/author&gt;&lt;/authors&gt;&lt;/contributors&gt;&lt;auth-address&gt;SUNY Syracuse, Coll Environm Sci &amp;amp; Forestry, Syracuse, NY 13210 USA. USDA, US Forest Serv, Stanislaus Natl Forest, Sonora, CA 95370 USA.&amp;#xD;Malmsheimer, RW, SUNY Syracuse, Coll Environm Sci &amp;amp; Forestry, 320 Bray Hall,1 Forestry Dr, Syracuse, NY 13210 USA.&amp;#xD;dmkeele@syr.edu rwmalmsh@esf.edu dfloyd@esf.edu forester85@sbcglobal.net&lt;/auth-address&gt;&lt;titles&gt;&lt;title&gt;Forest service land management litigation 1989-2002&lt;/title&gt;&lt;secondary-title&gt;Journal of Forestry&lt;/secondary-title&gt;&lt;alt-title&gt;J. For.&lt;/alt-title&gt;&lt;/titles&gt;&lt;periodical&gt;&lt;full-title&gt;Journal of Forestry&lt;/full-title&gt;&lt;abbr-1&gt;J. For.&lt;/abbr-1&gt;&lt;/periodical&gt;&lt;alt-periodical&gt;&lt;full-title&gt;Journal of Forestry&lt;/full-title&gt;&lt;abbr-1&gt;J. For.&lt;/abbr-1&gt;&lt;/alt-periodical&gt;&lt;pages&gt;196-202&lt;/pages&gt;&lt;volume&gt;104&lt;/volume&gt;&lt;number&gt;4&lt;/number&gt;&lt;keywords&gt;&lt;keyword&gt;Forest Service Litigation&lt;/keyword&gt;&lt;keyword&gt;national forests&lt;/keyword&gt;&lt;keyword&gt;forest policy&lt;/keyword&gt;&lt;keyword&gt;lawsuits&lt;/keyword&gt;&lt;keyword&gt;federal court&lt;/keyword&gt;&lt;keyword&gt;US-COURTS&lt;/keyword&gt;&lt;keyword&gt;APPEALS&lt;/keyword&gt;&lt;/keywords&gt;&lt;dates&gt;&lt;year&gt;2006&lt;/year&gt;&lt;pub-dates&gt;&lt;date&gt;Jun&lt;/date&gt;&lt;/pub-dates&gt;&lt;/dates&gt;&lt;isbn&gt;0022-1201&lt;/isbn&gt;&lt;accession-num&gt;ISI:000239036200009&lt;/accession-num&gt;&lt;work-type&gt;Article&lt;/work-type&gt;&lt;urls&gt;&lt;related-urls&gt;&lt;url&gt;&amp;lt;Go to ISI&amp;gt;://000239036200009&lt;/url&gt;&lt;/related-urls&gt;&lt;/urls&gt;&lt;language&gt;English&lt;/language&gt;&lt;/record&gt;&lt;/Cite&gt;&lt;/EndNote&gt;</w:instrText>
      </w:r>
      <w:r w:rsidR="00590786" w:rsidRPr="00287268">
        <w:rPr>
          <w:rFonts w:cs="Times New Roman"/>
          <w:szCs w:val="24"/>
        </w:rPr>
        <w:fldChar w:fldCharType="separate"/>
      </w:r>
      <w:r w:rsidR="00590786" w:rsidRPr="00287268">
        <w:rPr>
          <w:rFonts w:cs="Times New Roman"/>
          <w:noProof/>
          <w:szCs w:val="24"/>
        </w:rPr>
        <w:t>(</w:t>
      </w:r>
      <w:hyperlink w:anchor="_ENREF_38" w:tooltip="Keele, 2006 #29" w:history="1">
        <w:r w:rsidR="000D4EF8" w:rsidRPr="00287268">
          <w:rPr>
            <w:rFonts w:cs="Times New Roman"/>
            <w:noProof/>
            <w:szCs w:val="24"/>
          </w:rPr>
          <w:t>Keele et al. 2006</w:t>
        </w:r>
      </w:hyperlink>
      <w:r w:rsidR="00590786" w:rsidRPr="00287268">
        <w:rPr>
          <w:rFonts w:cs="Times New Roman"/>
          <w:noProof/>
          <w:szCs w:val="24"/>
        </w:rPr>
        <w:t>)</w:t>
      </w:r>
      <w:r w:rsidR="00590786" w:rsidRPr="00287268">
        <w:rPr>
          <w:rFonts w:cs="Times New Roman"/>
          <w:szCs w:val="24"/>
        </w:rPr>
        <w:fldChar w:fldCharType="end"/>
      </w:r>
      <w:r w:rsidR="0009365C" w:rsidRPr="00287268">
        <w:rPr>
          <w:rFonts w:cs="Times New Roman"/>
          <w:szCs w:val="24"/>
        </w:rPr>
        <w:t>, and suffered from</w:t>
      </w:r>
      <w:r w:rsidR="005B2C82" w:rsidRPr="00287268">
        <w:rPr>
          <w:rFonts w:cs="Times New Roman"/>
          <w:szCs w:val="24"/>
        </w:rPr>
        <w:t xml:space="preserve"> high levels of confusion over the agency mission </w:t>
      </w:r>
      <w:r w:rsidR="00A7125A" w:rsidRPr="00287268">
        <w:rPr>
          <w:rFonts w:cs="Times New Roman"/>
          <w:szCs w:val="24"/>
        </w:rPr>
        <w:fldChar w:fldCharType="begin"/>
      </w:r>
      <w:r w:rsidR="004547DC" w:rsidRPr="00287268">
        <w:rPr>
          <w:rFonts w:cs="Times New Roman"/>
          <w:szCs w:val="24"/>
        </w:rPr>
        <w:instrText xml:space="preserve"> ADDIN EN.CITE &lt;EndNote&gt;&lt;Cite&gt;&lt;Author&gt;Dialogos&lt;/Author&gt;&lt;Year&gt;2007&lt;/Year&gt;&lt;RecNum&gt;198&lt;/RecNum&gt;&lt;DisplayText&gt;(Dialogos 2007)&lt;/DisplayText&gt;&lt;record&gt;&lt;rec-number&gt;198&lt;/rec-number&gt;&lt;foreign-keys&gt;&lt;key app="EN" db-id="pxd9a25fdaexsaededqxedr3ee2z5pea9dae" timestamp="1472696235"&gt;198&lt;/key&gt;&lt;key app="ENWeb" db-id=""&gt;0&lt;/key&gt;&lt;/foreign-keys&gt;&lt;ref-type name="Report"&gt;27&lt;/ref-type&gt;&lt;contributors&gt;&lt;authors&gt;&lt;author&gt;Dialogos&lt;/author&gt;&lt;/authors&gt;&lt;/contributors&gt;&lt;titles&gt;&lt;title&gt;Integrating Mission Accomplishment with Safety at the U.S. Forest Service: Diagnostic Memo Summary (Draft)&lt;/title&gt;&lt;/titles&gt;&lt;dates&gt;&lt;year&gt;2007&lt;/year&gt;&lt;/dates&gt;&lt;pub-location&gt;Washington, DC&lt;/pub-location&gt;&lt;publisher&gt;USDA-Forest Service&lt;/publisher&gt;&lt;urls&gt;&lt;related-urls&gt;&lt;url&gt;http://www.wildfirelessons.net/BrowseResults.aspx?All=15&amp;amp;New=0&amp;amp;Level=1&amp;amp;Value=15&amp;amp;Cat=0&amp;amp;Sub=0&amp;amp;Topic=0&amp;amp;Page=7&lt;/url&gt;&lt;/related-urls&gt;&lt;/urls&gt;&lt;research-notes&gt;&amp;quot;“What is our mission? I am stumped. I don’t know what to say.”&amp;#xD;“Are we a timber organization? Are we a fire organization? Are we recreation-based? Are we just cleaning toilets now? I mean, what ware we doing? And caring for the land and serving the people is not a clear enough mission statement.”&lt;/research-note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16" w:tooltip="Dialogos, 2007 #198" w:history="1">
        <w:r w:rsidR="000D4EF8" w:rsidRPr="00287268">
          <w:rPr>
            <w:rFonts w:cs="Times New Roman"/>
            <w:noProof/>
            <w:szCs w:val="24"/>
          </w:rPr>
          <w:t>Dialogos 2007</w:t>
        </w:r>
      </w:hyperlink>
      <w:r w:rsidR="00A7125A" w:rsidRPr="00287268">
        <w:rPr>
          <w:rFonts w:cs="Times New Roman"/>
          <w:noProof/>
          <w:szCs w:val="24"/>
        </w:rPr>
        <w:t>)</w:t>
      </w:r>
      <w:r w:rsidR="00A7125A" w:rsidRPr="00287268">
        <w:rPr>
          <w:rFonts w:cs="Times New Roman"/>
          <w:szCs w:val="24"/>
        </w:rPr>
        <w:fldChar w:fldCharType="end"/>
      </w:r>
      <w:r w:rsidR="00973E65" w:rsidRPr="00287268">
        <w:rPr>
          <w:rFonts w:cs="Times New Roman"/>
          <w:szCs w:val="24"/>
        </w:rPr>
        <w:t xml:space="preserve"> and</w:t>
      </w:r>
      <w:r w:rsidR="005B2C82" w:rsidRPr="00287268">
        <w:rPr>
          <w:rFonts w:cs="Times New Roman"/>
          <w:szCs w:val="24"/>
        </w:rPr>
        <w:t xml:space="preserve"> criticism for its organizational capacity </w:t>
      </w:r>
      <w:r w:rsidR="00A7125A" w:rsidRPr="00287268">
        <w:rPr>
          <w:rFonts w:cs="Times New Roman"/>
          <w:szCs w:val="24"/>
        </w:rPr>
        <w:fldChar w:fldCharType="begin"/>
      </w:r>
      <w:r w:rsidR="004547DC" w:rsidRPr="00287268">
        <w:rPr>
          <w:rFonts w:cs="Times New Roman"/>
          <w:szCs w:val="24"/>
        </w:rPr>
        <w:instrText xml:space="preserve"> ADDIN EN.CITE &lt;EndNote&gt;&lt;Cite&gt;&lt;Author&gt;Auer&lt;/Author&gt;&lt;Year&gt;2011&lt;/Year&gt;&lt;RecNum&gt;4446&lt;/RecNum&gt;&lt;DisplayText&gt;(Auer et al. 2011)&lt;/DisplayText&gt;&lt;record&gt;&lt;rec-number&gt;4446&lt;/rec-number&gt;&lt;foreign-keys&gt;&lt;key app="EN" db-id="pxd9a25fdaexsaededqxedr3ee2z5pea9dae" timestamp="1472755952"&gt;4446&lt;/key&gt;&lt;key app="ENWeb" db-id=""&gt;0&lt;/key&gt;&lt;/foreign-keys&gt;&lt;ref-type name="Journal Article"&gt;17&lt;/ref-type&gt;&lt;contributors&gt;&lt;authors&gt;&lt;author&gt;Auer, Matthew&lt;/author&gt;&lt;author&gt;Richards, Kenneth&lt;/author&gt;&lt;author&gt;Seesholtz, David&lt;/author&gt;&lt;author&gt;Fischer, Burnell&lt;/author&gt;&lt;author&gt;Freitag, Christian&lt;/author&gt;&lt;author&gt;Grice, Joshua&lt;/author&gt;&lt;/authors&gt;&lt;/contributors&gt;&lt;titles&gt;&lt;title&gt;The U.S. Forest Service and Its Responsibilities under the National Environmental Policy Act: A Work Design Problem&lt;/title&gt;&lt;secondary-title&gt;Public Organization Review&lt;/secondary-title&gt;&lt;/titles&gt;&lt;periodical&gt;&lt;full-title&gt;Public Organization Review&lt;/full-title&gt;&lt;/periodical&gt;&lt;pages&gt;135-153&lt;/pages&gt;&lt;volume&gt;11&lt;/volume&gt;&lt;number&gt;2&lt;/number&gt;&lt;keywords&gt;&lt;keyword&gt;Social Sciences&lt;/keyword&gt;&lt;/keywords&gt;&lt;dates&gt;&lt;year&gt;2011&lt;/year&gt;&lt;/dates&gt;&lt;publisher&gt;Springer Netherlands&lt;/publisher&gt;&lt;isbn&gt;1566-7170&lt;/isbn&gt;&lt;urls&gt;&lt;related-urls&gt;&lt;url&gt;http://dx.doi.org/10.1007/s11115-010-0115-6&lt;/url&gt;&lt;/related-urls&gt;&lt;/urls&gt;&lt;electronic-resource-num&gt;10.1007/s11115-010-0115-6&lt;/electronic-resource-num&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1" w:tooltip="Auer, 2011 #4446" w:history="1">
        <w:r w:rsidR="000D4EF8" w:rsidRPr="00287268">
          <w:rPr>
            <w:rFonts w:cs="Times New Roman"/>
            <w:noProof/>
            <w:szCs w:val="24"/>
          </w:rPr>
          <w:t>Auer et al. 2011</w:t>
        </w:r>
      </w:hyperlink>
      <w:r w:rsidR="00A7125A" w:rsidRPr="00287268">
        <w:rPr>
          <w:rFonts w:cs="Times New Roman"/>
          <w:noProof/>
          <w:szCs w:val="24"/>
        </w:rPr>
        <w:t>)</w:t>
      </w:r>
      <w:r w:rsidR="00A7125A" w:rsidRPr="00287268">
        <w:rPr>
          <w:rFonts w:cs="Times New Roman"/>
          <w:szCs w:val="24"/>
        </w:rPr>
        <w:fldChar w:fldCharType="end"/>
      </w:r>
      <w:r w:rsidR="000F7049" w:rsidRPr="00287268">
        <w:rPr>
          <w:rFonts w:cs="Times New Roman"/>
          <w:szCs w:val="24"/>
        </w:rPr>
        <w:t xml:space="preserve">. In contrast to Kaufman’s </w:t>
      </w:r>
      <w:r w:rsidR="001F14DD" w:rsidRPr="00287268">
        <w:rPr>
          <w:rFonts w:cs="Times New Roman"/>
          <w:szCs w:val="24"/>
        </w:rPr>
        <w:t xml:space="preserve">free flow of information upward through </w:t>
      </w:r>
      <w:r w:rsidR="008550A0" w:rsidRPr="00287268">
        <w:rPr>
          <w:rFonts w:cs="Times New Roman"/>
          <w:szCs w:val="24"/>
        </w:rPr>
        <w:t xml:space="preserve">the </w:t>
      </w:r>
      <w:r w:rsidR="001F14DD" w:rsidRPr="00287268">
        <w:rPr>
          <w:rFonts w:cs="Times New Roman"/>
          <w:szCs w:val="24"/>
        </w:rPr>
        <w:t>hierarchy</w:t>
      </w:r>
      <w:r w:rsidR="000F7049" w:rsidRPr="00287268">
        <w:rPr>
          <w:rFonts w:cs="Times New Roman"/>
          <w:szCs w:val="24"/>
        </w:rPr>
        <w:t xml:space="preserve">, a recent survey found that USFS employees had little confidence in their ability to influence agency leadership </w:t>
      </w:r>
      <w:r w:rsidR="00A73BC5" w:rsidRPr="00287268">
        <w:rPr>
          <w:rFonts w:cs="Times New Roman"/>
          <w:szCs w:val="24"/>
        </w:rPr>
        <w:fldChar w:fldCharType="begin"/>
      </w:r>
      <w:r w:rsidR="00A73BC5" w:rsidRPr="00287268">
        <w:rPr>
          <w:rFonts w:cs="Times New Roman"/>
          <w:szCs w:val="24"/>
        </w:rPr>
        <w:instrText xml:space="preserve"> ADDIN EN.CITE &lt;EndNote&gt;&lt;Cite&gt;&lt;Author&gt;Laatsch&lt;/Author&gt;&lt;Year&gt;2016&lt;/Year&gt;&lt;RecNum&gt;6005&lt;/RecNum&gt;&lt;DisplayText&gt;(Laatsch and Ma 2016)&lt;/DisplayText&gt;&lt;record&gt;&lt;rec-number&gt;6005&lt;/rec-number&gt;&lt;foreign-keys&gt;&lt;key app="EN" db-id="pxd9a25fdaexsaededqxedr3ee2z5pea9dae" timestamp="1472782234"&gt;6005&lt;/key&gt;&lt;/foreign-keys&gt;&lt;ref-type name="Journal Article"&gt;17&lt;/ref-type&gt;&lt;contributors&gt;&lt;authors&gt;&lt;author&gt;Laatsch, Jamie&lt;/author&gt;&lt;author&gt;Ma, Zhao&lt;/author&gt;&lt;/authors&gt;&lt;/contributors&gt;&lt;titles&gt;&lt;title&gt;Climate-Change Communication Within Public Natural Resource Agencies: Lessons Learned From the U.S. Forest Service&lt;/title&gt;&lt;secondary-title&gt;Society &amp;amp; Natural Resources&lt;/secondary-title&gt;&lt;/titles&gt;&lt;periodical&gt;&lt;full-title&gt;Society &amp;amp; Natural Resources&lt;/full-title&gt;&lt;abbr-1&gt;Soc. Nat. Resour.&lt;/abbr-1&gt;&lt;/periodical&gt;&lt;pages&gt;1-17&lt;/pages&gt;&lt;dates&gt;&lt;year&gt;2016&lt;/year&gt;&lt;/dates&gt;&lt;publisher&gt;Routledge&lt;/publisher&gt;&lt;isbn&gt;0894-1920&lt;/isbn&gt;&lt;urls&gt;&lt;related-urls&gt;&lt;url&gt;http://www.tandfonline.com/doi/abs/10.1080/08941920.2015.1107790&lt;/url&gt;&lt;/related-urls&gt;&lt;/urls&gt;&lt;electronic-resource-num&gt;10.1080/08941920.2015.1107790&lt;/electronic-resource-num&gt;&lt;/record&gt;&lt;/Cite&gt;&lt;/EndNote&gt;</w:instrText>
      </w:r>
      <w:r w:rsidR="00A73BC5" w:rsidRPr="00287268">
        <w:rPr>
          <w:rFonts w:cs="Times New Roman"/>
          <w:szCs w:val="24"/>
        </w:rPr>
        <w:fldChar w:fldCharType="separate"/>
      </w:r>
      <w:r w:rsidR="00A73BC5" w:rsidRPr="00287268">
        <w:rPr>
          <w:rFonts w:cs="Times New Roman"/>
          <w:noProof/>
          <w:szCs w:val="24"/>
        </w:rPr>
        <w:t>(</w:t>
      </w:r>
      <w:hyperlink w:anchor="_ENREF_43" w:tooltip="Laatsch, 2016 #6005" w:history="1">
        <w:r w:rsidR="000D4EF8" w:rsidRPr="00287268">
          <w:rPr>
            <w:rFonts w:cs="Times New Roman"/>
            <w:noProof/>
            <w:szCs w:val="24"/>
          </w:rPr>
          <w:t>Laatsch and Ma 2016</w:t>
        </w:r>
      </w:hyperlink>
      <w:r w:rsidR="00A73BC5" w:rsidRPr="00287268">
        <w:rPr>
          <w:rFonts w:cs="Times New Roman"/>
          <w:noProof/>
          <w:szCs w:val="24"/>
        </w:rPr>
        <w:t>)</w:t>
      </w:r>
      <w:r w:rsidR="00A73BC5" w:rsidRPr="00287268">
        <w:rPr>
          <w:rFonts w:cs="Times New Roman"/>
          <w:szCs w:val="24"/>
        </w:rPr>
        <w:fldChar w:fldCharType="end"/>
      </w:r>
      <w:r w:rsidR="0009365C" w:rsidRPr="00287268">
        <w:rPr>
          <w:rFonts w:cs="Times New Roman"/>
          <w:szCs w:val="24"/>
        </w:rPr>
        <w:t xml:space="preserve">. Taken together, these studies show an agency where field officials no longer consistently comply with either the letter of the law or the intentions of their organizational supervisors. </w:t>
      </w:r>
      <w:r w:rsidR="005B4D3C" w:rsidRPr="00287268">
        <w:rPr>
          <w:rFonts w:cs="Times New Roman"/>
          <w:szCs w:val="24"/>
        </w:rPr>
        <w:t>I argue that three closely related changes led to a decline in agency effectiveness. First, once environmental</w:t>
      </w:r>
      <w:r w:rsidR="001F14DD" w:rsidRPr="00287268">
        <w:rPr>
          <w:rFonts w:cs="Times New Roman"/>
          <w:szCs w:val="24"/>
        </w:rPr>
        <w:t>ists</w:t>
      </w:r>
      <w:r w:rsidR="005B4D3C" w:rsidRPr="00287268">
        <w:rPr>
          <w:rFonts w:cs="Times New Roman"/>
          <w:szCs w:val="24"/>
        </w:rPr>
        <w:t xml:space="preserve"> gained political power</w:t>
      </w:r>
      <w:r w:rsidR="001E7019" w:rsidRPr="00287268">
        <w:rPr>
          <w:rFonts w:cs="Times New Roman"/>
          <w:szCs w:val="24"/>
        </w:rPr>
        <w:t xml:space="preserve"> in the 1960s </w:t>
      </w:r>
      <w:r w:rsidR="00A7125A" w:rsidRPr="00287268">
        <w:rPr>
          <w:rFonts w:cs="Times New Roman"/>
          <w:szCs w:val="24"/>
        </w:rPr>
        <w:fldChar w:fldCharType="begin"/>
      </w:r>
      <w:r w:rsidR="004547DC" w:rsidRPr="00287268">
        <w:rPr>
          <w:rFonts w:cs="Times New Roman"/>
          <w:szCs w:val="24"/>
        </w:rPr>
        <w:instrText xml:space="preserve"> ADDIN EN.CITE &lt;EndNote&gt;&lt;Cite&gt;&lt;Author&gt;Hays&lt;/Author&gt;&lt;Year&gt;1987&lt;/Year&gt;&lt;RecNum&gt;383&lt;/RecNum&gt;&lt;DisplayText&gt;(Hays 1987)&lt;/DisplayText&gt;&lt;record&gt;&lt;rec-number&gt;383&lt;/rec-number&gt;&lt;foreign-keys&gt;&lt;key app="EN" db-id="pxd9a25fdaexsaededqxedr3ee2z5pea9dae" timestamp="1472696581"&gt;383&lt;/key&gt;&lt;/foreign-keys&gt;&lt;ref-type name="Book"&gt;6&lt;/ref-type&gt;&lt;contributors&gt;&lt;authors&gt;&lt;author&gt;Hays, Samuel P.&lt;/author&gt;&lt;/authors&gt;&lt;/contributors&gt;&lt;titles&gt;&lt;title&gt;Beauty, Health, and Permanence&lt;/title&gt;&lt;/titles&gt;&lt;dates&gt;&lt;year&gt;1987&lt;/year&gt;&lt;/dates&gt;&lt;pub-location&gt;New York&lt;/pub-location&gt;&lt;publisher&gt;Cambridge University Press&lt;/publisher&gt;&lt;urls&gt;&lt;/urls&gt;&lt;research-notes&gt;Main point 1: there is a distinction between the &amp;quot;Conservation Movement&amp;quot;, which was about efficient management of resources, and the environmental movement, which appeared after world war II as part of a concern about the quality of life in America, and often conflicted with the earlier conservation movement&lt;/research-note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27" w:tooltip="Hays, 1987 #383" w:history="1">
        <w:r w:rsidR="000D4EF8" w:rsidRPr="00287268">
          <w:rPr>
            <w:rFonts w:cs="Times New Roman"/>
            <w:noProof/>
            <w:szCs w:val="24"/>
          </w:rPr>
          <w:t>Hays 1987</w:t>
        </w:r>
      </w:hyperlink>
      <w:r w:rsidR="00A7125A" w:rsidRPr="00287268">
        <w:rPr>
          <w:rFonts w:cs="Times New Roman"/>
          <w:noProof/>
          <w:szCs w:val="24"/>
        </w:rPr>
        <w:t>)</w:t>
      </w:r>
      <w:r w:rsidR="00A7125A" w:rsidRPr="00287268">
        <w:rPr>
          <w:rFonts w:cs="Times New Roman"/>
          <w:szCs w:val="24"/>
        </w:rPr>
        <w:fldChar w:fldCharType="end"/>
      </w:r>
      <w:r w:rsidR="005B4D3C" w:rsidRPr="00287268">
        <w:rPr>
          <w:rFonts w:cs="Times New Roman"/>
          <w:szCs w:val="24"/>
        </w:rPr>
        <w:t xml:space="preserve">, there was no longer a consensus about how the USFS should act. </w:t>
      </w:r>
      <w:r w:rsidR="00C27B40" w:rsidRPr="00287268">
        <w:rPr>
          <w:rFonts w:cs="Times New Roman"/>
          <w:szCs w:val="24"/>
        </w:rPr>
        <w:t xml:space="preserve">How can field employees </w:t>
      </w:r>
      <w:r w:rsidR="005B4D3C" w:rsidRPr="00287268">
        <w:rPr>
          <w:rFonts w:cs="Times New Roman"/>
          <w:szCs w:val="24"/>
        </w:rPr>
        <w:t>carry out the wishes of their superiors</w:t>
      </w:r>
      <w:r w:rsidR="00353984" w:rsidRPr="00287268">
        <w:rPr>
          <w:rFonts w:cs="Times New Roman"/>
          <w:szCs w:val="24"/>
        </w:rPr>
        <w:t xml:space="preserve"> </w:t>
      </w:r>
      <w:r w:rsidR="00C27B40" w:rsidRPr="00287268">
        <w:rPr>
          <w:rFonts w:cs="Times New Roman"/>
          <w:szCs w:val="24"/>
        </w:rPr>
        <w:t>when</w:t>
      </w:r>
      <w:r w:rsidR="005B4D3C" w:rsidRPr="00287268">
        <w:rPr>
          <w:rFonts w:cs="Times New Roman"/>
          <w:szCs w:val="24"/>
        </w:rPr>
        <w:t xml:space="preserve"> superiors themselves disagree about the goals of the agency</w:t>
      </w:r>
      <w:r w:rsidR="00C16E7B" w:rsidRPr="00287268">
        <w:rPr>
          <w:rFonts w:cs="Times New Roman"/>
          <w:szCs w:val="24"/>
        </w:rPr>
        <w:t xml:space="preserve"> </w:t>
      </w:r>
      <w:r w:rsidR="00A7125A" w:rsidRPr="00287268">
        <w:rPr>
          <w:rFonts w:cs="Times New Roman"/>
          <w:szCs w:val="24"/>
        </w:rPr>
        <w:fldChar w:fldCharType="begin">
          <w:fldData xml:space="preserve">PEVuZE5vdGU+PENpdGU+PEF1dGhvcj5EaWFsb2dvczwvQXV0aG9yPjxZZWFyPjIwMDc8L1llYXI+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EaWFsb2dvczwvQXV0aG9yPjxZZWFyPjIwMDc8L1llYXI+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A7125A" w:rsidRPr="00287268">
        <w:rPr>
          <w:rFonts w:cs="Times New Roman"/>
          <w:noProof/>
          <w:szCs w:val="24"/>
        </w:rPr>
        <w:t>(</w:t>
      </w:r>
      <w:hyperlink w:anchor="_ENREF_16" w:tooltip="Dialogos, 2007 #198" w:history="1">
        <w:r w:rsidR="000D4EF8" w:rsidRPr="00287268">
          <w:rPr>
            <w:rFonts w:cs="Times New Roman"/>
            <w:noProof/>
            <w:szCs w:val="24"/>
          </w:rPr>
          <w:t>Dialogos 2007</w:t>
        </w:r>
      </w:hyperlink>
      <w:r w:rsidR="00A7125A" w:rsidRPr="00287268">
        <w:rPr>
          <w:rFonts w:cs="Times New Roman"/>
          <w:noProof/>
          <w:szCs w:val="24"/>
        </w:rPr>
        <w:t xml:space="preserve">, </w:t>
      </w:r>
      <w:hyperlink w:anchor="_ENREF_1" w:tooltip="Auer, 2011 #4446" w:history="1">
        <w:r w:rsidR="000D4EF8" w:rsidRPr="00287268">
          <w:rPr>
            <w:rFonts w:cs="Times New Roman"/>
            <w:noProof/>
            <w:szCs w:val="24"/>
          </w:rPr>
          <w:t>Auer et al. 2011</w:t>
        </w:r>
      </w:hyperlink>
      <w:r w:rsidR="00A7125A" w:rsidRPr="00287268">
        <w:rPr>
          <w:rFonts w:cs="Times New Roman"/>
          <w:noProof/>
          <w:szCs w:val="24"/>
        </w:rPr>
        <w:t>)</w:t>
      </w:r>
      <w:r w:rsidR="00A7125A" w:rsidRPr="00287268">
        <w:rPr>
          <w:rFonts w:cs="Times New Roman"/>
          <w:szCs w:val="24"/>
        </w:rPr>
        <w:fldChar w:fldCharType="end"/>
      </w:r>
      <w:r w:rsidR="00C27B40" w:rsidRPr="00287268">
        <w:rPr>
          <w:rFonts w:cs="Times New Roman"/>
          <w:szCs w:val="24"/>
        </w:rPr>
        <w:t>?</w:t>
      </w:r>
      <w:r w:rsidR="005B4D3C" w:rsidRPr="00287268">
        <w:rPr>
          <w:rFonts w:cs="Times New Roman"/>
          <w:szCs w:val="24"/>
        </w:rPr>
        <w:t xml:space="preserve"> </w:t>
      </w:r>
    </w:p>
    <w:p w14:paraId="673AF780" w14:textId="43F74D18" w:rsidR="00C27B40" w:rsidRPr="00287268" w:rsidRDefault="00C16E7B" w:rsidP="004901D3">
      <w:pPr>
        <w:spacing w:after="240" w:line="480" w:lineRule="auto"/>
        <w:ind w:firstLine="720"/>
        <w:rPr>
          <w:rFonts w:cs="Times New Roman"/>
          <w:szCs w:val="24"/>
        </w:rPr>
      </w:pPr>
      <w:r w:rsidRPr="00287268">
        <w:rPr>
          <w:rFonts w:cs="Times New Roman"/>
          <w:szCs w:val="24"/>
        </w:rPr>
        <w:lastRenderedPageBreak/>
        <w:t>Second,</w:t>
      </w:r>
      <w:r w:rsidR="00685125" w:rsidRPr="00287268">
        <w:rPr>
          <w:rFonts w:cs="Times New Roman"/>
          <w:szCs w:val="24"/>
        </w:rPr>
        <w:t xml:space="preserve"> environmentalists created new legal structures that enabled them to hamper the field-level implementation of projects they opposed</w:t>
      </w:r>
      <w:r w:rsidR="007B54B7" w:rsidRPr="00287268">
        <w:rPr>
          <w:rFonts w:cs="Times New Roman"/>
          <w:szCs w:val="24"/>
        </w:rPr>
        <w:t xml:space="preserve"> in ways consistent with </w:t>
      </w:r>
      <w:r w:rsidR="001F14DD" w:rsidRPr="00287268">
        <w:rPr>
          <w:rFonts w:cs="Times New Roman"/>
          <w:szCs w:val="24"/>
        </w:rPr>
        <w:t>theories of</w:t>
      </w:r>
      <w:r w:rsidR="007B54B7" w:rsidRPr="00287268">
        <w:rPr>
          <w:rFonts w:cs="Times New Roman"/>
          <w:szCs w:val="24"/>
        </w:rPr>
        <w:t xml:space="preserve"> principal</w:t>
      </w:r>
      <w:r w:rsidR="00E720C5" w:rsidRPr="00287268">
        <w:rPr>
          <w:rFonts w:cs="Times New Roman"/>
          <w:szCs w:val="24"/>
        </w:rPr>
        <w:t>-</w:t>
      </w:r>
      <w:r w:rsidR="007B54B7" w:rsidRPr="00287268">
        <w:rPr>
          <w:rFonts w:cs="Times New Roman"/>
          <w:szCs w:val="24"/>
        </w:rPr>
        <w:t xml:space="preserve">agent dynamics in US politics </w:t>
      </w:r>
      <w:r w:rsidR="00A7125A" w:rsidRPr="00287268">
        <w:rPr>
          <w:rFonts w:cs="Times New Roman"/>
          <w:szCs w:val="24"/>
        </w:rPr>
        <w:fldChar w:fldCharType="begin">
          <w:fldData xml:space="preserve">PEVuZE5vdGU+PENpdGU+PEF1dGhvcj5NY0N1YmJpbnM8L0F1dGhvcj48WWVhcj4xOTg3PC9ZZWFy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==
</w:fldData>
        </w:fldChar>
      </w:r>
      <w:r w:rsidR="000C1784" w:rsidRPr="00287268">
        <w:rPr>
          <w:rFonts w:cs="Times New Roman"/>
          <w:szCs w:val="24"/>
        </w:rPr>
        <w:instrText xml:space="preserve"> ADDIN EN.CITE </w:instrText>
      </w:r>
      <w:r w:rsidR="000C1784" w:rsidRPr="00287268">
        <w:rPr>
          <w:rFonts w:cs="Times New Roman"/>
          <w:szCs w:val="24"/>
        </w:rPr>
        <w:fldChar w:fldCharType="begin">
          <w:fldData xml:space="preserve">PEVuZE5vdGU+PENpdGU+PEF1dGhvcj5NY0N1YmJpbnM8L0F1dGhvcj48WWVhcj4xOTg3PC9ZZWFy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==
</w:fldData>
        </w:fldChar>
      </w:r>
      <w:r w:rsidR="000C1784" w:rsidRPr="00287268">
        <w:rPr>
          <w:rFonts w:cs="Times New Roman"/>
          <w:szCs w:val="24"/>
        </w:rPr>
        <w:instrText xml:space="preserve"> ADDIN EN.CITE.DATA </w:instrText>
      </w:r>
      <w:r w:rsidR="000C1784" w:rsidRPr="00287268">
        <w:rPr>
          <w:rFonts w:cs="Times New Roman"/>
          <w:szCs w:val="24"/>
        </w:rPr>
      </w:r>
      <w:r w:rsidR="000C1784"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0C1784" w:rsidRPr="00287268">
        <w:rPr>
          <w:rFonts w:cs="Times New Roman"/>
          <w:noProof/>
          <w:szCs w:val="24"/>
        </w:rPr>
        <w:t>(</w:t>
      </w:r>
      <w:hyperlink w:anchor="_ENREF_49" w:tooltip="McCubbins, 1987 #5038" w:history="1">
        <w:r w:rsidR="000D4EF8" w:rsidRPr="00287268">
          <w:rPr>
            <w:rFonts w:cs="Times New Roman"/>
            <w:noProof/>
            <w:szCs w:val="24"/>
          </w:rPr>
          <w:t>McCubbins, Noll, and Weingast 1987</w:t>
        </w:r>
      </w:hyperlink>
      <w:r w:rsidR="000C1784" w:rsidRPr="00287268">
        <w:rPr>
          <w:rFonts w:cs="Times New Roman"/>
          <w:noProof/>
          <w:szCs w:val="24"/>
        </w:rPr>
        <w:t xml:space="preserve">, </w:t>
      </w:r>
      <w:hyperlink w:anchor="_ENREF_87" w:tooltip="Wood, 1991 #796" w:history="1">
        <w:r w:rsidR="000D4EF8" w:rsidRPr="00287268">
          <w:rPr>
            <w:rFonts w:cs="Times New Roman"/>
            <w:noProof/>
            <w:szCs w:val="24"/>
          </w:rPr>
          <w:t>Wood and Waterman 1991</w:t>
        </w:r>
      </w:hyperlink>
      <w:r w:rsidR="000C1784" w:rsidRPr="00287268">
        <w:rPr>
          <w:rFonts w:cs="Times New Roman"/>
          <w:noProof/>
          <w:szCs w:val="24"/>
        </w:rPr>
        <w:t xml:space="preserve">, </w:t>
      </w:r>
      <w:hyperlink w:anchor="_ENREF_51" w:tooltip="Meier, 2006 #3249" w:history="1">
        <w:r w:rsidR="000D4EF8" w:rsidRPr="00287268">
          <w:rPr>
            <w:rFonts w:cs="Times New Roman"/>
            <w:noProof/>
            <w:szCs w:val="24"/>
          </w:rPr>
          <w:t>Meier and O'Toole 2006a</w:t>
        </w:r>
      </w:hyperlink>
      <w:r w:rsidR="000C1784" w:rsidRPr="00287268">
        <w:rPr>
          <w:rFonts w:cs="Times New Roman"/>
          <w:noProof/>
          <w:szCs w:val="24"/>
        </w:rPr>
        <w:t>)</w:t>
      </w:r>
      <w:r w:rsidR="00A7125A" w:rsidRPr="00287268">
        <w:rPr>
          <w:rFonts w:cs="Times New Roman"/>
          <w:szCs w:val="24"/>
        </w:rPr>
        <w:fldChar w:fldCharType="end"/>
      </w:r>
      <w:r w:rsidR="00685125" w:rsidRPr="00287268">
        <w:rPr>
          <w:rFonts w:cs="Times New Roman"/>
          <w:szCs w:val="24"/>
        </w:rPr>
        <w:t>. W</w:t>
      </w:r>
      <w:r w:rsidRPr="00287268">
        <w:rPr>
          <w:rFonts w:cs="Times New Roman"/>
          <w:szCs w:val="24"/>
        </w:rPr>
        <w:t xml:space="preserve">hile environmentalists </w:t>
      </w:r>
      <w:r w:rsidR="00685125" w:rsidRPr="00287268">
        <w:rPr>
          <w:rFonts w:cs="Times New Roman"/>
          <w:szCs w:val="24"/>
        </w:rPr>
        <w:t>probably would have preferred to</w:t>
      </w:r>
      <w:r w:rsidRPr="00287268">
        <w:rPr>
          <w:rFonts w:cs="Times New Roman"/>
          <w:szCs w:val="24"/>
        </w:rPr>
        <w:t xml:space="preserve"> create laws mandating the USFS to follow their priorities, they were more successful at passing </w:t>
      </w:r>
      <w:r w:rsidR="001F14DD" w:rsidRPr="00287268">
        <w:rPr>
          <w:rFonts w:cs="Times New Roman"/>
          <w:szCs w:val="24"/>
        </w:rPr>
        <w:t xml:space="preserve">procedural </w:t>
      </w:r>
      <w:r w:rsidRPr="00287268">
        <w:rPr>
          <w:rFonts w:cs="Times New Roman"/>
          <w:szCs w:val="24"/>
        </w:rPr>
        <w:t>laws</w:t>
      </w:r>
      <w:r w:rsidR="001F14DD" w:rsidRPr="00287268">
        <w:rPr>
          <w:rFonts w:cs="Times New Roman"/>
          <w:szCs w:val="24"/>
        </w:rPr>
        <w:t>, particularly the</w:t>
      </w:r>
      <w:r w:rsidR="00685125" w:rsidRPr="00287268">
        <w:rPr>
          <w:rFonts w:cs="Times New Roman"/>
          <w:szCs w:val="24"/>
        </w:rPr>
        <w:t xml:space="preserve"> National Environmental Policy Act and the National Forest Management Act</w:t>
      </w:r>
      <w:r w:rsidR="001F14DD" w:rsidRPr="00287268">
        <w:rPr>
          <w:rFonts w:cs="Times New Roman"/>
          <w:szCs w:val="24"/>
        </w:rPr>
        <w:t>,</w:t>
      </w:r>
      <w:r w:rsidRPr="00287268">
        <w:rPr>
          <w:rFonts w:cs="Times New Roman"/>
          <w:szCs w:val="24"/>
        </w:rPr>
        <w:t xml:space="preserve"> that created opportunities for public participation in decision-making</w:t>
      </w:r>
      <w:r w:rsidR="001E7019" w:rsidRPr="00287268">
        <w:rPr>
          <w:rFonts w:cs="Times New Roman"/>
          <w:szCs w:val="24"/>
        </w:rPr>
        <w:t xml:space="preserve"> </w:t>
      </w:r>
      <w:r w:rsidR="00A7125A" w:rsidRPr="00287268">
        <w:rPr>
          <w:rFonts w:cs="Times New Roman"/>
          <w:szCs w:val="24"/>
        </w:rPr>
        <w:fldChar w:fldCharType="begin">
          <w:fldData xml:space="preserve">aWJpbGl0aWVzLiYjeEQ7PT09PT09PT09PSYjeEQ7TmllMjAwOC5VbmRlcmFwcHJlY2lhdGVkIChm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Sb2Nob248L0F1dGhvcj48WWVhcj4xOTkzPC9ZZWFyPjxS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==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4547DC" w:rsidRPr="00287268">
        <w:rPr>
          <w:rFonts w:cs="Times New Roman"/>
          <w:szCs w:val="24"/>
        </w:rPr>
        <w:fldChar w:fldCharType="begin">
          <w:fldData xml:space="preserve">aWJpbGl0aWVzLiYjeEQ7PT09PT09PT09PSYjeEQ7TmllMjAwOC5VbmRlcmFwcHJlY2lhdGVkIChm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A7125A" w:rsidRPr="00287268">
        <w:rPr>
          <w:rFonts w:cs="Times New Roman"/>
          <w:noProof/>
          <w:szCs w:val="24"/>
        </w:rPr>
        <w:t>(</w:t>
      </w:r>
      <w:hyperlink w:anchor="_ENREF_69" w:tooltip="Rochon, 1993 #1170" w:history="1">
        <w:r w:rsidR="000D4EF8" w:rsidRPr="00287268">
          <w:rPr>
            <w:rFonts w:cs="Times New Roman"/>
            <w:noProof/>
            <w:szCs w:val="24"/>
          </w:rPr>
          <w:t>Rochon and Mazmanian 1993</w:t>
        </w:r>
      </w:hyperlink>
      <w:r w:rsidR="00A7125A" w:rsidRPr="00287268">
        <w:rPr>
          <w:rFonts w:cs="Times New Roman"/>
          <w:noProof/>
          <w:szCs w:val="24"/>
        </w:rPr>
        <w:t xml:space="preserve">, </w:t>
      </w:r>
      <w:hyperlink w:anchor="_ENREF_86" w:tooltip="Wilkinson, 1985 #44" w:history="1">
        <w:r w:rsidR="000D4EF8" w:rsidRPr="00287268">
          <w:rPr>
            <w:rFonts w:cs="Times New Roman"/>
            <w:noProof/>
            <w:szCs w:val="24"/>
          </w:rPr>
          <w:t>Wilkinson and Anderson 1985</w:t>
        </w:r>
      </w:hyperlink>
      <w:r w:rsidR="00A7125A" w:rsidRPr="00287268">
        <w:rPr>
          <w:rFonts w:cs="Times New Roman"/>
          <w:noProof/>
          <w:szCs w:val="24"/>
        </w:rPr>
        <w:t xml:space="preserve">, </w:t>
      </w:r>
      <w:hyperlink w:anchor="_ENREF_71" w:tooltip="Sabatier, 1995 #631" w:history="1">
        <w:r w:rsidR="000D4EF8" w:rsidRPr="00287268">
          <w:rPr>
            <w:rFonts w:cs="Times New Roman"/>
            <w:noProof/>
            <w:szCs w:val="24"/>
          </w:rPr>
          <w:t>Sabatier, Loomis, and McCarthy 1995</w:t>
        </w:r>
      </w:hyperlink>
      <w:r w:rsidR="00A7125A" w:rsidRPr="00287268">
        <w:rPr>
          <w:rFonts w:cs="Times New Roman"/>
          <w:noProof/>
          <w:szCs w:val="24"/>
        </w:rPr>
        <w:t xml:space="preserve">, </w:t>
      </w:r>
      <w:hyperlink w:anchor="_ENREF_29" w:tooltip="Hoberg, 2001 #2947" w:history="1">
        <w:r w:rsidR="000D4EF8" w:rsidRPr="00287268">
          <w:rPr>
            <w:rFonts w:cs="Times New Roman"/>
            <w:noProof/>
            <w:szCs w:val="24"/>
          </w:rPr>
          <w:t>Hoberg 2001</w:t>
        </w:r>
      </w:hyperlink>
      <w:r w:rsidR="00A7125A" w:rsidRPr="00287268">
        <w:rPr>
          <w:rFonts w:cs="Times New Roman"/>
          <w:noProof/>
          <w:szCs w:val="24"/>
        </w:rPr>
        <w:t xml:space="preserve">, </w:t>
      </w:r>
      <w:hyperlink w:anchor="_ENREF_57" w:tooltip="Nie, 2008 #1237" w:history="1">
        <w:r w:rsidR="000D4EF8" w:rsidRPr="00287268">
          <w:rPr>
            <w:rFonts w:cs="Times New Roman"/>
            <w:noProof/>
            <w:szCs w:val="24"/>
          </w:rPr>
          <w:t>Nie 2008</w:t>
        </w:r>
      </w:hyperlink>
      <w:r w:rsidR="00A7125A" w:rsidRPr="00287268">
        <w:rPr>
          <w:rFonts w:cs="Times New Roman"/>
          <w:noProof/>
          <w:szCs w:val="24"/>
        </w:rPr>
        <w:t>)</w:t>
      </w:r>
      <w:r w:rsidR="00A7125A" w:rsidRPr="00287268">
        <w:rPr>
          <w:rFonts w:cs="Times New Roman"/>
          <w:szCs w:val="24"/>
        </w:rPr>
        <w:fldChar w:fldCharType="end"/>
      </w:r>
      <w:r w:rsidR="001E7019" w:rsidRPr="00287268">
        <w:rPr>
          <w:rFonts w:cs="Times New Roman"/>
          <w:szCs w:val="24"/>
        </w:rPr>
        <w:t xml:space="preserve"> and forced the USFS to hire more diverse professionals </w:t>
      </w:r>
      <w:r w:rsidR="00EE798E" w:rsidRPr="00287268">
        <w:rPr>
          <w:rFonts w:cs="Times New Roman"/>
          <w:szCs w:val="24"/>
        </w:rPr>
        <w:t xml:space="preserve">who in turn favored more diverse </w:t>
      </w:r>
      <w:r w:rsidR="001F14DD" w:rsidRPr="00287268">
        <w:rPr>
          <w:rFonts w:cs="Times New Roman"/>
          <w:szCs w:val="24"/>
        </w:rPr>
        <w:t>outcomes</w:t>
      </w:r>
      <w:r w:rsidR="00EE798E" w:rsidRPr="00287268">
        <w:rPr>
          <w:rFonts w:cs="Times New Roman"/>
          <w:szCs w:val="24"/>
        </w:rPr>
        <w:t xml:space="preserve"> </w:t>
      </w:r>
      <w:r w:rsidR="00A7125A" w:rsidRPr="00287268">
        <w:rPr>
          <w:rFonts w:cs="Times New Roman"/>
          <w:szCs w:val="24"/>
        </w:rPr>
        <w:fldChar w:fldCharType="begin">
          <w:fldData xml:space="preserve">PEVuZE5vdGU+PENpdGU+PEF1dGhvcj5UaXBwbGU8L0F1dGhvcj48WWVhcj4xOTkxPC9ZZWFyPjxS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UaXBwbGU8L0F1dGhvcj48WWVhcj4xOTkxPC9ZZWFyPjxS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A7125A" w:rsidRPr="00287268">
        <w:rPr>
          <w:rFonts w:cs="Times New Roman"/>
          <w:noProof/>
          <w:szCs w:val="24"/>
        </w:rPr>
        <w:t>(</w:t>
      </w:r>
      <w:hyperlink w:anchor="_ENREF_79" w:tooltip="Tipple, 1991 #1545" w:history="1">
        <w:r w:rsidR="000D4EF8" w:rsidRPr="00287268">
          <w:rPr>
            <w:rFonts w:cs="Times New Roman"/>
            <w:noProof/>
            <w:szCs w:val="24"/>
          </w:rPr>
          <w:t>Tipple and Wellman 1991</w:t>
        </w:r>
      </w:hyperlink>
      <w:r w:rsidR="00A7125A" w:rsidRPr="00287268">
        <w:rPr>
          <w:rFonts w:cs="Times New Roman"/>
          <w:noProof/>
          <w:szCs w:val="24"/>
        </w:rPr>
        <w:t xml:space="preserve">, </w:t>
      </w:r>
      <w:hyperlink w:anchor="_ENREF_40" w:tooltip="Koontz, 2007 #2093" w:history="1">
        <w:r w:rsidR="000D4EF8" w:rsidRPr="00287268">
          <w:rPr>
            <w:rFonts w:cs="Times New Roman"/>
            <w:noProof/>
            <w:szCs w:val="24"/>
          </w:rPr>
          <w:t>Koontz 2007</w:t>
        </w:r>
      </w:hyperlink>
      <w:r w:rsidR="00A7125A" w:rsidRPr="00287268">
        <w:rPr>
          <w:rFonts w:cs="Times New Roman"/>
          <w:noProof/>
          <w:szCs w:val="24"/>
        </w:rPr>
        <w:t>)</w:t>
      </w:r>
      <w:r w:rsidR="00A7125A" w:rsidRPr="00287268">
        <w:rPr>
          <w:rFonts w:cs="Times New Roman"/>
          <w:szCs w:val="24"/>
        </w:rPr>
        <w:fldChar w:fldCharType="end"/>
      </w:r>
      <w:r w:rsidRPr="00287268">
        <w:rPr>
          <w:rFonts w:cs="Times New Roman"/>
          <w:szCs w:val="24"/>
        </w:rPr>
        <w:t xml:space="preserve">. </w:t>
      </w:r>
    </w:p>
    <w:p w14:paraId="24919BEC" w14:textId="6F104C1D" w:rsidR="00685125" w:rsidRPr="00287268" w:rsidRDefault="00C27B40" w:rsidP="004901D3">
      <w:pPr>
        <w:spacing w:after="240" w:line="480" w:lineRule="auto"/>
        <w:ind w:firstLine="720"/>
        <w:rPr>
          <w:rFonts w:cs="Times New Roman"/>
          <w:szCs w:val="24"/>
        </w:rPr>
      </w:pPr>
      <w:r w:rsidRPr="00287268">
        <w:rPr>
          <w:rFonts w:cs="Times New Roman"/>
          <w:szCs w:val="24"/>
        </w:rPr>
        <w:t>N</w:t>
      </w:r>
      <w:r w:rsidR="00C16E7B" w:rsidRPr="00287268">
        <w:rPr>
          <w:rFonts w:cs="Times New Roman"/>
          <w:szCs w:val="24"/>
        </w:rPr>
        <w:t>ew structures – themselves the result of new political coalitions – ultimately enabled environmental interests to halt significant portions of the resource extraction agenda of the USFS and transform the kinds of scientific information used in USFS decision-making</w:t>
      </w:r>
      <w:r w:rsidRPr="00287268">
        <w:rPr>
          <w:rFonts w:cs="Times New Roman"/>
          <w:szCs w:val="24"/>
        </w:rPr>
        <w:t xml:space="preserve"> </w:t>
      </w:r>
      <w:r w:rsidR="00A7125A" w:rsidRPr="00287268">
        <w:rPr>
          <w:rFonts w:cs="Times New Roman"/>
          <w:szCs w:val="24"/>
        </w:rPr>
        <w:fldChar w:fldCharType="begin">
          <w:fldData xml:space="preserve">PEVuZE5vdGU+PENpdGU+PEF1dGhvcj5ZYWZmZWU8L0F1dGhvcj48WWVhcj4xOTk0PC9ZZWFyPjxS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=
</w:fldData>
        </w:fldChar>
      </w:r>
      <w:r w:rsidR="00A73BC5" w:rsidRPr="00287268">
        <w:rPr>
          <w:rFonts w:cs="Times New Roman"/>
          <w:szCs w:val="24"/>
        </w:rPr>
        <w:instrText xml:space="preserve"> ADDIN EN.CITE </w:instrText>
      </w:r>
      <w:r w:rsidR="00A73BC5" w:rsidRPr="00287268">
        <w:rPr>
          <w:rFonts w:cs="Times New Roman"/>
          <w:szCs w:val="24"/>
        </w:rPr>
        <w:fldChar w:fldCharType="begin">
          <w:fldData xml:space="preserve">PEVuZE5vdGU+PENpdGU+PEF1dGhvcj5ZYWZmZWU8L0F1dGhvcj48WWVhcj4xOTk0PC9ZZWFyPjxS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=
</w:fldData>
        </w:fldChar>
      </w:r>
      <w:r w:rsidR="00A73BC5" w:rsidRPr="00287268">
        <w:rPr>
          <w:rFonts w:cs="Times New Roman"/>
          <w:szCs w:val="24"/>
        </w:rPr>
        <w:instrText xml:space="preserve"> ADDIN EN.CITE.DATA </w:instrText>
      </w:r>
      <w:r w:rsidR="00A73BC5" w:rsidRPr="00287268">
        <w:rPr>
          <w:rFonts w:cs="Times New Roman"/>
          <w:szCs w:val="24"/>
        </w:rPr>
      </w:r>
      <w:r w:rsidR="00A73BC5"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A7125A" w:rsidRPr="00287268">
        <w:rPr>
          <w:rFonts w:cs="Times New Roman"/>
          <w:noProof/>
          <w:szCs w:val="24"/>
        </w:rPr>
        <w:t>(</w:t>
      </w:r>
      <w:hyperlink w:anchor="_ENREF_89" w:tooltip="Yaffee, 1994 #181" w:history="1">
        <w:r w:rsidR="000D4EF8" w:rsidRPr="00287268">
          <w:rPr>
            <w:rFonts w:cs="Times New Roman"/>
            <w:noProof/>
            <w:szCs w:val="24"/>
          </w:rPr>
          <w:t>Yaffee 1994</w:t>
        </w:r>
      </w:hyperlink>
      <w:r w:rsidR="00A7125A" w:rsidRPr="00287268">
        <w:rPr>
          <w:rFonts w:cs="Times New Roman"/>
          <w:noProof/>
          <w:szCs w:val="24"/>
        </w:rPr>
        <w:t xml:space="preserve">, </w:t>
      </w:r>
      <w:hyperlink w:anchor="_ENREF_18" w:tooltip="Durbin, 1996 #434" w:history="1">
        <w:r w:rsidR="000D4EF8" w:rsidRPr="00287268">
          <w:rPr>
            <w:rFonts w:cs="Times New Roman"/>
            <w:noProof/>
            <w:szCs w:val="24"/>
          </w:rPr>
          <w:t>Durbin 1996</w:t>
        </w:r>
      </w:hyperlink>
      <w:r w:rsidR="00A7125A" w:rsidRPr="00287268">
        <w:rPr>
          <w:rFonts w:cs="Times New Roman"/>
          <w:noProof/>
          <w:szCs w:val="24"/>
        </w:rPr>
        <w:t xml:space="preserve">, </w:t>
      </w:r>
      <w:hyperlink w:anchor="_ENREF_39" w:tooltip="Kohm, 1997 #185" w:history="1">
        <w:r w:rsidR="000D4EF8" w:rsidRPr="00287268">
          <w:rPr>
            <w:rFonts w:cs="Times New Roman"/>
            <w:noProof/>
            <w:szCs w:val="24"/>
          </w:rPr>
          <w:t>Kohm and Franklin 1997</w:t>
        </w:r>
      </w:hyperlink>
      <w:r w:rsidR="00A7125A" w:rsidRPr="00287268">
        <w:rPr>
          <w:rFonts w:cs="Times New Roman"/>
          <w:noProof/>
          <w:szCs w:val="24"/>
        </w:rPr>
        <w:t xml:space="preserve">, </w:t>
      </w:r>
      <w:hyperlink w:anchor="_ENREF_29" w:tooltip="Hoberg, 2001 #2947" w:history="1">
        <w:r w:rsidR="000D4EF8" w:rsidRPr="00287268">
          <w:rPr>
            <w:rFonts w:cs="Times New Roman"/>
            <w:noProof/>
            <w:szCs w:val="24"/>
          </w:rPr>
          <w:t>Hoberg 2001</w:t>
        </w:r>
      </w:hyperlink>
      <w:r w:rsidR="00A7125A" w:rsidRPr="00287268">
        <w:rPr>
          <w:rFonts w:cs="Times New Roman"/>
          <w:noProof/>
          <w:szCs w:val="24"/>
        </w:rPr>
        <w:t>)</w:t>
      </w:r>
      <w:r w:rsidR="00A7125A" w:rsidRPr="00287268">
        <w:rPr>
          <w:rFonts w:cs="Times New Roman"/>
          <w:szCs w:val="24"/>
        </w:rPr>
        <w:fldChar w:fldCharType="end"/>
      </w:r>
      <w:r w:rsidR="00C16E7B" w:rsidRPr="00287268">
        <w:rPr>
          <w:rFonts w:cs="Times New Roman"/>
          <w:szCs w:val="24"/>
        </w:rPr>
        <w:t xml:space="preserve">. </w:t>
      </w:r>
      <w:r w:rsidR="00685125" w:rsidRPr="00287268">
        <w:rPr>
          <w:rFonts w:cs="Times New Roman"/>
          <w:szCs w:val="24"/>
        </w:rPr>
        <w:t xml:space="preserve">For environmentalists who opposed resource extraction, </w:t>
      </w:r>
      <w:r w:rsidR="00821992" w:rsidRPr="00287268">
        <w:rPr>
          <w:rFonts w:cs="Times New Roman"/>
          <w:szCs w:val="24"/>
        </w:rPr>
        <w:t xml:space="preserve">a </w:t>
      </w:r>
      <w:r w:rsidR="001F14DD" w:rsidRPr="00287268">
        <w:rPr>
          <w:rFonts w:cs="Times New Roman"/>
          <w:szCs w:val="24"/>
        </w:rPr>
        <w:t xml:space="preserve">less effective </w:t>
      </w:r>
      <w:r w:rsidR="00821992" w:rsidRPr="00287268">
        <w:rPr>
          <w:rFonts w:cs="Times New Roman"/>
          <w:szCs w:val="24"/>
        </w:rPr>
        <w:t xml:space="preserve">USFS was an agency that caused less harm, </w:t>
      </w:r>
      <w:r w:rsidR="00685125" w:rsidRPr="00287268">
        <w:rPr>
          <w:rFonts w:cs="Times New Roman"/>
          <w:szCs w:val="24"/>
        </w:rPr>
        <w:t xml:space="preserve">and thus numerous legal challenges to USFS projects that agency leaders viewed as hampering effectiveness </w:t>
      </w:r>
      <w:r w:rsidR="00A7125A" w:rsidRPr="00287268">
        <w:rPr>
          <w:rFonts w:cs="Times New Roman"/>
          <w:szCs w:val="24"/>
        </w:rPr>
        <w:fldChar w:fldCharType="begin"/>
      </w:r>
      <w:r w:rsidR="004547DC" w:rsidRPr="00287268">
        <w:rPr>
          <w:rFonts w:cs="Times New Roman"/>
          <w:szCs w:val="24"/>
        </w:rPr>
        <w:instrText xml:space="preserve"> ADDIN EN.CITE &lt;EndNote&gt;&lt;Cite&gt;&lt;Author&gt;USDA - Forest Service&lt;/Author&gt;&lt;Year&gt;2002&lt;/Year&gt;&lt;RecNum&gt;203&lt;/RecNum&gt;&lt;DisplayText&gt;(USDA - Forest Service 2002)&lt;/DisplayText&gt;&lt;record&gt;&lt;rec-number&gt;203&lt;/rec-number&gt;&lt;foreign-keys&gt;&lt;key app="EN" db-id="pxd9a25fdaexsaededqxedr3ee2z5pea9dae" timestamp="1472696238"&gt;203&lt;/key&gt;&lt;key app="ENWeb" db-id=""&gt;0&lt;/key&gt;&lt;/foreign-keys&gt;&lt;ref-type name="Government Document"&gt;46&lt;/ref-type&gt;&lt;contributors&gt;&lt;authors&gt;&lt;author&gt;USDA - Forest Service,&lt;/author&gt;&lt;/authors&gt;&lt;/contributors&gt;&lt;titles&gt;&lt;title&gt;The Process Predicament: How statutory, regulatory, and administrative factors affect National Forest Management&lt;/title&gt;&lt;/titles&gt;&lt;pages&gt;35&lt;/pages&gt;&lt;dates&gt;&lt;year&gt;2002&lt;/year&gt;&lt;/dates&gt;&lt;pub-location&gt;Washington DC&lt;/pub-location&gt;&lt;publisher&gt;USDA Forest Service&lt;/publisher&gt;&lt;urls&gt;&lt;/url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82" w:tooltip="USDA - Forest Service, 2002 #203" w:history="1">
        <w:r w:rsidR="000D4EF8" w:rsidRPr="00287268">
          <w:rPr>
            <w:rFonts w:cs="Times New Roman"/>
            <w:noProof/>
            <w:szCs w:val="24"/>
          </w:rPr>
          <w:t>USDA - Forest Service 2002</w:t>
        </w:r>
      </w:hyperlink>
      <w:r w:rsidR="00A7125A" w:rsidRPr="00287268">
        <w:rPr>
          <w:rFonts w:cs="Times New Roman"/>
          <w:noProof/>
          <w:szCs w:val="24"/>
        </w:rPr>
        <w:t>)</w:t>
      </w:r>
      <w:r w:rsidR="00A7125A" w:rsidRPr="00287268">
        <w:rPr>
          <w:rFonts w:cs="Times New Roman"/>
          <w:szCs w:val="24"/>
        </w:rPr>
        <w:fldChar w:fldCharType="end"/>
      </w:r>
      <w:r w:rsidR="00821992" w:rsidRPr="00287268">
        <w:rPr>
          <w:rFonts w:cs="Times New Roman"/>
          <w:szCs w:val="24"/>
        </w:rPr>
        <w:t xml:space="preserve"> were seen by </w:t>
      </w:r>
      <w:r w:rsidR="00685125" w:rsidRPr="00287268">
        <w:rPr>
          <w:rFonts w:cs="Times New Roman"/>
          <w:szCs w:val="24"/>
        </w:rPr>
        <w:t xml:space="preserve">environmentalists as victories </w:t>
      </w:r>
      <w:r w:rsidR="0014605B" w:rsidRPr="00287268">
        <w:rPr>
          <w:rFonts w:cs="Times New Roman"/>
          <w:szCs w:val="24"/>
        </w:rPr>
        <w:t xml:space="preserve">even if they undermined agency morale </w:t>
      </w:r>
      <w:r w:rsidR="00A7125A" w:rsidRPr="00287268">
        <w:rPr>
          <w:rFonts w:cs="Times New Roman"/>
          <w:szCs w:val="24"/>
        </w:rPr>
        <w:fldChar w:fldCharType="begin">
          <w:fldData xml:space="preserve">PEVuZE5vdGU+PENpdGU+PEF1dGhvcj5OaWU8L0F1dGhvcj48WWVhcj4yMDA4PC9ZZWFyPjxSZWNO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OaWU8L0F1dGhvcj48WWVhcj4yMDA4PC9ZZWFyPjxSZWNO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A7125A" w:rsidRPr="00287268">
        <w:rPr>
          <w:rFonts w:cs="Times New Roman"/>
          <w:noProof/>
          <w:szCs w:val="24"/>
        </w:rPr>
        <w:t>(</w:t>
      </w:r>
      <w:hyperlink w:anchor="_ENREF_57" w:tooltip="Nie, 2008 #1237" w:history="1">
        <w:r w:rsidR="000D4EF8" w:rsidRPr="00287268">
          <w:rPr>
            <w:rFonts w:cs="Times New Roman"/>
            <w:noProof/>
            <w:szCs w:val="24"/>
          </w:rPr>
          <w:t>Nie 2008</w:t>
        </w:r>
      </w:hyperlink>
      <w:r w:rsidR="00A7125A" w:rsidRPr="00287268">
        <w:rPr>
          <w:rFonts w:cs="Times New Roman"/>
          <w:noProof/>
          <w:szCs w:val="24"/>
        </w:rPr>
        <w:t>)</w:t>
      </w:r>
      <w:r w:rsidR="00A7125A" w:rsidRPr="00287268">
        <w:rPr>
          <w:rFonts w:cs="Times New Roman"/>
          <w:szCs w:val="24"/>
        </w:rPr>
        <w:fldChar w:fldCharType="end"/>
      </w:r>
      <w:r w:rsidR="00C96AB8" w:rsidRPr="00287268">
        <w:rPr>
          <w:rFonts w:cs="Times New Roman"/>
          <w:szCs w:val="24"/>
        </w:rPr>
        <w:t>.</w:t>
      </w:r>
      <w:r w:rsidR="00685125" w:rsidRPr="00287268">
        <w:rPr>
          <w:rFonts w:cs="Times New Roman"/>
          <w:szCs w:val="24"/>
        </w:rPr>
        <w:t xml:space="preserve"> </w:t>
      </w:r>
    </w:p>
    <w:p w14:paraId="417BE71C" w14:textId="372B7B0D" w:rsidR="00685125" w:rsidRPr="00287268" w:rsidRDefault="00685125" w:rsidP="004901D3">
      <w:pPr>
        <w:spacing w:after="240" w:line="480" w:lineRule="auto"/>
        <w:ind w:firstLine="720"/>
        <w:rPr>
          <w:rFonts w:cs="Times New Roman"/>
          <w:szCs w:val="24"/>
        </w:rPr>
      </w:pPr>
      <w:r w:rsidRPr="00287268">
        <w:rPr>
          <w:rFonts w:cs="Times New Roman"/>
          <w:szCs w:val="24"/>
        </w:rPr>
        <w:t>The third change that degraded the USFS</w:t>
      </w:r>
      <w:r w:rsidR="00821992" w:rsidRPr="00287268">
        <w:rPr>
          <w:rFonts w:cs="Times New Roman"/>
          <w:szCs w:val="24"/>
        </w:rPr>
        <w:t xml:space="preserve">’ capacity was </w:t>
      </w:r>
      <w:r w:rsidRPr="00287268">
        <w:rPr>
          <w:rFonts w:cs="Times New Roman"/>
          <w:szCs w:val="24"/>
        </w:rPr>
        <w:t xml:space="preserve">a result of the other two. Without the clear base of political support provided in the 1950s by extractive industries, the USFS became vulnerable </w:t>
      </w:r>
      <w:r w:rsidR="001F14DD" w:rsidRPr="00287268">
        <w:rPr>
          <w:rFonts w:cs="Times New Roman"/>
          <w:szCs w:val="24"/>
        </w:rPr>
        <w:t>to</w:t>
      </w:r>
      <w:r w:rsidRPr="00287268">
        <w:rPr>
          <w:rFonts w:cs="Times New Roman"/>
          <w:szCs w:val="24"/>
        </w:rPr>
        <w:t xml:space="preserve"> the belt tightening that </w:t>
      </w:r>
      <w:r w:rsidR="00821992" w:rsidRPr="00287268">
        <w:rPr>
          <w:rFonts w:cs="Times New Roman"/>
          <w:szCs w:val="24"/>
        </w:rPr>
        <w:t>began</w:t>
      </w:r>
      <w:r w:rsidRPr="00287268">
        <w:rPr>
          <w:rFonts w:cs="Times New Roman"/>
          <w:szCs w:val="24"/>
        </w:rPr>
        <w:t xml:space="preserve"> across </w:t>
      </w:r>
      <w:r w:rsidR="00821992" w:rsidRPr="00287268">
        <w:rPr>
          <w:rFonts w:cs="Times New Roman"/>
          <w:szCs w:val="24"/>
        </w:rPr>
        <w:t>the US government in the 1990s</w:t>
      </w:r>
      <w:r w:rsidRPr="00287268">
        <w:rPr>
          <w:rFonts w:cs="Times New Roman"/>
          <w:szCs w:val="24"/>
        </w:rPr>
        <w:t xml:space="preserve">. While </w:t>
      </w:r>
      <w:hyperlink w:anchor="_ENREF_11" w:tooltip="Clarke, 1996 #2265" w:history="1">
        <w:r w:rsidR="000D4EF8" w:rsidRPr="00287268">
          <w:rPr>
            <w:rFonts w:cs="Times New Roman"/>
            <w:szCs w:val="24"/>
          </w:rPr>
          <w:fldChar w:fldCharType="begin"/>
        </w:r>
        <w:r w:rsidR="000D4EF8" w:rsidRPr="00287268">
          <w:rPr>
            <w:rFonts w:cs="Times New Roman"/>
            <w:szCs w:val="24"/>
          </w:rPr>
          <w:instrText xml:space="preserve"> ADDIN EN.CITE &lt;EndNote&gt;&lt;Cite AuthorYear="1"&gt;&lt;Author&gt;Clarke&lt;/Author&gt;&lt;Year&gt;1996&lt;/Year&gt;&lt;RecNum&gt;2265&lt;/RecNum&gt;&lt;DisplayText&gt;Clarke and McCool (1996)&lt;/DisplayText&gt;&lt;record&gt;&lt;rec-number&gt;2265&lt;/rec-number&gt;&lt;foreign-keys&gt;&lt;key app="EN" db-id="pxd9a25fdaexsaededqxedr3ee2z5pea9dae" timestamp="1472745207"&gt;2265&lt;/key&gt;&lt;/foreign-keys&gt;&lt;ref-type name="Book"&gt;6&lt;/ref-type&gt;&lt;contributors&gt;&lt;authors&gt;&lt;author&gt;Clarke, Jeanne Nienaber&lt;/author&gt;&lt;author&gt;McCool, Daniel&lt;/author&gt;&lt;/authors&gt;&lt;/contributors&gt;&lt;titles&gt;&lt;title&gt;Staking out the terrain : power and performance among natural resource agencies&lt;/title&gt;&lt;secondary-title&gt;SUNY series in environmental politics and policy&lt;/secondary-title&gt;&lt;/titles&gt;&lt;dates&gt;&lt;year&gt;1996&lt;/year&gt;&lt;/dates&gt;&lt;pub-location&gt;Albany&lt;/pub-location&gt;&lt;publisher&gt;State University of New York Press&lt;/publisher&gt;&lt;isbn&gt;0791429458 9780791429457 0791429466 9780791429464&lt;/isbn&gt;&lt;urls&gt;&lt;/urls&gt;&lt;remote-database-name&gt;/z-wcorg/&lt;/remote-database-name&gt;&lt;remote-database-provider&gt;http://worldcat.org&lt;/remote-database-provider&gt;&lt;language&gt;English&lt;/language&gt;&lt;/record&gt;&lt;/Cite&gt;&lt;/EndNote&gt;</w:instrText>
        </w:r>
        <w:r w:rsidR="000D4EF8" w:rsidRPr="00287268">
          <w:rPr>
            <w:rFonts w:cs="Times New Roman"/>
            <w:szCs w:val="24"/>
          </w:rPr>
          <w:fldChar w:fldCharType="separate"/>
        </w:r>
        <w:r w:rsidR="000D4EF8" w:rsidRPr="00287268">
          <w:rPr>
            <w:rFonts w:cs="Times New Roman"/>
            <w:noProof/>
            <w:szCs w:val="24"/>
          </w:rPr>
          <w:t>Clarke and McCool (1996)</w:t>
        </w:r>
        <w:r w:rsidR="000D4EF8" w:rsidRPr="00287268">
          <w:rPr>
            <w:rFonts w:cs="Times New Roman"/>
            <w:szCs w:val="24"/>
          </w:rPr>
          <w:fldChar w:fldCharType="end"/>
        </w:r>
      </w:hyperlink>
      <w:r w:rsidRPr="00287268">
        <w:rPr>
          <w:rFonts w:cs="Times New Roman"/>
          <w:szCs w:val="24"/>
        </w:rPr>
        <w:t xml:space="preserve"> predicted that the USFS would maintain the</w:t>
      </w:r>
      <w:r w:rsidR="001F14DD" w:rsidRPr="00287268">
        <w:rPr>
          <w:rFonts w:cs="Times New Roman"/>
          <w:szCs w:val="24"/>
        </w:rPr>
        <w:t>ir past</w:t>
      </w:r>
      <w:r w:rsidRPr="00287268">
        <w:rPr>
          <w:rFonts w:cs="Times New Roman"/>
          <w:szCs w:val="24"/>
        </w:rPr>
        <w:t xml:space="preserve"> supportive political coalition, in fact, the USFS found in the 2000s that – as an agency that no longer </w:t>
      </w:r>
      <w:r w:rsidRPr="00287268">
        <w:rPr>
          <w:rFonts w:cs="Times New Roman"/>
          <w:szCs w:val="24"/>
        </w:rPr>
        <w:lastRenderedPageBreak/>
        <w:t xml:space="preserve">supplied </w:t>
      </w:r>
      <w:r w:rsidR="001F14DD" w:rsidRPr="00287268">
        <w:rPr>
          <w:rFonts w:cs="Times New Roman"/>
          <w:szCs w:val="24"/>
        </w:rPr>
        <w:t>extractive industries</w:t>
      </w:r>
      <w:r w:rsidRPr="00287268">
        <w:rPr>
          <w:rFonts w:cs="Times New Roman"/>
          <w:szCs w:val="24"/>
        </w:rPr>
        <w:t xml:space="preserve"> but was distrusted by environmentalists – it no longer </w:t>
      </w:r>
      <w:r w:rsidR="00821992" w:rsidRPr="00287268">
        <w:rPr>
          <w:rFonts w:cs="Times New Roman"/>
          <w:szCs w:val="24"/>
        </w:rPr>
        <w:t>had</w:t>
      </w:r>
      <w:r w:rsidRPr="00287268">
        <w:rPr>
          <w:rFonts w:cs="Times New Roman"/>
          <w:szCs w:val="24"/>
        </w:rPr>
        <w:t xml:space="preserve"> reliable </w:t>
      </w:r>
      <w:r w:rsidR="00821992" w:rsidRPr="00287268">
        <w:rPr>
          <w:rFonts w:cs="Times New Roman"/>
          <w:szCs w:val="24"/>
        </w:rPr>
        <w:t>allies</w:t>
      </w:r>
      <w:r w:rsidRPr="00287268">
        <w:rPr>
          <w:rFonts w:cs="Times New Roman"/>
          <w:szCs w:val="24"/>
        </w:rPr>
        <w:t xml:space="preserve"> in Congress. </w:t>
      </w:r>
      <w:r w:rsidR="00821992" w:rsidRPr="00287268">
        <w:rPr>
          <w:rFonts w:cs="Times New Roman"/>
          <w:szCs w:val="24"/>
        </w:rPr>
        <w:t>As a result, t</w:t>
      </w:r>
      <w:r w:rsidR="00C96AB8" w:rsidRPr="00287268">
        <w:rPr>
          <w:rFonts w:cs="Times New Roman"/>
          <w:szCs w:val="24"/>
        </w:rPr>
        <w:t xml:space="preserve">he agency has seen flat or declining budgets for most of the last 2 decades, while fire suppression activities have taken up an increasing and unpredictable portion of the budget, leading to dramatic declines in the organization’s ability to undertake basic management tasks </w:t>
      </w:r>
      <w:r w:rsidR="00A7125A" w:rsidRPr="00287268">
        <w:rPr>
          <w:rFonts w:cs="Times New Roman"/>
          <w:szCs w:val="24"/>
        </w:rPr>
        <w:fldChar w:fldCharType="begin"/>
      </w:r>
      <w:r w:rsidR="004547DC" w:rsidRPr="00287268">
        <w:rPr>
          <w:rFonts w:cs="Times New Roman"/>
          <w:szCs w:val="24"/>
        </w:rPr>
        <w:instrText xml:space="preserve"> ADDIN EN.CITE &lt;EndNote&gt;&lt;Cite&gt;&lt;Author&gt;USDA Forest Service&lt;/Author&gt;&lt;Year&gt;2014&lt;/Year&gt;&lt;RecNum&gt;5970&lt;/RecNum&gt;&lt;DisplayText&gt;(USDA Forest Service 2014, Vilsack 2015)&lt;/DisplayText&gt;&lt;record&gt;&lt;rec-number&gt;5970&lt;/rec-number&gt;&lt;foreign-keys&gt;&lt;key app="EN" db-id="pxd9a25fdaexsaededqxedr3ee2z5pea9dae" timestamp="1472782219"&gt;5970&lt;/key&gt;&lt;key app="ENWeb" db-id=""&gt;0&lt;/key&gt;&lt;/foreign-keys&gt;&lt;ref-type name="Report"&gt;27&lt;/ref-type&gt;&lt;contributors&gt;&lt;authors&gt;&lt;author&gt;USDA Forest Service,&lt;/author&gt;&lt;/authors&gt;&lt;/contributors&gt;&lt;titles&gt;&lt;title&gt;The Rising Cost of Fire Operations: Effects on the Forest Service’s Non-Fire Work&lt;/title&gt;&lt;short-title&gt;The Rising Cost of Fire Operations: Effects on the Forest Service’s Non-Fire Work&lt;/short-title&gt;&lt;/titles&gt;&lt;dates&gt;&lt;year&gt;2014&lt;/year&gt;&lt;/dates&gt;&lt;pub-location&gt;Washington, DC&lt;/pub-location&gt;&lt;publisher&gt;USDA Forest Service&lt;/publisher&gt;&lt;urls&gt;&lt;/urls&gt;&lt;/record&gt;&lt;/Cite&gt;&lt;Cite&gt;&lt;Author&gt;Vilsack&lt;/Author&gt;&lt;Year&gt;2015&lt;/Year&gt;&lt;RecNum&gt;5969&lt;/RecNum&gt;&lt;record&gt;&lt;rec-number&gt;5969&lt;/rec-number&gt;&lt;foreign-keys&gt;&lt;key app="EN" db-id="pxd9a25fdaexsaededqxedr3ee2z5pea9dae" timestamp="1472782215"&gt;5969&lt;/key&gt;&lt;key app="ENWeb" db-id=""&gt;0&lt;/key&gt;&lt;/foreign-keys&gt;&lt;ref-type name="Web Page"&gt;12&lt;/ref-type&gt;&lt;contributors&gt;&lt;authors&gt;&lt;author&gt;Vilsack, Tom&lt;/author&gt;&lt;/authors&gt;&lt;/contributors&gt;&lt;titles&gt;&lt;title&gt;USDA Blog: The Cost of Fighting Wildfires is Sapping Forest Service Budget&lt;/title&gt;&lt;short-title&gt;USDA Blog: The Cost of Fighting Wildfires is Sapping Forest Service Budget&lt;/short-title&gt;&lt;/titles&gt;&lt;volume&gt;2015&lt;/volume&gt;&lt;number&gt;December 26, 2015&lt;/number&gt;&lt;dates&gt;&lt;year&gt;2015&lt;/year&gt;&lt;/dates&gt;&lt;pub-location&gt;Washington, DC&lt;/pub-location&gt;&lt;publisher&gt;US Department of Agriculture&lt;/publisher&gt;&lt;urls&gt;&lt;related-urls&gt;&lt;url&gt;http://blogs.usda.gov/2015/08/05/the-cost-of-fighting-wildfires-is-sapping-forest-service-budget/&lt;/url&gt;&lt;/related-urls&gt;&lt;/url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83" w:tooltip="USDA Forest Service, 2014 #5970" w:history="1">
        <w:r w:rsidR="000D4EF8" w:rsidRPr="00287268">
          <w:rPr>
            <w:rFonts w:cs="Times New Roman"/>
            <w:noProof/>
            <w:szCs w:val="24"/>
          </w:rPr>
          <w:t>USDA Forest Service 2014</w:t>
        </w:r>
      </w:hyperlink>
      <w:r w:rsidR="00A7125A" w:rsidRPr="00287268">
        <w:rPr>
          <w:rFonts w:cs="Times New Roman"/>
          <w:noProof/>
          <w:szCs w:val="24"/>
        </w:rPr>
        <w:t xml:space="preserve">, </w:t>
      </w:r>
      <w:hyperlink w:anchor="_ENREF_85" w:tooltip="Vilsack, 2015 #5969" w:history="1">
        <w:r w:rsidR="000D4EF8" w:rsidRPr="00287268">
          <w:rPr>
            <w:rFonts w:cs="Times New Roman"/>
            <w:noProof/>
            <w:szCs w:val="24"/>
          </w:rPr>
          <w:t>Vilsack 2015</w:t>
        </w:r>
      </w:hyperlink>
      <w:r w:rsidR="00A7125A" w:rsidRPr="00287268">
        <w:rPr>
          <w:rFonts w:cs="Times New Roman"/>
          <w:noProof/>
          <w:szCs w:val="24"/>
        </w:rPr>
        <w:t>)</w:t>
      </w:r>
      <w:r w:rsidR="00A7125A" w:rsidRPr="00287268">
        <w:rPr>
          <w:rFonts w:cs="Times New Roman"/>
          <w:szCs w:val="24"/>
        </w:rPr>
        <w:fldChar w:fldCharType="end"/>
      </w:r>
      <w:r w:rsidR="00C96AB8" w:rsidRPr="00287268">
        <w:rPr>
          <w:rFonts w:cs="Times New Roman"/>
          <w:szCs w:val="24"/>
        </w:rPr>
        <w:t xml:space="preserve">. </w:t>
      </w:r>
      <w:r w:rsidR="000F7049" w:rsidRPr="00287268">
        <w:rPr>
          <w:rFonts w:cs="Times New Roman"/>
          <w:szCs w:val="24"/>
        </w:rPr>
        <w:t xml:space="preserve">Furthermore, it appears that the USFS’ fractured mandate, a result of conflict over agency goals, has inhibited the agency’s ability to adapt to increasing fire frequency and severity </w:t>
      </w:r>
      <w:r w:rsidR="00A73BC5" w:rsidRPr="00287268">
        <w:rPr>
          <w:rFonts w:cs="Times New Roman"/>
          <w:szCs w:val="24"/>
        </w:rPr>
        <w:fldChar w:fldCharType="begin">
          <w:fldData xml:space="preserve">PEVuZE5vdGU+PENpdGU+PEF1dGhvcj5SZWluZXJzPC9BdXRob3I+PFllYXI+MjAxMjwvWWVhcj48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</w:fldData>
        </w:fldChar>
      </w:r>
      <w:r w:rsidR="00A73BC5" w:rsidRPr="00287268">
        <w:rPr>
          <w:rFonts w:cs="Times New Roman"/>
          <w:szCs w:val="24"/>
        </w:rPr>
        <w:instrText xml:space="preserve"> ADDIN EN.CITE </w:instrText>
      </w:r>
      <w:r w:rsidR="00A73BC5" w:rsidRPr="00287268">
        <w:rPr>
          <w:rFonts w:cs="Times New Roman"/>
          <w:szCs w:val="24"/>
        </w:rPr>
        <w:fldChar w:fldCharType="begin">
          <w:fldData xml:space="preserve">PEVuZE5vdGU+PENpdGU+PEF1dGhvcj5SZWluZXJzPC9BdXRob3I+PFllYXI+MjAxMjwvWWVhcj48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</w:fldData>
        </w:fldChar>
      </w:r>
      <w:r w:rsidR="00A73BC5" w:rsidRPr="00287268">
        <w:rPr>
          <w:rFonts w:cs="Times New Roman"/>
          <w:szCs w:val="24"/>
        </w:rPr>
        <w:instrText xml:space="preserve"> ADDIN EN.CITE.DATA </w:instrText>
      </w:r>
      <w:r w:rsidR="00A73BC5" w:rsidRPr="00287268">
        <w:rPr>
          <w:rFonts w:cs="Times New Roman"/>
          <w:szCs w:val="24"/>
        </w:rPr>
      </w:r>
      <w:r w:rsidR="00A73BC5" w:rsidRPr="00287268">
        <w:rPr>
          <w:rFonts w:cs="Times New Roman"/>
          <w:szCs w:val="24"/>
        </w:rPr>
        <w:fldChar w:fldCharType="end"/>
      </w:r>
      <w:r w:rsidR="00A73BC5" w:rsidRPr="00287268">
        <w:rPr>
          <w:rFonts w:cs="Times New Roman"/>
          <w:szCs w:val="24"/>
        </w:rPr>
      </w:r>
      <w:r w:rsidR="00A73BC5" w:rsidRPr="00287268">
        <w:rPr>
          <w:rFonts w:cs="Times New Roman"/>
          <w:szCs w:val="24"/>
        </w:rPr>
        <w:fldChar w:fldCharType="separate"/>
      </w:r>
      <w:r w:rsidR="00A73BC5" w:rsidRPr="00287268">
        <w:rPr>
          <w:rFonts w:cs="Times New Roman"/>
          <w:noProof/>
          <w:szCs w:val="24"/>
        </w:rPr>
        <w:t>(</w:t>
      </w:r>
      <w:hyperlink w:anchor="_ENREF_66" w:tooltip="Reiners, 2012 #6460" w:history="1">
        <w:r w:rsidR="000D4EF8" w:rsidRPr="00287268">
          <w:rPr>
            <w:rFonts w:cs="Times New Roman"/>
            <w:noProof/>
            <w:szCs w:val="24"/>
          </w:rPr>
          <w:t>Reiners 2012</w:t>
        </w:r>
      </w:hyperlink>
      <w:r w:rsidR="00A73BC5" w:rsidRPr="00287268">
        <w:rPr>
          <w:rFonts w:cs="Times New Roman"/>
          <w:noProof/>
          <w:szCs w:val="24"/>
        </w:rPr>
        <w:t xml:space="preserve">, </w:t>
      </w:r>
      <w:hyperlink w:anchor="_ENREF_23" w:tooltip="Fleming, 2015 #6461" w:history="1">
        <w:r w:rsidR="000D4EF8" w:rsidRPr="00287268">
          <w:rPr>
            <w:rFonts w:cs="Times New Roman"/>
            <w:noProof/>
            <w:szCs w:val="24"/>
          </w:rPr>
          <w:t>Fleming, McCartha, and Steelman 2015</w:t>
        </w:r>
      </w:hyperlink>
      <w:r w:rsidR="00A73BC5" w:rsidRPr="00287268">
        <w:rPr>
          <w:rFonts w:cs="Times New Roman"/>
          <w:noProof/>
          <w:szCs w:val="24"/>
        </w:rPr>
        <w:t>)</w:t>
      </w:r>
      <w:r w:rsidR="00A73BC5" w:rsidRPr="00287268">
        <w:rPr>
          <w:rFonts w:cs="Times New Roman"/>
          <w:szCs w:val="24"/>
        </w:rPr>
        <w:fldChar w:fldCharType="end"/>
      </w:r>
      <w:r w:rsidR="000F7049" w:rsidRPr="00287268">
        <w:rPr>
          <w:rFonts w:cs="Times New Roman"/>
          <w:szCs w:val="24"/>
        </w:rPr>
        <w:t xml:space="preserve"> and other emerging challenges </w:t>
      </w:r>
      <w:r w:rsidR="00A73BC5" w:rsidRPr="00287268">
        <w:rPr>
          <w:rFonts w:cs="Times New Roman"/>
          <w:szCs w:val="24"/>
        </w:rPr>
        <w:fldChar w:fldCharType="begin"/>
      </w:r>
      <w:r w:rsidR="00A73BC5" w:rsidRPr="00287268">
        <w:rPr>
          <w:rFonts w:cs="Times New Roman"/>
          <w:szCs w:val="24"/>
        </w:rPr>
        <w:instrText xml:space="preserve"> ADDIN EN.CITE &lt;EndNote&gt;&lt;Cite&gt;&lt;Author&gt;Laatsch&lt;/Author&gt;&lt;Year&gt;2016&lt;/Year&gt;&lt;RecNum&gt;6005&lt;/RecNum&gt;&lt;DisplayText&gt;(Laatsch and Ma 2016)&lt;/DisplayText&gt;&lt;record&gt;&lt;rec-number&gt;6005&lt;/rec-number&gt;&lt;foreign-keys&gt;&lt;key app="EN" db-id="pxd9a25fdaexsaededqxedr3ee2z5pea9dae" timestamp="1472782234"&gt;6005&lt;/key&gt;&lt;/foreign-keys&gt;&lt;ref-type name="Journal Article"&gt;17&lt;/ref-type&gt;&lt;contributors&gt;&lt;authors&gt;&lt;author&gt;Laatsch, Jamie&lt;/author&gt;&lt;author&gt;Ma, Zhao&lt;/author&gt;&lt;/authors&gt;&lt;/contributors&gt;&lt;titles&gt;&lt;title&gt;Climate-Change Communication Within Public Natural Resource Agencies: Lessons Learned From the U.S. Forest Service&lt;/title&gt;&lt;secondary-title&gt;Society &amp;amp; Natural Resources&lt;/secondary-title&gt;&lt;/titles&gt;&lt;periodical&gt;&lt;full-title&gt;Society &amp;amp; Natural Resources&lt;/full-title&gt;&lt;abbr-1&gt;Soc. Nat. Resour.&lt;/abbr-1&gt;&lt;/periodical&gt;&lt;pages&gt;1-17&lt;/pages&gt;&lt;dates&gt;&lt;year&gt;2016&lt;/year&gt;&lt;/dates&gt;&lt;publisher&gt;Routledge&lt;/publisher&gt;&lt;isbn&gt;0894-1920&lt;/isbn&gt;&lt;urls&gt;&lt;related-urls&gt;&lt;url&gt;http://www.tandfonline.com/doi/abs/10.1080/08941920.2015.1107790&lt;/url&gt;&lt;/related-urls&gt;&lt;/urls&gt;&lt;electronic-resource-num&gt;10.1080/08941920.2015.1107790&lt;/electronic-resource-num&gt;&lt;/record&gt;&lt;/Cite&gt;&lt;/EndNote&gt;</w:instrText>
      </w:r>
      <w:r w:rsidR="00A73BC5" w:rsidRPr="00287268">
        <w:rPr>
          <w:rFonts w:cs="Times New Roman"/>
          <w:szCs w:val="24"/>
        </w:rPr>
        <w:fldChar w:fldCharType="separate"/>
      </w:r>
      <w:r w:rsidR="00A73BC5" w:rsidRPr="00287268">
        <w:rPr>
          <w:rFonts w:cs="Times New Roman"/>
          <w:noProof/>
          <w:szCs w:val="24"/>
        </w:rPr>
        <w:t>(</w:t>
      </w:r>
      <w:hyperlink w:anchor="_ENREF_43" w:tooltip="Laatsch, 2016 #6005" w:history="1">
        <w:r w:rsidR="000D4EF8" w:rsidRPr="00287268">
          <w:rPr>
            <w:rFonts w:cs="Times New Roman"/>
            <w:noProof/>
            <w:szCs w:val="24"/>
          </w:rPr>
          <w:t>Laatsch and Ma 2016</w:t>
        </w:r>
      </w:hyperlink>
      <w:r w:rsidR="00A73BC5" w:rsidRPr="00287268">
        <w:rPr>
          <w:rFonts w:cs="Times New Roman"/>
          <w:noProof/>
          <w:szCs w:val="24"/>
        </w:rPr>
        <w:t>)</w:t>
      </w:r>
      <w:r w:rsidR="00A73BC5" w:rsidRPr="00287268">
        <w:rPr>
          <w:rFonts w:cs="Times New Roman"/>
          <w:szCs w:val="24"/>
        </w:rPr>
        <w:fldChar w:fldCharType="end"/>
      </w:r>
      <w:r w:rsidR="000F7049" w:rsidRPr="00287268">
        <w:rPr>
          <w:rFonts w:cs="Times New Roman"/>
          <w:szCs w:val="24"/>
        </w:rPr>
        <w:t>.</w:t>
      </w:r>
    </w:p>
    <w:p w14:paraId="51057FD3" w14:textId="0F7341E8" w:rsidR="00A07615" w:rsidRPr="00287268" w:rsidRDefault="00A07615" w:rsidP="004901D3">
      <w:pPr>
        <w:spacing w:after="240" w:line="480" w:lineRule="auto"/>
        <w:rPr>
          <w:rFonts w:cs="Times New Roman"/>
          <w:b/>
          <w:sz w:val="28"/>
          <w:szCs w:val="28"/>
        </w:rPr>
      </w:pPr>
      <w:r w:rsidRPr="00287268">
        <w:rPr>
          <w:rFonts w:cs="Times New Roman"/>
          <w:b/>
          <w:sz w:val="28"/>
          <w:szCs w:val="28"/>
        </w:rPr>
        <w:t>Testing Kaufman’s theory in an alternative context: India</w:t>
      </w:r>
    </w:p>
    <w:p w14:paraId="5B05A156" w14:textId="67C9596F" w:rsidR="00695137" w:rsidRPr="00287268" w:rsidRDefault="00695137" w:rsidP="004901D3">
      <w:pPr>
        <w:spacing w:after="240" w:line="480" w:lineRule="auto"/>
        <w:ind w:firstLine="720"/>
        <w:rPr>
          <w:rFonts w:cs="Times New Roman"/>
          <w:szCs w:val="24"/>
        </w:rPr>
      </w:pPr>
      <w:r w:rsidRPr="00287268">
        <w:rPr>
          <w:rFonts w:cs="Times New Roman"/>
          <w:szCs w:val="24"/>
        </w:rPr>
        <w:t xml:space="preserve"> </w:t>
      </w:r>
      <w:r w:rsidR="00D722C6" w:rsidRPr="00287268">
        <w:rPr>
          <w:rFonts w:cs="Times New Roman"/>
          <w:szCs w:val="24"/>
        </w:rPr>
        <w:t xml:space="preserve">Further questions about the role of organizational structure in eliciting compliance arise from </w:t>
      </w:r>
      <w:r w:rsidR="003216B1" w:rsidRPr="00287268">
        <w:rPr>
          <w:rFonts w:cs="Times New Roman"/>
          <w:szCs w:val="24"/>
        </w:rPr>
        <w:t>comparison with</w:t>
      </w:r>
      <w:r w:rsidR="00D722C6" w:rsidRPr="00287268">
        <w:rPr>
          <w:rFonts w:cs="Times New Roman"/>
          <w:szCs w:val="24"/>
        </w:rPr>
        <w:t xml:space="preserve"> India’s forest departments.</w:t>
      </w:r>
      <w:r w:rsidR="008550A0" w:rsidRPr="00287268" w:rsidDel="008550A0">
        <w:rPr>
          <w:rStyle w:val="FootnoteReference"/>
          <w:rFonts w:cs="Times New Roman"/>
          <w:szCs w:val="24"/>
        </w:rPr>
        <w:t xml:space="preserve"> </w:t>
      </w:r>
      <w:r w:rsidR="004E32BE" w:rsidRPr="00287268">
        <w:rPr>
          <w:rFonts w:cs="Times New Roman"/>
          <w:szCs w:val="24"/>
        </w:rPr>
        <w:t xml:space="preserve"> The structure of the USFS that Kaufman praised originated in India, where it was developed by the British Indian forest departments, and was copied by the founders of the USFS in the early 20</w:t>
      </w:r>
      <w:r w:rsidR="004E32BE" w:rsidRPr="00287268">
        <w:rPr>
          <w:rFonts w:cs="Times New Roman"/>
          <w:szCs w:val="24"/>
          <w:vertAlign w:val="superscript"/>
        </w:rPr>
        <w:t>th</w:t>
      </w:r>
      <w:r w:rsidR="004E32BE" w:rsidRPr="00287268">
        <w:rPr>
          <w:rFonts w:cs="Times New Roman"/>
          <w:szCs w:val="24"/>
        </w:rPr>
        <w:t xml:space="preserve"> century </w:t>
      </w:r>
      <w:r w:rsidR="006B6C27" w:rsidRPr="00287268">
        <w:rPr>
          <w:rFonts w:cs="Times New Roman"/>
          <w:szCs w:val="24"/>
        </w:rPr>
        <w:fldChar w:fldCharType="begin">
          <w:fldData xml:space="preserve">PEVuZE5vdGU+PENpdGU+PEF1dGhvcj5NY0dlYXJ5PC9BdXRob3I+PFllYXI+MTk2MDwvWWVhcj48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</w:fldData>
        </w:fldChar>
      </w:r>
      <w:r w:rsidR="00A73BC5" w:rsidRPr="00287268">
        <w:rPr>
          <w:rFonts w:cs="Times New Roman"/>
          <w:szCs w:val="24"/>
        </w:rPr>
        <w:instrText xml:space="preserve"> ADDIN EN.CITE </w:instrText>
      </w:r>
      <w:r w:rsidR="00A73BC5" w:rsidRPr="00287268">
        <w:rPr>
          <w:rFonts w:cs="Times New Roman"/>
          <w:szCs w:val="24"/>
        </w:rPr>
        <w:fldChar w:fldCharType="begin">
          <w:fldData xml:space="preserve">PEVuZE5vdGU+PENpdGU+PEF1dGhvcj5NY0dlYXJ5PC9BdXRob3I+PFllYXI+MTk2MDwvWWVhcj48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</w:fldData>
        </w:fldChar>
      </w:r>
      <w:r w:rsidR="00A73BC5" w:rsidRPr="00287268">
        <w:rPr>
          <w:rFonts w:cs="Times New Roman"/>
          <w:szCs w:val="24"/>
        </w:rPr>
        <w:instrText xml:space="preserve"> ADDIN EN.CITE.DATA </w:instrText>
      </w:r>
      <w:r w:rsidR="00A73BC5" w:rsidRPr="00287268">
        <w:rPr>
          <w:rFonts w:cs="Times New Roman"/>
          <w:szCs w:val="24"/>
        </w:rPr>
      </w:r>
      <w:r w:rsidR="00A73BC5" w:rsidRPr="00287268">
        <w:rPr>
          <w:rFonts w:cs="Times New Roman"/>
          <w:szCs w:val="24"/>
        </w:rPr>
        <w:fldChar w:fldCharType="end"/>
      </w:r>
      <w:r w:rsidR="006B6C27" w:rsidRPr="00287268">
        <w:rPr>
          <w:rFonts w:cs="Times New Roman"/>
          <w:szCs w:val="24"/>
        </w:rPr>
      </w:r>
      <w:r w:rsidR="006B6C27" w:rsidRPr="00287268">
        <w:rPr>
          <w:rFonts w:cs="Times New Roman"/>
          <w:szCs w:val="24"/>
        </w:rPr>
        <w:fldChar w:fldCharType="separate"/>
      </w:r>
      <w:r w:rsidR="006B6C27" w:rsidRPr="00287268">
        <w:rPr>
          <w:rFonts w:cs="Times New Roman"/>
          <w:noProof/>
          <w:szCs w:val="24"/>
        </w:rPr>
        <w:t>(</w:t>
      </w:r>
      <w:hyperlink w:anchor="_ENREF_50" w:tooltip="McGeary, 1960 #2697" w:history="1">
        <w:r w:rsidR="000D4EF8" w:rsidRPr="00287268">
          <w:rPr>
            <w:rFonts w:cs="Times New Roman"/>
            <w:noProof/>
            <w:szCs w:val="24"/>
          </w:rPr>
          <w:t>McGeary 1960</w:t>
        </w:r>
      </w:hyperlink>
      <w:r w:rsidR="006B6C27" w:rsidRPr="00287268">
        <w:rPr>
          <w:rFonts w:cs="Times New Roman"/>
          <w:noProof/>
          <w:szCs w:val="24"/>
        </w:rPr>
        <w:t xml:space="preserve">, </w:t>
      </w:r>
      <w:hyperlink w:anchor="_ENREF_53" w:tooltip="Miller, 2001 #179" w:history="1">
        <w:r w:rsidR="000D4EF8" w:rsidRPr="00287268">
          <w:rPr>
            <w:rFonts w:cs="Times New Roman"/>
            <w:noProof/>
            <w:szCs w:val="24"/>
          </w:rPr>
          <w:t>Miller 2001</w:t>
        </w:r>
      </w:hyperlink>
      <w:r w:rsidR="006B6C27" w:rsidRPr="00287268">
        <w:rPr>
          <w:rFonts w:cs="Times New Roman"/>
          <w:noProof/>
          <w:szCs w:val="24"/>
        </w:rPr>
        <w:t xml:space="preserve">, </w:t>
      </w:r>
      <w:hyperlink w:anchor="_ENREF_4" w:tooltip="Barton, 2001 #1664" w:history="1">
        <w:r w:rsidR="000D4EF8" w:rsidRPr="00287268">
          <w:rPr>
            <w:rFonts w:cs="Times New Roman"/>
            <w:noProof/>
            <w:szCs w:val="24"/>
          </w:rPr>
          <w:t>Barton 2001</w:t>
        </w:r>
      </w:hyperlink>
      <w:r w:rsidR="006B6C27" w:rsidRPr="00287268">
        <w:rPr>
          <w:rFonts w:cs="Times New Roman"/>
          <w:noProof/>
          <w:szCs w:val="24"/>
        </w:rPr>
        <w:t xml:space="preserve">, </w:t>
      </w:r>
      <w:hyperlink w:anchor="_ENREF_3" w:tooltip="Balogh, 2002 #178" w:history="1">
        <w:r w:rsidR="000D4EF8" w:rsidRPr="00287268">
          <w:rPr>
            <w:rFonts w:cs="Times New Roman"/>
            <w:noProof/>
            <w:szCs w:val="24"/>
          </w:rPr>
          <w:t>Balogh 2002</w:t>
        </w:r>
      </w:hyperlink>
      <w:r w:rsidR="006B6C27" w:rsidRPr="00287268">
        <w:rPr>
          <w:rFonts w:cs="Times New Roman"/>
          <w:noProof/>
          <w:szCs w:val="24"/>
        </w:rPr>
        <w:t>)</w:t>
      </w:r>
      <w:r w:rsidR="006B6C27" w:rsidRPr="00287268">
        <w:rPr>
          <w:rFonts w:cs="Times New Roman"/>
          <w:szCs w:val="24"/>
        </w:rPr>
        <w:fldChar w:fldCharType="end"/>
      </w:r>
      <w:r w:rsidR="004E32BE" w:rsidRPr="00287268">
        <w:rPr>
          <w:rFonts w:cs="Times New Roman"/>
          <w:szCs w:val="24"/>
        </w:rPr>
        <w:t>.</w:t>
      </w:r>
      <w:r w:rsidR="00FF42C5" w:rsidRPr="00287268">
        <w:rPr>
          <w:rFonts w:cs="Times New Roman"/>
          <w:szCs w:val="24"/>
        </w:rPr>
        <w:t xml:space="preserve"> Indian forest departments</w:t>
      </w:r>
      <w:r w:rsidR="008550A0" w:rsidRPr="00287268">
        <w:rPr>
          <w:rFonts w:cs="Times New Roman"/>
          <w:szCs w:val="24"/>
        </w:rPr>
        <w:t xml:space="preserve">, which are organized at the state level </w:t>
      </w:r>
      <w:r w:rsidR="00A73BC5" w:rsidRPr="00287268">
        <w:rPr>
          <w:rFonts w:cs="Times New Roman"/>
          <w:szCs w:val="24"/>
        </w:rPr>
        <w:fldChar w:fldCharType="begin"/>
      </w:r>
      <w:r w:rsidR="00A73BC5" w:rsidRPr="00287268">
        <w:rPr>
          <w:rFonts w:cs="Times New Roman"/>
          <w:szCs w:val="24"/>
        </w:rPr>
        <w:instrText xml:space="preserve"> ADDIN EN.CITE &lt;EndNote&gt;&lt;Cite&gt;&lt;Author&gt;Chaturvedi&lt;/Author&gt;&lt;Year&gt;2016&lt;/Year&gt;&lt;RecNum&gt;6558&lt;/RecNum&gt;&lt;DisplayText&gt;(Chaturvedi 2016)&lt;/DisplayText&gt;&lt;record&gt;&lt;rec-number&gt;6558&lt;/rec-number&gt;&lt;foreign-keys&gt;&lt;key app="EN" db-id="pxd9a25fdaexsaededqxedr3ee2z5pea9dae" timestamp="1475348210"&gt;6558&lt;/key&gt;&lt;/foreign-keys&gt;&lt;ref-type name="Journal Article"&gt;17&lt;/ref-type&gt;&lt;contributors&gt;&lt;authors&gt;&lt;author&gt;Chaturvedi, Rohini&lt;/author&gt;&lt;/authors&gt;&lt;/contributors&gt;&lt;titles&gt;&lt;title&gt;India&amp;apos;s forest federalism&lt;/title&gt;&lt;secondary-title&gt;Contemporary South Asia&lt;/secondary-title&gt;&lt;/titles&gt;&lt;periodical&gt;&lt;full-title&gt;Contemporary South Asia&lt;/full-title&gt;&lt;/periodical&gt;&lt;pages&gt;1-18&lt;/pages&gt;&lt;volume&gt;24&lt;/volume&gt;&lt;number&gt;1&lt;/number&gt;&lt;dates&gt;&lt;year&gt;2016&lt;/year&gt;&lt;pub-dates&gt;&lt;date&gt;2016/01/02&lt;/date&gt;&lt;/pub-dates&gt;&lt;/dates&gt;&lt;publisher&gt;Routledge&lt;/publisher&gt;&lt;isbn&gt;0958-4935&lt;/isbn&gt;&lt;urls&gt;&lt;related-urls&gt;&lt;url&gt;http://dx.doi.org/10.1080/09584935.2015.1132189&lt;/url&gt;&lt;/related-urls&gt;&lt;/urls&gt;&lt;electronic-resource-num&gt;10.1080/09584935.2015.1132189&lt;/electronic-resource-num&gt;&lt;/record&gt;&lt;/Cite&gt;&lt;/EndNote&gt;</w:instrText>
      </w:r>
      <w:r w:rsidR="00A73BC5" w:rsidRPr="00287268">
        <w:rPr>
          <w:rFonts w:cs="Times New Roman"/>
          <w:szCs w:val="24"/>
        </w:rPr>
        <w:fldChar w:fldCharType="separate"/>
      </w:r>
      <w:r w:rsidR="00A73BC5" w:rsidRPr="00287268">
        <w:rPr>
          <w:rFonts w:cs="Times New Roman"/>
          <w:noProof/>
          <w:szCs w:val="24"/>
        </w:rPr>
        <w:t>(</w:t>
      </w:r>
      <w:hyperlink w:anchor="_ENREF_10" w:tooltip="Chaturvedi, 2016 #6558" w:history="1">
        <w:r w:rsidR="000D4EF8" w:rsidRPr="00287268">
          <w:rPr>
            <w:rFonts w:cs="Times New Roman"/>
            <w:noProof/>
            <w:szCs w:val="24"/>
          </w:rPr>
          <w:t>Chaturvedi 2016</w:t>
        </w:r>
      </w:hyperlink>
      <w:r w:rsidR="00A73BC5" w:rsidRPr="00287268">
        <w:rPr>
          <w:rFonts w:cs="Times New Roman"/>
          <w:noProof/>
          <w:szCs w:val="24"/>
        </w:rPr>
        <w:t>)</w:t>
      </w:r>
      <w:r w:rsidR="00A73BC5" w:rsidRPr="00287268">
        <w:rPr>
          <w:rFonts w:cs="Times New Roman"/>
          <w:szCs w:val="24"/>
        </w:rPr>
        <w:fldChar w:fldCharType="end"/>
      </w:r>
      <w:r w:rsidR="008550A0" w:rsidRPr="00287268">
        <w:rPr>
          <w:rFonts w:cs="Times New Roman"/>
          <w:szCs w:val="24"/>
        </w:rPr>
        <w:t>,</w:t>
      </w:r>
      <w:r w:rsidR="00FF42C5" w:rsidRPr="00287268">
        <w:rPr>
          <w:rFonts w:cs="Times New Roman"/>
          <w:szCs w:val="24"/>
        </w:rPr>
        <w:t xml:space="preserve"> retain a structure similar to that described by Kaufman</w:t>
      </w:r>
      <w:r w:rsidR="0041420C" w:rsidRPr="00287268">
        <w:rPr>
          <w:rFonts w:cs="Times New Roman"/>
          <w:szCs w:val="24"/>
        </w:rPr>
        <w:t xml:space="preserve"> in the US in the 1950s</w:t>
      </w:r>
      <w:r w:rsidR="003216B1" w:rsidRPr="00287268">
        <w:rPr>
          <w:rFonts w:cs="Times New Roman"/>
          <w:szCs w:val="24"/>
        </w:rPr>
        <w:t xml:space="preserve"> </w:t>
      </w:r>
      <w:r w:rsidR="003216B1" w:rsidRPr="00287268">
        <w:rPr>
          <w:rFonts w:cs="Times New Roman"/>
          <w:szCs w:val="24"/>
        </w:rPr>
        <w:fldChar w:fldCharType="begin"/>
      </w:r>
      <w:r w:rsidR="003216B1" w:rsidRPr="00287268">
        <w:rPr>
          <w:rFonts w:cs="Times New Roman"/>
          <w:szCs w:val="24"/>
        </w:rPr>
        <w:instrText xml:space="preserve"> ADDIN EN.CITE &lt;EndNote&gt;&lt;Cite&gt;&lt;Author&gt;Fleischman&lt;/Author&gt;&lt;Year&gt;2016&lt;/Year&gt;&lt;RecNum&gt;6448&lt;/RecNum&gt;&lt;DisplayText&gt;(Fleischman 2016)&lt;/DisplayText&gt;&lt;record&gt;&lt;rec-number&gt;6448&lt;/rec-number&gt;&lt;foreign-keys&gt;&lt;key app="EN" db-id="pxd9a25fdaexsaededqxedr3ee2z5pea9dae" timestamp="1472783039"&gt;6448&lt;/key&gt;&lt;key app="ENWeb" db-id=""&gt;0&lt;/key&gt;&lt;/foreign-keys&gt;&lt;ref-type name="Journal Article"&gt;17&lt;/ref-type&gt;&lt;contributors&gt;&lt;authors&gt;&lt;author&gt;Fleischman, Forrest&lt;/author&gt;&lt;/authors&gt;&lt;/contributors&gt;&lt;titles&gt;&lt;title&gt;Understanding India’s forest bureaucracy: a review&lt;/title&gt;&lt;secondary-title&gt;Regional Environmental Change&lt;/secondary-title&gt;&lt;/titles&gt;&lt;periodical&gt;&lt;full-title&gt;Regional Environmental Change&lt;/full-title&gt;&lt;/periodical&gt;&lt;pages&gt;153-165&lt;/pages&gt;&lt;volume&gt;16&lt;/volume&gt;&lt;number&gt;1&lt;/number&gt;&lt;dates&gt;&lt;year&gt;2016&lt;/year&gt;&lt;/dates&gt;&lt;isbn&gt;1436-378X&lt;/isbn&gt;&lt;label&gt;Fleischman2016&lt;/label&gt;&lt;work-type&gt;journal article&lt;/work-type&gt;&lt;urls&gt;&lt;related-urls&gt;&lt;url&gt;http://dx.doi.org/10.1007/s10113-015-0844-8&lt;/url&gt;&lt;/related-urls&gt;&lt;/urls&gt;&lt;electronic-resource-num&gt;10.1007/s10113-015-0844-8&lt;/electronic-resource-num&gt;&lt;/record&gt;&lt;/Cite&gt;&lt;/EndNote&gt;</w:instrText>
      </w:r>
      <w:r w:rsidR="003216B1" w:rsidRPr="00287268">
        <w:rPr>
          <w:rFonts w:cs="Times New Roman"/>
          <w:szCs w:val="24"/>
        </w:rPr>
        <w:fldChar w:fldCharType="separate"/>
      </w:r>
      <w:r w:rsidR="003216B1" w:rsidRPr="00287268">
        <w:rPr>
          <w:rFonts w:cs="Times New Roman"/>
          <w:noProof/>
          <w:szCs w:val="24"/>
        </w:rPr>
        <w:t>(</w:t>
      </w:r>
      <w:hyperlink w:anchor="_ENREF_22" w:tooltip="Fleischman, 2016 #6448" w:history="1">
        <w:r w:rsidR="000D4EF8" w:rsidRPr="00287268">
          <w:rPr>
            <w:rFonts w:cs="Times New Roman"/>
            <w:noProof/>
            <w:szCs w:val="24"/>
          </w:rPr>
          <w:t>Fleischman 2016</w:t>
        </w:r>
      </w:hyperlink>
      <w:r w:rsidR="003216B1" w:rsidRPr="00287268">
        <w:rPr>
          <w:rFonts w:cs="Times New Roman"/>
          <w:noProof/>
          <w:szCs w:val="24"/>
        </w:rPr>
        <w:t>)</w:t>
      </w:r>
      <w:r w:rsidR="003216B1" w:rsidRPr="00287268">
        <w:rPr>
          <w:rFonts w:cs="Times New Roman"/>
          <w:szCs w:val="24"/>
        </w:rPr>
        <w:fldChar w:fldCharType="end"/>
      </w:r>
      <w:r w:rsidR="003216B1" w:rsidRPr="00287268">
        <w:rPr>
          <w:rFonts w:cs="Times New Roman"/>
          <w:szCs w:val="24"/>
        </w:rPr>
        <w:t>,</w:t>
      </w:r>
      <w:r w:rsidR="00191664" w:rsidRPr="00287268">
        <w:rPr>
          <w:rFonts w:cs="Times New Roman"/>
          <w:szCs w:val="24"/>
        </w:rPr>
        <w:t xml:space="preserve"> and Kaufman’s theory thus predicts that they will </w:t>
      </w:r>
      <w:r w:rsidR="0041420C" w:rsidRPr="00287268">
        <w:rPr>
          <w:rFonts w:cs="Times New Roman"/>
          <w:szCs w:val="24"/>
        </w:rPr>
        <w:t>exhibit high levels of field compliance</w:t>
      </w:r>
      <w:r w:rsidR="00FF42C5" w:rsidRPr="00287268">
        <w:rPr>
          <w:rFonts w:cs="Times New Roman"/>
          <w:szCs w:val="24"/>
        </w:rPr>
        <w:t>. Between 2009 and 2011 I conducted an ethnographic study of forest department decision-making in eight central Indian forest divisions, in a study design that consciously imitated Kaufman’s (1960) study</w:t>
      </w:r>
      <w:r w:rsidR="00860E76" w:rsidRPr="00287268">
        <w:rPr>
          <w:rFonts w:cs="Times New Roman"/>
          <w:szCs w:val="24"/>
        </w:rPr>
        <w:t xml:space="preserve"> </w:t>
      </w:r>
      <w:r w:rsidR="00590786" w:rsidRPr="00287268">
        <w:rPr>
          <w:rFonts w:cs="Times New Roman"/>
          <w:szCs w:val="24"/>
        </w:rPr>
        <w:fldChar w:fldCharType="begin">
          <w:fldData xml:space="preserve">PEVuZE5vdGU+PENpdGU+PEF1dGhvcj5GbGVpc2NobWFuPC9BdXRob3I+PFllYXI+MjAxMjwvWWVh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</w:fldData>
        </w:fldChar>
      </w:r>
      <w:r w:rsidR="00A73BC5" w:rsidRPr="00287268">
        <w:rPr>
          <w:rFonts w:cs="Times New Roman"/>
          <w:szCs w:val="24"/>
        </w:rPr>
        <w:instrText xml:space="preserve"> ADDIN EN.CITE </w:instrText>
      </w:r>
      <w:r w:rsidR="00A73BC5" w:rsidRPr="00287268">
        <w:rPr>
          <w:rFonts w:cs="Times New Roman"/>
          <w:szCs w:val="24"/>
        </w:rPr>
        <w:fldChar w:fldCharType="begin">
          <w:fldData xml:space="preserve">PEVuZE5vdGU+PENpdGU+PEF1dGhvcj5GbGVpc2NobWFuPC9BdXRob3I+PFllYXI+MjAxMjwvWWVh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</w:fldData>
        </w:fldChar>
      </w:r>
      <w:r w:rsidR="00A73BC5" w:rsidRPr="00287268">
        <w:rPr>
          <w:rFonts w:cs="Times New Roman"/>
          <w:szCs w:val="24"/>
        </w:rPr>
        <w:instrText xml:space="preserve"> ADDIN EN.CITE.DATA </w:instrText>
      </w:r>
      <w:r w:rsidR="00A73BC5" w:rsidRPr="00287268">
        <w:rPr>
          <w:rFonts w:cs="Times New Roman"/>
          <w:szCs w:val="24"/>
        </w:rPr>
      </w:r>
      <w:r w:rsidR="00A73BC5" w:rsidRPr="00287268">
        <w:rPr>
          <w:rFonts w:cs="Times New Roman"/>
          <w:szCs w:val="24"/>
        </w:rPr>
        <w:fldChar w:fldCharType="end"/>
      </w:r>
      <w:r w:rsidR="00590786" w:rsidRPr="00287268">
        <w:rPr>
          <w:rFonts w:cs="Times New Roman"/>
          <w:szCs w:val="24"/>
        </w:rPr>
      </w:r>
      <w:r w:rsidR="00590786" w:rsidRPr="00287268">
        <w:rPr>
          <w:rFonts w:cs="Times New Roman"/>
          <w:szCs w:val="24"/>
        </w:rPr>
        <w:fldChar w:fldCharType="separate"/>
      </w:r>
      <w:r w:rsidR="00A73BC5" w:rsidRPr="00287268">
        <w:rPr>
          <w:rFonts w:cs="Times New Roman"/>
          <w:noProof/>
          <w:szCs w:val="24"/>
        </w:rPr>
        <w:t>(</w:t>
      </w:r>
      <w:hyperlink w:anchor="_ENREF_20" w:tooltip="Fleischman, 2012 #4079" w:history="1">
        <w:r w:rsidR="000D4EF8" w:rsidRPr="00287268">
          <w:rPr>
            <w:rFonts w:cs="Times New Roman"/>
            <w:noProof/>
            <w:szCs w:val="24"/>
          </w:rPr>
          <w:t>Fleischman 2012</w:t>
        </w:r>
      </w:hyperlink>
      <w:r w:rsidR="00A73BC5" w:rsidRPr="00287268">
        <w:rPr>
          <w:rFonts w:cs="Times New Roman"/>
          <w:noProof/>
          <w:szCs w:val="24"/>
        </w:rPr>
        <w:t xml:space="preserve">, </w:t>
      </w:r>
      <w:hyperlink w:anchor="_ENREF_21" w:tooltip="Fleischman, 2014 #6134" w:history="1">
        <w:r w:rsidR="000D4EF8" w:rsidRPr="00287268">
          <w:rPr>
            <w:rFonts w:cs="Times New Roman"/>
            <w:noProof/>
            <w:szCs w:val="24"/>
          </w:rPr>
          <w:t>2014</w:t>
        </w:r>
      </w:hyperlink>
      <w:r w:rsidR="00A73BC5" w:rsidRPr="00287268">
        <w:rPr>
          <w:rFonts w:cs="Times New Roman"/>
          <w:noProof/>
          <w:szCs w:val="24"/>
        </w:rPr>
        <w:t>)</w:t>
      </w:r>
      <w:r w:rsidR="00590786" w:rsidRPr="00287268">
        <w:rPr>
          <w:rFonts w:cs="Times New Roman"/>
          <w:szCs w:val="24"/>
        </w:rPr>
        <w:fldChar w:fldCharType="end"/>
      </w:r>
      <w:r w:rsidR="00860E76" w:rsidRPr="00287268">
        <w:rPr>
          <w:rFonts w:cs="Times New Roman"/>
          <w:szCs w:val="24"/>
        </w:rPr>
        <w:t xml:space="preserve">. This research included interviews </w:t>
      </w:r>
      <w:r w:rsidR="00330BC3" w:rsidRPr="00287268">
        <w:rPr>
          <w:rFonts w:cs="Times New Roman"/>
          <w:szCs w:val="24"/>
        </w:rPr>
        <w:t>with 14</w:t>
      </w:r>
      <w:r w:rsidR="009D27C4" w:rsidRPr="00287268">
        <w:rPr>
          <w:rFonts w:cs="Times New Roman"/>
          <w:szCs w:val="24"/>
        </w:rPr>
        <w:t>6</w:t>
      </w:r>
      <w:r w:rsidR="00330BC3" w:rsidRPr="00287268">
        <w:rPr>
          <w:rFonts w:cs="Times New Roman"/>
          <w:szCs w:val="24"/>
        </w:rPr>
        <w:t xml:space="preserve"> forest department employees and 94 other stakeholders in forest issues</w:t>
      </w:r>
      <w:r w:rsidR="007A7D24" w:rsidRPr="00287268">
        <w:rPr>
          <w:rFonts w:cs="Times New Roman"/>
          <w:szCs w:val="24"/>
        </w:rPr>
        <w:t xml:space="preserve">. Most of these interviews occurred as I followed foresters conducting their everyday work, and thus, while some more formal interviews were only 30 minutes long, many interviews occurred through </w:t>
      </w:r>
      <w:r w:rsidR="007A7D24" w:rsidRPr="00287268">
        <w:rPr>
          <w:rFonts w:cs="Times New Roman"/>
          <w:szCs w:val="24"/>
        </w:rPr>
        <w:lastRenderedPageBreak/>
        <w:t xml:space="preserve">several days spent “soaking and poking” </w:t>
      </w:r>
      <w:r w:rsidR="007A7D24" w:rsidRPr="00287268">
        <w:rPr>
          <w:rFonts w:cs="Times New Roman"/>
          <w:szCs w:val="24"/>
        </w:rPr>
        <w:fldChar w:fldCharType="begin"/>
      </w:r>
      <w:r w:rsidR="004547DC" w:rsidRPr="00287268">
        <w:rPr>
          <w:rFonts w:cs="Times New Roman"/>
          <w:szCs w:val="24"/>
        </w:rPr>
        <w:instrText xml:space="preserve"> ADDIN EN.CITE &lt;EndNote&gt;&lt;Cite&gt;&lt;Author&gt;Fenno&lt;/Author&gt;&lt;Year&gt;1990&lt;/Year&gt;&lt;RecNum&gt;5112&lt;/RecNum&gt;&lt;DisplayText&gt;(Fenno 1990)&lt;/DisplayText&gt;&lt;record&gt;&lt;rec-number&gt;5112&lt;/rec-number&gt;&lt;foreign-keys&gt;&lt;key app="EN" db-id="pxd9a25fdaexsaededqxedr3ee2z5pea9dae" timestamp="1472779970"&gt;5112&lt;/key&gt;&lt;/foreign-keys&gt;&lt;ref-type name="Book"&gt;6&lt;/ref-type&gt;&lt;contributors&gt;&lt;authors&gt;&lt;author&gt;Fenno, Richard F.&lt;/author&gt;&lt;/authors&gt;&lt;/contributors&gt;&lt;titles&gt;&lt;title&gt;Watching politicians : essays on participant observation&lt;/title&gt;&lt;/titles&gt;&lt;dates&gt;&lt;year&gt;1990&lt;/year&gt;&lt;/dates&gt;&lt;pub-location&gt;Berkeley, Calif.&lt;/pub-location&gt;&lt;publisher&gt;Institute of Governmental Studies, University of California at Berkeley&lt;/publisher&gt;&lt;isbn&gt;0877723230 9780877723233&lt;/isbn&gt;&lt;urls&gt;&lt;/urls&gt;&lt;research-notes&gt;This contains chp. 3, also the appendix to Home style, which includes the famous quote about &amp;quot;soaking and poking&amp;quot;.  There is some advocacy of participant observation in legislative research.  Finally, the best part probably addresses the relationship between polticial science and journalism, especially as his reflection on how journalists treated Dan Quayle in 1988, as compared to his perspective as a political scientist who had studied Quayle.  The main point is that journalists are interested in very different things - in particular, political scientists think political acts (ie such as passing legislation, which Quayle had done well as a senator) are imporant, while journalists are more interested in much more personal traits.&lt;/research-notes&gt;&lt;/record&gt;&lt;/Cite&gt;&lt;/EndNote&gt;</w:instrText>
      </w:r>
      <w:r w:rsidR="007A7D24" w:rsidRPr="00287268">
        <w:rPr>
          <w:rFonts w:cs="Times New Roman"/>
          <w:szCs w:val="24"/>
        </w:rPr>
        <w:fldChar w:fldCharType="separate"/>
      </w:r>
      <w:r w:rsidR="007A7D24" w:rsidRPr="00287268">
        <w:rPr>
          <w:rFonts w:cs="Times New Roman"/>
          <w:noProof/>
          <w:szCs w:val="24"/>
        </w:rPr>
        <w:t>(</w:t>
      </w:r>
      <w:hyperlink w:anchor="_ENREF_19" w:tooltip="Fenno, 1990 #5112" w:history="1">
        <w:r w:rsidR="000D4EF8" w:rsidRPr="00287268">
          <w:rPr>
            <w:rFonts w:cs="Times New Roman"/>
            <w:noProof/>
            <w:szCs w:val="24"/>
          </w:rPr>
          <w:t>Fenno 1990</w:t>
        </w:r>
      </w:hyperlink>
      <w:r w:rsidR="007A7D24" w:rsidRPr="00287268">
        <w:rPr>
          <w:rFonts w:cs="Times New Roman"/>
          <w:noProof/>
          <w:szCs w:val="24"/>
        </w:rPr>
        <w:t>)</w:t>
      </w:r>
      <w:r w:rsidR="007A7D24" w:rsidRPr="00287268">
        <w:rPr>
          <w:rFonts w:cs="Times New Roman"/>
          <w:szCs w:val="24"/>
        </w:rPr>
        <w:fldChar w:fldCharType="end"/>
      </w:r>
      <w:r w:rsidR="007A7D24" w:rsidRPr="00287268">
        <w:rPr>
          <w:rFonts w:cs="Times New Roman"/>
          <w:szCs w:val="24"/>
        </w:rPr>
        <w:t xml:space="preserve"> in the field official’s work. I </w:t>
      </w:r>
      <w:r w:rsidR="00F707A8" w:rsidRPr="00287268">
        <w:rPr>
          <w:rFonts w:cs="Times New Roman"/>
          <w:szCs w:val="24"/>
        </w:rPr>
        <w:t>gather</w:t>
      </w:r>
      <w:r w:rsidR="007A7D24" w:rsidRPr="00287268">
        <w:rPr>
          <w:rFonts w:cs="Times New Roman"/>
          <w:szCs w:val="24"/>
        </w:rPr>
        <w:t>ed</w:t>
      </w:r>
      <w:r w:rsidR="00F707A8" w:rsidRPr="00287268">
        <w:rPr>
          <w:rFonts w:cs="Times New Roman"/>
          <w:szCs w:val="24"/>
        </w:rPr>
        <w:t xml:space="preserve"> over 5,000 pages of field notes and 10,000 pages of primary documents</w:t>
      </w:r>
      <w:r w:rsidR="00FF42C5" w:rsidRPr="00287268">
        <w:rPr>
          <w:rFonts w:cs="Times New Roman"/>
          <w:szCs w:val="24"/>
        </w:rPr>
        <w:t xml:space="preserve">. </w:t>
      </w:r>
      <w:r w:rsidR="009C5DD6" w:rsidRPr="00287268">
        <w:rPr>
          <w:rFonts w:cs="Times New Roman"/>
          <w:szCs w:val="24"/>
        </w:rPr>
        <w:t>An Indian</w:t>
      </w:r>
      <w:r w:rsidR="00D16EFF" w:rsidRPr="00287268">
        <w:rPr>
          <w:rFonts w:cs="Times New Roman"/>
          <w:szCs w:val="24"/>
        </w:rPr>
        <w:t xml:space="preserve"> forester I met who had read </w:t>
      </w:r>
      <w:r w:rsidR="00D16EFF" w:rsidRPr="00287268">
        <w:rPr>
          <w:rFonts w:cs="Times New Roman"/>
          <w:i/>
          <w:szCs w:val="24"/>
        </w:rPr>
        <w:t>The Forest Ranger</w:t>
      </w:r>
      <w:r w:rsidR="00D16EFF" w:rsidRPr="00287268">
        <w:rPr>
          <w:rFonts w:cs="Times New Roman"/>
          <w:szCs w:val="24"/>
        </w:rPr>
        <w:t xml:space="preserve"> while</w:t>
      </w:r>
      <w:r w:rsidR="009C5DD6" w:rsidRPr="00287268">
        <w:rPr>
          <w:rFonts w:cs="Times New Roman"/>
          <w:szCs w:val="24"/>
        </w:rPr>
        <w:t xml:space="preserve"> visiting </w:t>
      </w:r>
      <w:r w:rsidR="00191664" w:rsidRPr="00287268">
        <w:rPr>
          <w:rFonts w:cs="Times New Roman"/>
          <w:szCs w:val="24"/>
        </w:rPr>
        <w:t>the US</w:t>
      </w:r>
      <w:r w:rsidR="00D16EFF" w:rsidRPr="00287268">
        <w:rPr>
          <w:rFonts w:cs="Times New Roman"/>
          <w:szCs w:val="24"/>
        </w:rPr>
        <w:t xml:space="preserve"> told me “I got chills down my spine reading it,” because what Kaufman described about the USFS in the 1950s was remarkably similar to his experiences working in remote </w:t>
      </w:r>
      <w:r w:rsidR="00191664" w:rsidRPr="00287268">
        <w:rPr>
          <w:rFonts w:cs="Times New Roman"/>
          <w:szCs w:val="24"/>
        </w:rPr>
        <w:t xml:space="preserve">Indian </w:t>
      </w:r>
      <w:r w:rsidR="00D16EFF" w:rsidRPr="00287268">
        <w:rPr>
          <w:rFonts w:cs="Times New Roman"/>
          <w:szCs w:val="24"/>
        </w:rPr>
        <w:t>forest</w:t>
      </w:r>
      <w:r w:rsidR="00191664" w:rsidRPr="00287268">
        <w:rPr>
          <w:rFonts w:cs="Times New Roman"/>
          <w:szCs w:val="24"/>
        </w:rPr>
        <w:t>s</w:t>
      </w:r>
      <w:r w:rsidR="00D16EFF" w:rsidRPr="00287268">
        <w:rPr>
          <w:rFonts w:cs="Times New Roman"/>
          <w:szCs w:val="24"/>
        </w:rPr>
        <w:t xml:space="preserve"> during the 1980s</w:t>
      </w:r>
      <w:r w:rsidR="009C5DD6" w:rsidRPr="00287268">
        <w:rPr>
          <w:rFonts w:cs="Times New Roman"/>
          <w:szCs w:val="24"/>
        </w:rPr>
        <w:t xml:space="preserve"> (interview with informant 127, August 17, 2010)</w:t>
      </w:r>
      <w:r w:rsidR="00D16EFF" w:rsidRPr="00287268">
        <w:rPr>
          <w:rFonts w:cs="Times New Roman"/>
          <w:szCs w:val="24"/>
        </w:rPr>
        <w:t xml:space="preserve">. </w:t>
      </w:r>
      <w:r w:rsidR="00191664" w:rsidRPr="00287268">
        <w:rPr>
          <w:rFonts w:cs="Times New Roman"/>
          <w:szCs w:val="24"/>
        </w:rPr>
        <w:t>I</w:t>
      </w:r>
      <w:r w:rsidR="00DD2DDC" w:rsidRPr="00287268">
        <w:rPr>
          <w:rFonts w:cs="Times New Roman"/>
          <w:szCs w:val="24"/>
        </w:rPr>
        <w:t xml:space="preserve">n contrast to Kaufman’s predictions, these organizations </w:t>
      </w:r>
      <w:r w:rsidR="00191664" w:rsidRPr="00287268">
        <w:rPr>
          <w:rFonts w:cs="Times New Roman"/>
          <w:szCs w:val="24"/>
        </w:rPr>
        <w:t>are unable to obtain compliance from their field staff</w:t>
      </w:r>
      <w:r w:rsidR="00DD2DDC" w:rsidRPr="00287268">
        <w:rPr>
          <w:rFonts w:cs="Times New Roman"/>
          <w:szCs w:val="24"/>
        </w:rPr>
        <w:t>.</w:t>
      </w:r>
    </w:p>
    <w:p w14:paraId="33D73F59" w14:textId="47E0554A" w:rsidR="00E90F45" w:rsidRPr="00287268" w:rsidRDefault="00E90F45" w:rsidP="004901D3">
      <w:pPr>
        <w:spacing w:after="240" w:line="480" w:lineRule="auto"/>
        <w:rPr>
          <w:rFonts w:cs="Times New Roman"/>
          <w:b/>
          <w:szCs w:val="24"/>
        </w:rPr>
      </w:pPr>
      <w:r w:rsidRPr="00287268">
        <w:rPr>
          <w:rFonts w:cs="Times New Roman"/>
          <w:b/>
          <w:szCs w:val="24"/>
        </w:rPr>
        <w:t>Structural Similarities between the USFS and Indian forest departments</w:t>
      </w:r>
    </w:p>
    <w:p w14:paraId="020B385D" w14:textId="33F31714" w:rsidR="00D16EFF" w:rsidRPr="00287268" w:rsidRDefault="00483075" w:rsidP="004901D3">
      <w:pPr>
        <w:spacing w:after="240" w:line="480" w:lineRule="auto"/>
        <w:ind w:firstLine="720"/>
        <w:rPr>
          <w:rFonts w:cs="Times New Roman"/>
          <w:szCs w:val="24"/>
        </w:rPr>
      </w:pPr>
      <w:r w:rsidRPr="00287268">
        <w:rPr>
          <w:rFonts w:cs="Times New Roman"/>
          <w:szCs w:val="24"/>
        </w:rPr>
        <w:t>T</w:t>
      </w:r>
      <w:r w:rsidR="00D16EFF" w:rsidRPr="00287268">
        <w:rPr>
          <w:rFonts w:cs="Times New Roman"/>
          <w:szCs w:val="24"/>
        </w:rPr>
        <w:t xml:space="preserve">oday’s Indian forest departments </w:t>
      </w:r>
      <w:r w:rsidRPr="00287268">
        <w:rPr>
          <w:rFonts w:cs="Times New Roman"/>
          <w:szCs w:val="24"/>
        </w:rPr>
        <w:t xml:space="preserve">follow similar formal procedures to Kaufman’s USFS to preform decisions and insure compliance. The departments </w:t>
      </w:r>
      <w:r w:rsidR="00D16EFF" w:rsidRPr="00287268">
        <w:rPr>
          <w:rFonts w:cs="Times New Roman"/>
          <w:szCs w:val="24"/>
        </w:rPr>
        <w:t xml:space="preserve">create </w:t>
      </w:r>
      <w:r w:rsidR="00191664" w:rsidRPr="00287268">
        <w:rPr>
          <w:rFonts w:cs="Times New Roman"/>
          <w:szCs w:val="24"/>
        </w:rPr>
        <w:t xml:space="preserve">detailed </w:t>
      </w:r>
      <w:r w:rsidR="00D16EFF" w:rsidRPr="00287268">
        <w:rPr>
          <w:rFonts w:cs="Times New Roman"/>
          <w:szCs w:val="24"/>
        </w:rPr>
        <w:t>management plans, circulars, and ad-hoc instructions</w:t>
      </w:r>
      <w:r w:rsidR="00191664" w:rsidRPr="00287268">
        <w:rPr>
          <w:rFonts w:cs="Times New Roman"/>
          <w:szCs w:val="24"/>
        </w:rPr>
        <w:t xml:space="preserve"> and </w:t>
      </w:r>
      <w:r w:rsidR="00D16EFF" w:rsidRPr="00287268">
        <w:rPr>
          <w:rFonts w:cs="Times New Roman"/>
          <w:szCs w:val="24"/>
        </w:rPr>
        <w:t>field staff are made aware of new policies and procedures</w:t>
      </w:r>
      <w:r w:rsidR="0031415C" w:rsidRPr="00287268">
        <w:rPr>
          <w:rFonts w:cs="Times New Roman"/>
          <w:szCs w:val="24"/>
        </w:rPr>
        <w:t>. Indian forest departments also follow similar procedures for detecting deviations: officers maintain detailed logs of their activities, and these are examined by supervisors during frequent field and office inspections</w:t>
      </w:r>
      <w:r w:rsidR="00094052" w:rsidRPr="00287268">
        <w:rPr>
          <w:rFonts w:cs="Times New Roman"/>
          <w:szCs w:val="24"/>
        </w:rPr>
        <w:t xml:space="preserve">. </w:t>
      </w:r>
      <w:r w:rsidR="00232B0E" w:rsidRPr="00287268">
        <w:rPr>
          <w:rFonts w:cs="Times New Roman"/>
          <w:szCs w:val="24"/>
        </w:rPr>
        <w:t>Transfers are also frequent, although they are more often used as a political sanctioning mechanism (see below) than as a means of broadening exposure</w:t>
      </w:r>
      <w:r w:rsidR="003216B1" w:rsidRPr="00287268">
        <w:rPr>
          <w:rFonts w:cs="Times New Roman"/>
          <w:szCs w:val="24"/>
        </w:rPr>
        <w:t xml:space="preserve"> </w:t>
      </w:r>
      <w:r w:rsidR="003216B1" w:rsidRPr="00287268">
        <w:rPr>
          <w:rFonts w:cs="Times New Roman"/>
          <w:szCs w:val="24"/>
        </w:rPr>
        <w:fldChar w:fldCharType="begin"/>
      </w:r>
      <w:r w:rsidR="003216B1" w:rsidRPr="00287268">
        <w:rPr>
          <w:rFonts w:cs="Times New Roman"/>
          <w:szCs w:val="24"/>
        </w:rPr>
        <w:instrText xml:space="preserve"> ADDIN EN.CITE &lt;EndNote&gt;&lt;Cite&gt;&lt;Author&gt;Fleischman&lt;/Author&gt;&lt;Year&gt;2016&lt;/Year&gt;&lt;RecNum&gt;6448&lt;/RecNum&gt;&lt;DisplayText&gt;(Fleischman 2016)&lt;/DisplayText&gt;&lt;record&gt;&lt;rec-number&gt;6448&lt;/rec-number&gt;&lt;foreign-keys&gt;&lt;key app="EN" db-id="pxd9a25fdaexsaededqxedr3ee2z5pea9dae" timestamp="1472783039"&gt;6448&lt;/key&gt;&lt;key app="ENWeb" db-id=""&gt;0&lt;/key&gt;&lt;/foreign-keys&gt;&lt;ref-type name="Journal Article"&gt;17&lt;/ref-type&gt;&lt;contributors&gt;&lt;authors&gt;&lt;author&gt;Fleischman, Forrest&lt;/author&gt;&lt;/authors&gt;&lt;/contributors&gt;&lt;titles&gt;&lt;title&gt;Understanding India’s forest bureaucracy: a review&lt;/title&gt;&lt;secondary-title&gt;Regional Environmental Change&lt;/secondary-title&gt;&lt;/titles&gt;&lt;periodical&gt;&lt;full-title&gt;Regional Environmental Change&lt;/full-title&gt;&lt;/periodical&gt;&lt;pages&gt;153-165&lt;/pages&gt;&lt;volume&gt;16&lt;/volume&gt;&lt;number&gt;1&lt;/number&gt;&lt;dates&gt;&lt;year&gt;2016&lt;/year&gt;&lt;/dates&gt;&lt;isbn&gt;1436-378X&lt;/isbn&gt;&lt;label&gt;Fleischman2016&lt;/label&gt;&lt;work-type&gt;journal article&lt;/work-type&gt;&lt;urls&gt;&lt;related-urls&gt;&lt;url&gt;http://dx.doi.org/10.1007/s10113-015-0844-8&lt;/url&gt;&lt;/related-urls&gt;&lt;/urls&gt;&lt;electronic-resource-num&gt;10.1007/s10113-015-0844-8&lt;/electronic-resource-num&gt;&lt;/record&gt;&lt;/Cite&gt;&lt;/EndNote&gt;</w:instrText>
      </w:r>
      <w:r w:rsidR="003216B1" w:rsidRPr="00287268">
        <w:rPr>
          <w:rFonts w:cs="Times New Roman"/>
          <w:szCs w:val="24"/>
        </w:rPr>
        <w:fldChar w:fldCharType="separate"/>
      </w:r>
      <w:r w:rsidR="003216B1" w:rsidRPr="00287268">
        <w:rPr>
          <w:rFonts w:cs="Times New Roman"/>
          <w:noProof/>
          <w:szCs w:val="24"/>
        </w:rPr>
        <w:t>(</w:t>
      </w:r>
      <w:hyperlink w:anchor="_ENREF_22" w:tooltip="Fleischman, 2016 #6448" w:history="1">
        <w:r w:rsidR="000D4EF8" w:rsidRPr="00287268">
          <w:rPr>
            <w:rFonts w:cs="Times New Roman"/>
            <w:noProof/>
            <w:szCs w:val="24"/>
          </w:rPr>
          <w:t>Fleischman 2016</w:t>
        </w:r>
      </w:hyperlink>
      <w:r w:rsidR="003216B1" w:rsidRPr="00287268">
        <w:rPr>
          <w:rFonts w:cs="Times New Roman"/>
          <w:noProof/>
          <w:szCs w:val="24"/>
        </w:rPr>
        <w:t>)</w:t>
      </w:r>
      <w:r w:rsidR="003216B1" w:rsidRPr="00287268">
        <w:rPr>
          <w:rFonts w:cs="Times New Roman"/>
          <w:szCs w:val="24"/>
        </w:rPr>
        <w:fldChar w:fldCharType="end"/>
      </w:r>
      <w:r w:rsidR="00232B0E" w:rsidRPr="00287268">
        <w:rPr>
          <w:rFonts w:cs="Times New Roman"/>
          <w:szCs w:val="24"/>
        </w:rPr>
        <w:t>. One significant difference is that there are a larger number of formal ran</w:t>
      </w:r>
      <w:r w:rsidR="003216B1" w:rsidRPr="00287268">
        <w:rPr>
          <w:rFonts w:cs="Times New Roman"/>
          <w:szCs w:val="24"/>
        </w:rPr>
        <w:t>ks</w:t>
      </w:r>
      <w:r w:rsidR="00232B0E" w:rsidRPr="00287268">
        <w:rPr>
          <w:rFonts w:cs="Times New Roman"/>
          <w:szCs w:val="24"/>
        </w:rPr>
        <w:t>, and information flow from lower ranks appears more limited than that described by Kaufman</w:t>
      </w:r>
      <w:r w:rsidR="00C1144F" w:rsidRPr="00287268">
        <w:rPr>
          <w:rFonts w:cs="Times New Roman"/>
          <w:szCs w:val="24"/>
        </w:rPr>
        <w:t xml:space="preserve">, perhaps a result of a more hierarchical culture </w:t>
      </w:r>
      <w:r w:rsidR="007A7D24" w:rsidRPr="00287268">
        <w:rPr>
          <w:rFonts w:cs="Times New Roman"/>
          <w:szCs w:val="24"/>
        </w:rPr>
        <w:fldChar w:fldCharType="begin"/>
      </w:r>
      <w:r w:rsidR="004547DC" w:rsidRPr="00287268">
        <w:rPr>
          <w:rFonts w:cs="Times New Roman"/>
          <w:szCs w:val="24"/>
        </w:rPr>
        <w:instrText xml:space="preserve"> ADDIN EN.CITE &lt;EndNote&gt;&lt;Cite&gt;&lt;Author&gt;Aycan&lt;/Author&gt;&lt;Year&gt;2000&lt;/Year&gt;&lt;RecNum&gt;2881&lt;/RecNum&gt;&lt;DisplayText&gt;(Aycan et al. 2000)&lt;/DisplayText&gt;&lt;record&gt;&lt;rec-number&gt;2881&lt;/rec-number&gt;&lt;foreign-keys&gt;&lt;key app="EN" db-id="pxd9a25fdaexsaededqxedr3ee2z5pea9dae" timestamp="1472750266"&gt;2881&lt;/key&gt;&lt;/foreign-keys&gt;&lt;ref-type name="Journal Article"&gt;17&lt;/ref-type&gt;&lt;contributors&gt;&lt;authors&gt;&lt;author&gt;Aycan, Zeynep&lt;/author&gt;&lt;author&gt;Kanungo, Rabindra&lt;/author&gt;&lt;author&gt;Mendonca, Manuel&lt;/author&gt;&lt;author&gt;Yu, Kaicheng&lt;/author&gt;&lt;author&gt;Deller, Jürgen&lt;/author&gt;&lt;author&gt;Stahl, Günter&lt;/author&gt;&lt;author&gt;Kurshid, Anwar&lt;/author&gt;&lt;/authors&gt;&lt;/contributors&gt;&lt;titles&gt;&lt;title&gt;Impact of Culture on Human Resource Management Practices: A 10-Country Comparison&lt;/title&gt;&lt;secondary-title&gt;Applied Psychology&lt;/secondary-title&gt;&lt;/titles&gt;&lt;periodical&gt;&lt;full-title&gt;Applied Psychology&lt;/full-title&gt;&lt;/periodical&gt;&lt;pages&gt;192-221&lt;/pages&gt;&lt;volume&gt;49&lt;/volume&gt;&lt;number&gt;1&lt;/number&gt;&lt;dates&gt;&lt;year&gt;2000&lt;/year&gt;&lt;/dates&gt;&lt;publisher&gt;Blackwell Publishers Ltd&lt;/publisher&gt;&lt;isbn&gt;1464-0597&lt;/isbn&gt;&lt;urls&gt;&lt;related-urls&gt;&lt;url&gt;http://dx.doi.org/10.1111/1464-0597.00010&lt;/url&gt;&lt;/related-urls&gt;&lt;/urls&gt;&lt;electronic-resource-num&gt;10.1111/1464-0597.00010&lt;/electronic-resource-num&gt;&lt;/record&gt;&lt;/Cite&gt;&lt;/EndNote&gt;</w:instrText>
      </w:r>
      <w:r w:rsidR="007A7D24" w:rsidRPr="00287268">
        <w:rPr>
          <w:rFonts w:cs="Times New Roman"/>
          <w:szCs w:val="24"/>
        </w:rPr>
        <w:fldChar w:fldCharType="separate"/>
      </w:r>
      <w:r w:rsidR="007A7D24" w:rsidRPr="00287268">
        <w:rPr>
          <w:rFonts w:cs="Times New Roman"/>
          <w:noProof/>
          <w:szCs w:val="24"/>
        </w:rPr>
        <w:t>(</w:t>
      </w:r>
      <w:hyperlink w:anchor="_ENREF_2" w:tooltip="Aycan, 2000 #2881" w:history="1">
        <w:r w:rsidR="000D4EF8" w:rsidRPr="00287268">
          <w:rPr>
            <w:rFonts w:cs="Times New Roman"/>
            <w:noProof/>
            <w:szCs w:val="24"/>
          </w:rPr>
          <w:t>Aycan et al. 2000</w:t>
        </w:r>
      </w:hyperlink>
      <w:r w:rsidR="007A7D24" w:rsidRPr="00287268">
        <w:rPr>
          <w:rFonts w:cs="Times New Roman"/>
          <w:noProof/>
          <w:szCs w:val="24"/>
        </w:rPr>
        <w:t>)</w:t>
      </w:r>
      <w:r w:rsidR="007A7D24" w:rsidRPr="00287268">
        <w:rPr>
          <w:rFonts w:cs="Times New Roman"/>
          <w:szCs w:val="24"/>
        </w:rPr>
        <w:fldChar w:fldCharType="end"/>
      </w:r>
      <w:r w:rsidR="00232B0E" w:rsidRPr="00287268">
        <w:rPr>
          <w:rFonts w:cs="Times New Roman"/>
          <w:szCs w:val="24"/>
        </w:rPr>
        <w:t xml:space="preserve">. </w:t>
      </w:r>
    </w:p>
    <w:p w14:paraId="10DE24E2" w14:textId="48964976" w:rsidR="00483075" w:rsidRPr="00287268" w:rsidRDefault="00874B0B" w:rsidP="004901D3">
      <w:pPr>
        <w:spacing w:after="240" w:line="480" w:lineRule="auto"/>
        <w:ind w:firstLine="720"/>
        <w:rPr>
          <w:rFonts w:cs="Times New Roman"/>
          <w:szCs w:val="24"/>
        </w:rPr>
      </w:pPr>
      <w:r w:rsidRPr="00287268">
        <w:rPr>
          <w:rFonts w:cs="Times New Roman"/>
          <w:szCs w:val="24"/>
        </w:rPr>
        <w:t>Indian forest departments also follow similar practices for eliciting voluntary conformity to Kaufman’s USFS</w:t>
      </w:r>
      <w:r w:rsidR="00282599" w:rsidRPr="00287268">
        <w:rPr>
          <w:rFonts w:cs="Times New Roman"/>
          <w:szCs w:val="24"/>
        </w:rPr>
        <w:t>. As in the USFS, forest officials are recruited at a young age and promoted up through the ranks</w:t>
      </w:r>
      <w:r w:rsidRPr="00287268">
        <w:rPr>
          <w:rFonts w:cs="Times New Roman"/>
          <w:szCs w:val="24"/>
        </w:rPr>
        <w:t>, and perhaps even more than reported by Kaufman, join a service with a distinctive identity</w:t>
      </w:r>
      <w:r w:rsidR="00282599" w:rsidRPr="00287268">
        <w:rPr>
          <w:rFonts w:cs="Times New Roman"/>
          <w:szCs w:val="24"/>
        </w:rPr>
        <w:t xml:space="preserve">. </w:t>
      </w:r>
      <w:r w:rsidR="00305010" w:rsidRPr="00287268">
        <w:rPr>
          <w:rFonts w:cs="Times New Roman"/>
          <w:szCs w:val="24"/>
        </w:rPr>
        <w:t>In contrast to the USFS, less emphasis is put on recruiting</w:t>
      </w:r>
      <w:r w:rsidRPr="00287268">
        <w:rPr>
          <w:rFonts w:cs="Times New Roman"/>
          <w:szCs w:val="24"/>
        </w:rPr>
        <w:t xml:space="preserve"> those interested in </w:t>
      </w:r>
      <w:r w:rsidRPr="00287268">
        <w:rPr>
          <w:rFonts w:cs="Times New Roman"/>
          <w:szCs w:val="24"/>
        </w:rPr>
        <w:lastRenderedPageBreak/>
        <w:t>forests</w:t>
      </w:r>
      <w:r w:rsidR="006B6C27" w:rsidRPr="00287268">
        <w:rPr>
          <w:rFonts w:cs="Times New Roman"/>
          <w:szCs w:val="24"/>
        </w:rPr>
        <w:t>, and more to training</w:t>
      </w:r>
      <w:r w:rsidR="00305010" w:rsidRPr="00287268">
        <w:rPr>
          <w:rFonts w:cs="Times New Roman"/>
          <w:szCs w:val="24"/>
        </w:rPr>
        <w:t xml:space="preserve">. </w:t>
      </w:r>
      <w:r w:rsidR="00C96AB8" w:rsidRPr="00287268">
        <w:rPr>
          <w:rFonts w:cs="Times New Roman"/>
          <w:szCs w:val="24"/>
        </w:rPr>
        <w:t>B</w:t>
      </w:r>
      <w:r w:rsidR="00305010" w:rsidRPr="00287268">
        <w:rPr>
          <w:rFonts w:cs="Times New Roman"/>
          <w:szCs w:val="24"/>
        </w:rPr>
        <w:t xml:space="preserve">ecause government jobs offer security relative to the Indian private sector, many young people appear for numerous civil service examinations, hoping to obtain </w:t>
      </w:r>
      <w:r w:rsidR="00305010" w:rsidRPr="00287268">
        <w:rPr>
          <w:rFonts w:cs="Times New Roman"/>
          <w:i/>
          <w:szCs w:val="24"/>
        </w:rPr>
        <w:t>any</w:t>
      </w:r>
      <w:r w:rsidR="00305010" w:rsidRPr="00287268">
        <w:rPr>
          <w:rFonts w:cs="Times New Roman"/>
          <w:szCs w:val="24"/>
        </w:rPr>
        <w:t xml:space="preserve"> government job</w:t>
      </w:r>
      <w:r w:rsidR="00FB0631" w:rsidRPr="00287268">
        <w:rPr>
          <w:rFonts w:cs="Times New Roman"/>
          <w:szCs w:val="24"/>
        </w:rPr>
        <w:t xml:space="preserve"> </w:t>
      </w:r>
      <w:r w:rsidR="00FB0631" w:rsidRPr="00287268">
        <w:rPr>
          <w:rFonts w:cs="Times New Roman"/>
          <w:szCs w:val="24"/>
        </w:rPr>
        <w:fldChar w:fldCharType="begin"/>
      </w:r>
      <w:r w:rsidR="004547DC" w:rsidRPr="00287268">
        <w:rPr>
          <w:rFonts w:cs="Times New Roman"/>
          <w:szCs w:val="24"/>
        </w:rPr>
        <w:instrText xml:space="preserve"> ADDIN EN.CITE &lt;EndNote&gt;&lt;Cite&gt;&lt;Author&gt;Jeffrey&lt;/Author&gt;&lt;Year&gt;2009&lt;/Year&gt;&lt;RecNum&gt;2704&lt;/RecNum&gt;&lt;DisplayText&gt;(Jeffrey 2009)&lt;/DisplayText&gt;&lt;record&gt;&lt;rec-number&gt;2704&lt;/rec-number&gt;&lt;foreign-keys&gt;&lt;key app="EN" db-id="pxd9a25fdaexsaededqxedr3ee2z5pea9dae" timestamp="1472747838"&gt;2704&lt;/key&gt;&lt;/foreign-keys&gt;&lt;ref-type name="Journal Article"&gt;17&lt;/ref-type&gt;&lt;contributors&gt;&lt;authors&gt;&lt;author&gt;Jeffrey,Craig&lt;/author&gt;&lt;/authors&gt;&lt;/contributors&gt;&lt;titles&gt;&lt;title&gt;Fixing Futures: Educated Unemployment through a North Indian Lens&lt;/title&gt;&lt;secondary-title&gt;Comparative Studies in Society and History&lt;/secondary-title&gt;&lt;/titles&gt;&lt;periodical&gt;&lt;full-title&gt;Comparative Studies in Society and History&lt;/full-title&gt;&lt;/periodical&gt;&lt;pages&gt;182-211&lt;/pages&gt;&lt;volume&gt;51&lt;/volume&gt;&lt;number&gt;01&lt;/number&gt;&lt;dates&gt;&lt;year&gt;2009&lt;/year&gt;&lt;/dates&gt;&lt;isbn&gt;0010-4175&lt;/isbn&gt;&lt;urls&gt;&lt;related-urls&gt;&lt;url&gt;http://dx.doi.org/10.1017/S0010417509000085&lt;/url&gt;&lt;/related-urls&gt;&lt;/urls&gt;&lt;electronic-resource-num&gt;doi:10.1017/S0010417509000085&lt;/electronic-resource-num&gt;&lt;access-date&gt;2009&lt;/access-date&gt;&lt;/record&gt;&lt;/Cite&gt;&lt;/EndNote&gt;</w:instrText>
      </w:r>
      <w:r w:rsidR="00FB0631" w:rsidRPr="00287268">
        <w:rPr>
          <w:rFonts w:cs="Times New Roman"/>
          <w:szCs w:val="24"/>
        </w:rPr>
        <w:fldChar w:fldCharType="separate"/>
      </w:r>
      <w:r w:rsidR="00FB0631" w:rsidRPr="00287268">
        <w:rPr>
          <w:rFonts w:cs="Times New Roman"/>
          <w:noProof/>
          <w:szCs w:val="24"/>
        </w:rPr>
        <w:t>(</w:t>
      </w:r>
      <w:hyperlink w:anchor="_ENREF_32" w:tooltip="Jeffrey, 2009 #2704" w:history="1">
        <w:r w:rsidR="000D4EF8" w:rsidRPr="00287268">
          <w:rPr>
            <w:rFonts w:cs="Times New Roman"/>
            <w:noProof/>
            <w:szCs w:val="24"/>
          </w:rPr>
          <w:t>Jeffrey 2009</w:t>
        </w:r>
      </w:hyperlink>
      <w:r w:rsidR="00FB0631" w:rsidRPr="00287268">
        <w:rPr>
          <w:rFonts w:cs="Times New Roman"/>
          <w:noProof/>
          <w:szCs w:val="24"/>
        </w:rPr>
        <w:t>)</w:t>
      </w:r>
      <w:r w:rsidR="00FB0631" w:rsidRPr="00287268">
        <w:rPr>
          <w:rFonts w:cs="Times New Roman"/>
          <w:szCs w:val="24"/>
        </w:rPr>
        <w:fldChar w:fldCharType="end"/>
      </w:r>
      <w:r w:rsidR="004C5C26" w:rsidRPr="00287268">
        <w:rPr>
          <w:rFonts w:cs="Times New Roman"/>
          <w:szCs w:val="24"/>
        </w:rPr>
        <w:t xml:space="preserve">. </w:t>
      </w:r>
      <w:r w:rsidR="00AF08CB" w:rsidRPr="00287268">
        <w:rPr>
          <w:rFonts w:cs="Times New Roman"/>
          <w:szCs w:val="24"/>
        </w:rPr>
        <w:t>Among 146 interviewed forest officials, only six mentioned a specific pre-service interest in nature or forests as a motivation for joining the department.  Most simply thought that the job they got in the forest department was their best shot at a secure job.  In the words of one retired officer, “people like me, coming from urban environments… I think I saw a forest first only after joining the Forest Department.” (interview with informant 127, Nagpur, August 17, 2010).</w:t>
      </w:r>
      <w:r w:rsidRPr="00287268">
        <w:rPr>
          <w:rFonts w:cs="Times New Roman"/>
          <w:szCs w:val="24"/>
        </w:rPr>
        <w:t xml:space="preserve"> O</w:t>
      </w:r>
      <w:r w:rsidR="00B2067B" w:rsidRPr="00287268">
        <w:rPr>
          <w:rFonts w:cs="Times New Roman"/>
          <w:szCs w:val="24"/>
        </w:rPr>
        <w:t xml:space="preserve">nce officers are recruited, they are sent to training academies operated by the forest </w:t>
      </w:r>
      <w:r w:rsidR="00AA553E" w:rsidRPr="00287268">
        <w:rPr>
          <w:rFonts w:cs="Times New Roman"/>
          <w:szCs w:val="24"/>
        </w:rPr>
        <w:t>departments</w:t>
      </w:r>
      <w:r w:rsidR="0013151A" w:rsidRPr="00287268">
        <w:rPr>
          <w:rFonts w:cs="Times New Roman"/>
          <w:szCs w:val="24"/>
        </w:rPr>
        <w:t xml:space="preserve"> </w:t>
      </w:r>
      <w:r w:rsidR="00AA553E" w:rsidRPr="00287268">
        <w:rPr>
          <w:rFonts w:cs="Times New Roman"/>
          <w:szCs w:val="24"/>
        </w:rPr>
        <w:t>where they are given co</w:t>
      </w:r>
      <w:r w:rsidR="00094052" w:rsidRPr="00287268">
        <w:rPr>
          <w:rFonts w:cs="Times New Roman"/>
          <w:szCs w:val="24"/>
        </w:rPr>
        <w:t xml:space="preserve">urses that range from 6 months </w:t>
      </w:r>
      <w:r w:rsidR="00AA553E" w:rsidRPr="00287268">
        <w:rPr>
          <w:rFonts w:cs="Times New Roman"/>
          <w:szCs w:val="24"/>
        </w:rPr>
        <w:t xml:space="preserve">to 2 years. </w:t>
      </w:r>
      <w:r w:rsidR="00094052" w:rsidRPr="00287268">
        <w:rPr>
          <w:rFonts w:cs="Times New Roman"/>
          <w:szCs w:val="24"/>
        </w:rPr>
        <w:t>T</w:t>
      </w:r>
      <w:r w:rsidR="0013151A" w:rsidRPr="00287268">
        <w:rPr>
          <w:rFonts w:cs="Times New Roman"/>
          <w:szCs w:val="24"/>
        </w:rPr>
        <w:t xml:space="preserve">hese programs explicitly focus on building a strong sense of esprit de corps and self-identification with the organization </w:t>
      </w:r>
      <w:r w:rsidR="00A7125A" w:rsidRPr="00287268">
        <w:rPr>
          <w:rFonts w:cs="Times New Roman"/>
          <w:szCs w:val="24"/>
        </w:rPr>
        <w:fldChar w:fldCharType="begin"/>
      </w:r>
      <w:r w:rsidR="00A73BC5" w:rsidRPr="00287268">
        <w:rPr>
          <w:rFonts w:cs="Times New Roman"/>
          <w:szCs w:val="24"/>
        </w:rPr>
        <w:instrText xml:space="preserve"> ADDIN EN.CITE &lt;EndNote&gt;&lt;Cite&gt;&lt;Author&gt;Hannam&lt;/Author&gt;&lt;Year&gt;2000&lt;/Year&gt;&lt;RecNum&gt;780&lt;/RecNum&gt;&lt;DisplayText&gt;(Hannam 2000, Indira Gandhi National Forest Academy 2010)&lt;/DisplayText&gt;&lt;record&gt;&lt;rec-number&gt;780&lt;/rec-number&gt;&lt;foreign-keys&gt;&lt;key app="EN" db-id="pxd9a25fdaexsaededqxedr3ee2z5pea9dae" timestamp="1472698052"&gt;780&lt;/key&gt;&lt;key app="ENWeb" db-id=""&gt;0&lt;/key&gt;&lt;/foreign-keys&gt;&lt;ref-type name="Journal Article"&gt;17&lt;/ref-type&gt;&lt;contributors&gt;&lt;authors&gt;&lt;author&gt;Hannam, Kevin&lt;/author&gt;&lt;/authors&gt;&lt;/contributors&gt;&lt;titles&gt;&lt;title&gt;Educating an Environmental Elite: The Training of the Indian Forest Service&lt;/title&gt;&lt;secondary-title&gt;International Research in Geographical and Environmental Education&lt;/secondary-title&gt;&lt;/titles&gt;&lt;periodical&gt;&lt;full-title&gt;International Research in Geographical and Environmental Education&lt;/full-title&gt;&lt;/periodical&gt;&lt;pages&gt;285-295&lt;/pages&gt;&lt;volume&gt;9&lt;/volume&gt;&lt;number&gt;4&lt;/number&gt;&lt;dates&gt;&lt;year&gt;2000&lt;/year&gt;&lt;/dates&gt;&lt;urls&gt;&lt;/urls&gt;&lt;/record&gt;&lt;/Cite&gt;&lt;Cite&gt;&lt;Author&gt;Indira Gandhi National Forest Academy&lt;/Author&gt;&lt;Year&gt;2010&lt;/Year&gt;&lt;RecNum&gt;1767&lt;/RecNum&gt;&lt;record&gt;&lt;rec-number&gt;1767&lt;/rec-number&gt;&lt;foreign-keys&gt;&lt;key app="EN" db-id="pxd9a25fdaexsaededqxedr3ee2z5pea9dae" timestamp="1472701379"&gt;1767&lt;/key&gt;&lt;key app="ENWeb" db-id=""&gt;0&lt;/key&gt;&lt;/foreign-keys&gt;&lt;ref-type name="Book"&gt;6&lt;/ref-type&gt;&lt;contributors&gt;&lt;authors&gt;&lt;author&gt;Indira Gandhi National Forest Academy,&lt;/author&gt;&lt;/authors&gt;&lt;/contributors&gt;&lt;titles&gt;&lt;title&gt;Training Handbook: Professional Training Course&lt;/title&gt;&lt;/titles&gt;&lt;dates&gt;&lt;year&gt;2010&lt;/year&gt;&lt;/dates&gt;&lt;pub-location&gt;Dehra Dun, India&lt;/pub-location&gt;&lt;publisher&gt;Indira Gandhi National Forest Academy&lt;/publisher&gt;&lt;urls&gt;&lt;/url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26" w:tooltip="Hannam, 2000 #780" w:history="1">
        <w:r w:rsidR="000D4EF8" w:rsidRPr="00287268">
          <w:rPr>
            <w:rFonts w:cs="Times New Roman"/>
            <w:noProof/>
            <w:szCs w:val="24"/>
          </w:rPr>
          <w:t>Hannam 2000</w:t>
        </w:r>
      </w:hyperlink>
      <w:r w:rsidR="00A7125A" w:rsidRPr="00287268">
        <w:rPr>
          <w:rFonts w:cs="Times New Roman"/>
          <w:noProof/>
          <w:szCs w:val="24"/>
        </w:rPr>
        <w:t xml:space="preserve">, </w:t>
      </w:r>
      <w:hyperlink w:anchor="_ENREF_30" w:tooltip="Indira Gandhi National Forest Academy, 2010 #1767" w:history="1">
        <w:r w:rsidR="000D4EF8" w:rsidRPr="00287268">
          <w:rPr>
            <w:rFonts w:cs="Times New Roman"/>
            <w:noProof/>
            <w:szCs w:val="24"/>
          </w:rPr>
          <w:t>Indira Gandhi National Forest Academy 2010</w:t>
        </w:r>
      </w:hyperlink>
      <w:r w:rsidR="00A7125A" w:rsidRPr="00287268">
        <w:rPr>
          <w:rFonts w:cs="Times New Roman"/>
          <w:noProof/>
          <w:szCs w:val="24"/>
        </w:rPr>
        <w:t>)</w:t>
      </w:r>
      <w:r w:rsidR="00A7125A" w:rsidRPr="00287268">
        <w:rPr>
          <w:rFonts w:cs="Times New Roman"/>
          <w:szCs w:val="24"/>
        </w:rPr>
        <w:fldChar w:fldCharType="end"/>
      </w:r>
      <w:r w:rsidR="0013151A" w:rsidRPr="00287268">
        <w:rPr>
          <w:rFonts w:cs="Times New Roman"/>
          <w:szCs w:val="24"/>
        </w:rPr>
        <w:t xml:space="preserve">. </w:t>
      </w:r>
      <w:r w:rsidR="00E96055" w:rsidRPr="00287268">
        <w:rPr>
          <w:rFonts w:cs="Times New Roman"/>
          <w:szCs w:val="24"/>
        </w:rPr>
        <w:t>M</w:t>
      </w:r>
      <w:r w:rsidR="00AF08CB" w:rsidRPr="00287268">
        <w:rPr>
          <w:rFonts w:cs="Times New Roman"/>
          <w:szCs w:val="24"/>
        </w:rPr>
        <w:t xml:space="preserve">ost </w:t>
      </w:r>
      <w:r w:rsidR="0013151A" w:rsidRPr="00287268">
        <w:rPr>
          <w:rFonts w:cs="Times New Roman"/>
          <w:szCs w:val="24"/>
        </w:rPr>
        <w:t>foresters graduat</w:t>
      </w:r>
      <w:r w:rsidR="00AF08CB" w:rsidRPr="00287268">
        <w:rPr>
          <w:rFonts w:cs="Times New Roman"/>
          <w:szCs w:val="24"/>
        </w:rPr>
        <w:t>e with a strong sense of belonging to an important and valuable service</w:t>
      </w:r>
      <w:r w:rsidRPr="00287268">
        <w:rPr>
          <w:rFonts w:cs="Times New Roman"/>
          <w:szCs w:val="24"/>
        </w:rPr>
        <w:t xml:space="preserve"> and e</w:t>
      </w:r>
      <w:r w:rsidR="00AF08CB" w:rsidRPr="00287268">
        <w:rPr>
          <w:rFonts w:cs="Times New Roman"/>
          <w:szCs w:val="24"/>
        </w:rPr>
        <w:t xml:space="preserve">ven officers who admitted they initially joined the service simply to obtain a good job </w:t>
      </w:r>
      <w:r w:rsidR="003216B1" w:rsidRPr="00287268">
        <w:rPr>
          <w:rFonts w:cs="Times New Roman"/>
          <w:szCs w:val="24"/>
        </w:rPr>
        <w:t>are proud of their profession and public service</w:t>
      </w:r>
      <w:r w:rsidR="00E90F45" w:rsidRPr="00287268">
        <w:rPr>
          <w:rFonts w:cs="Times New Roman"/>
          <w:szCs w:val="24"/>
        </w:rPr>
        <w:t>.</w:t>
      </w:r>
    </w:p>
    <w:p w14:paraId="3539A857" w14:textId="5EA5333B" w:rsidR="00260609" w:rsidRPr="00287268" w:rsidRDefault="006C1D35" w:rsidP="004901D3">
      <w:pPr>
        <w:spacing w:after="240" w:line="480" w:lineRule="auto"/>
        <w:ind w:firstLine="720"/>
        <w:rPr>
          <w:rFonts w:cs="Times New Roman"/>
          <w:szCs w:val="24"/>
        </w:rPr>
      </w:pPr>
      <w:r w:rsidRPr="00287268">
        <w:rPr>
          <w:rFonts w:cs="Times New Roman"/>
          <w:szCs w:val="24"/>
        </w:rPr>
        <w:t>Once training is completed, Indian forest officials receive continued inputs designed to elicit voluntary conformity. As in the USFS, frequent transfers encourage the development of loyalty to the organization rather than the locale – transfers are more frequent in India. And more than in the USFS, forest officers live and work in circles symbolically and physically separated from the rest of society</w:t>
      </w:r>
      <w:r w:rsidR="00874B0B" w:rsidRPr="00287268">
        <w:rPr>
          <w:rFonts w:cs="Times New Roman"/>
          <w:szCs w:val="24"/>
        </w:rPr>
        <w:t>, wearing distinctive uniforms, and living</w:t>
      </w:r>
      <w:r w:rsidRPr="00287268">
        <w:rPr>
          <w:rFonts w:cs="Times New Roman"/>
          <w:szCs w:val="24"/>
        </w:rPr>
        <w:t xml:space="preserve"> in separate forest officer colonies. Furthermore, given that forests </w:t>
      </w:r>
      <w:r w:rsidR="003216B1" w:rsidRPr="00287268">
        <w:rPr>
          <w:rFonts w:cs="Times New Roman"/>
          <w:szCs w:val="24"/>
        </w:rPr>
        <w:t>are located</w:t>
      </w:r>
      <w:r w:rsidRPr="00287268">
        <w:rPr>
          <w:rFonts w:cs="Times New Roman"/>
          <w:szCs w:val="24"/>
        </w:rPr>
        <w:t xml:space="preserve"> in remote and impoverished areas, many forest officers spend most of their careers socializing in a limited circle of other forest officials who may represent the only college educated people in small towns. </w:t>
      </w:r>
      <w:r w:rsidR="00260609" w:rsidRPr="00287268">
        <w:rPr>
          <w:rFonts w:cs="Times New Roman"/>
          <w:szCs w:val="24"/>
        </w:rPr>
        <w:t>All of these should serve, as in Kaufman’s case, to reinforce loyalty to the agency and conformity to its objectives.</w:t>
      </w:r>
    </w:p>
    <w:p w14:paraId="7ABEEC89" w14:textId="13589B19" w:rsidR="00E90F45" w:rsidRPr="00287268" w:rsidRDefault="00E90F45" w:rsidP="004901D3">
      <w:pPr>
        <w:spacing w:after="240" w:line="480" w:lineRule="auto"/>
        <w:rPr>
          <w:rFonts w:cs="Times New Roman"/>
          <w:b/>
          <w:szCs w:val="24"/>
        </w:rPr>
      </w:pPr>
      <w:r w:rsidRPr="00287268">
        <w:rPr>
          <w:rFonts w:cs="Times New Roman"/>
          <w:b/>
          <w:szCs w:val="24"/>
        </w:rPr>
        <w:lastRenderedPageBreak/>
        <w:t>Politics and implementation failure</w:t>
      </w:r>
    </w:p>
    <w:p w14:paraId="7FFBEFAD" w14:textId="7F208784" w:rsidR="001E5BF0" w:rsidRPr="00287268" w:rsidRDefault="00260609" w:rsidP="004901D3">
      <w:pPr>
        <w:spacing w:after="240" w:line="480" w:lineRule="auto"/>
        <w:ind w:firstLine="720"/>
        <w:rPr>
          <w:rFonts w:cs="Times New Roman"/>
          <w:szCs w:val="24"/>
        </w:rPr>
      </w:pPr>
      <w:r w:rsidRPr="00287268">
        <w:rPr>
          <w:rFonts w:cs="Times New Roman"/>
          <w:szCs w:val="24"/>
        </w:rPr>
        <w:t xml:space="preserve"> </w:t>
      </w:r>
      <w:r w:rsidR="006B6C27" w:rsidRPr="00287268">
        <w:rPr>
          <w:rFonts w:cs="Times New Roman"/>
          <w:szCs w:val="24"/>
        </w:rPr>
        <w:t>The compliance and implementation effectiveness of Indian foresters is low</w:t>
      </w:r>
      <w:r w:rsidR="007A3A2D" w:rsidRPr="00287268">
        <w:rPr>
          <w:rFonts w:cs="Times New Roman"/>
          <w:szCs w:val="24"/>
        </w:rPr>
        <w:t xml:space="preserve"> across a wide variety of programs</w:t>
      </w:r>
      <w:r w:rsidR="003216B1" w:rsidRPr="00287268">
        <w:rPr>
          <w:rFonts w:cs="Times New Roman"/>
          <w:szCs w:val="24"/>
        </w:rPr>
        <w:t xml:space="preserve"> </w:t>
      </w:r>
      <w:r w:rsidR="003216B1" w:rsidRPr="00287268">
        <w:rPr>
          <w:rFonts w:cs="Times New Roman"/>
          <w:szCs w:val="24"/>
        </w:rPr>
        <w:fldChar w:fldCharType="begin"/>
      </w:r>
      <w:r w:rsidR="003216B1" w:rsidRPr="00287268">
        <w:rPr>
          <w:rFonts w:cs="Times New Roman"/>
          <w:szCs w:val="24"/>
        </w:rPr>
        <w:instrText xml:space="preserve"> ADDIN EN.CITE &lt;EndNote&gt;&lt;Cite&gt;&lt;Author&gt;Fleischman&lt;/Author&gt;&lt;Year&gt;2016&lt;/Year&gt;&lt;RecNum&gt;6448&lt;/RecNum&gt;&lt;DisplayText&gt;(Fleischman 2016)&lt;/DisplayText&gt;&lt;record&gt;&lt;rec-number&gt;6448&lt;/rec-number&gt;&lt;foreign-keys&gt;&lt;key app="EN" db-id="pxd9a25fdaexsaededqxedr3ee2z5pea9dae" timestamp="1472783039"&gt;6448&lt;/key&gt;&lt;key app="ENWeb" db-id=""&gt;0&lt;/key&gt;&lt;/foreign-keys&gt;&lt;ref-type name="Journal Article"&gt;17&lt;/ref-type&gt;&lt;contributors&gt;&lt;authors&gt;&lt;author&gt;Fleischman, Forrest&lt;/author&gt;&lt;/authors&gt;&lt;/contributors&gt;&lt;titles&gt;&lt;title&gt;Understanding India’s forest bureaucracy: a review&lt;/title&gt;&lt;secondary-title&gt;Regional Environmental Change&lt;/secondary-title&gt;&lt;/titles&gt;&lt;periodical&gt;&lt;full-title&gt;Regional Environmental Change&lt;/full-title&gt;&lt;/periodical&gt;&lt;pages&gt;153-165&lt;/pages&gt;&lt;volume&gt;16&lt;/volume&gt;&lt;number&gt;1&lt;/number&gt;&lt;dates&gt;&lt;year&gt;2016&lt;/year&gt;&lt;/dates&gt;&lt;isbn&gt;1436-378X&lt;/isbn&gt;&lt;label&gt;Fleischman2016&lt;/label&gt;&lt;work-type&gt;journal article&lt;/work-type&gt;&lt;urls&gt;&lt;related-urls&gt;&lt;url&gt;http://dx.doi.org/10.1007/s10113-015-0844-8&lt;/url&gt;&lt;/related-urls&gt;&lt;/urls&gt;&lt;electronic-resource-num&gt;10.1007/s10113-015-0844-8&lt;/electronic-resource-num&gt;&lt;/record&gt;&lt;/Cite&gt;&lt;/EndNote&gt;</w:instrText>
      </w:r>
      <w:r w:rsidR="003216B1" w:rsidRPr="00287268">
        <w:rPr>
          <w:rFonts w:cs="Times New Roman"/>
          <w:szCs w:val="24"/>
        </w:rPr>
        <w:fldChar w:fldCharType="separate"/>
      </w:r>
      <w:r w:rsidR="003216B1" w:rsidRPr="00287268">
        <w:rPr>
          <w:rFonts w:cs="Times New Roman"/>
          <w:noProof/>
          <w:szCs w:val="24"/>
        </w:rPr>
        <w:t>(</w:t>
      </w:r>
      <w:hyperlink w:anchor="_ENREF_22" w:tooltip="Fleischman, 2016 #6448" w:history="1">
        <w:r w:rsidR="000D4EF8" w:rsidRPr="00287268">
          <w:rPr>
            <w:rFonts w:cs="Times New Roman"/>
            <w:noProof/>
            <w:szCs w:val="24"/>
          </w:rPr>
          <w:t>Fleischman 2016</w:t>
        </w:r>
      </w:hyperlink>
      <w:r w:rsidR="003216B1" w:rsidRPr="00287268">
        <w:rPr>
          <w:rFonts w:cs="Times New Roman"/>
          <w:noProof/>
          <w:szCs w:val="24"/>
        </w:rPr>
        <w:t>)</w:t>
      </w:r>
      <w:r w:rsidR="003216B1" w:rsidRPr="00287268">
        <w:rPr>
          <w:rFonts w:cs="Times New Roman"/>
          <w:szCs w:val="24"/>
        </w:rPr>
        <w:fldChar w:fldCharType="end"/>
      </w:r>
      <w:r w:rsidR="000124D5" w:rsidRPr="00287268">
        <w:rPr>
          <w:rFonts w:cs="Times New Roman"/>
          <w:szCs w:val="24"/>
        </w:rPr>
        <w:t xml:space="preserve">. These programs include wildlife protection, where field officials sometimes collaborate with poachers and fail to carry out monitoring programs </w:t>
      </w:r>
      <w:r w:rsidR="00A7125A" w:rsidRPr="00287268">
        <w:rPr>
          <w:rFonts w:cs="Times New Roman"/>
          <w:szCs w:val="24"/>
        </w:rPr>
        <w:fldChar w:fldCharType="begin"/>
      </w:r>
      <w:r w:rsidR="004547DC" w:rsidRPr="00287268">
        <w:rPr>
          <w:rFonts w:cs="Times New Roman"/>
          <w:szCs w:val="24"/>
        </w:rPr>
        <w:instrText xml:space="preserve"> ADDIN EN.CITE &lt;EndNote&gt;&lt;Cite&gt;&lt;Author&gt;Narain&lt;/Author&gt;&lt;Year&gt;2005&lt;/Year&gt;&lt;RecNum&gt;1908&lt;/RecNum&gt;&lt;DisplayText&gt;(Narain et al. 2005, Shahabuddin 2010)&lt;/DisplayText&gt;&lt;record&gt;&lt;rec-number&gt;1908&lt;/rec-number&gt;&lt;foreign-keys&gt;&lt;key app="EN" db-id="pxd9a25fdaexsaededqxedr3ee2z5pea9dae" timestamp="1472704316"&gt;1908&lt;/key&gt;&lt;key app="ENWeb" db-id=""&gt;0&lt;/key&gt;&lt;/foreign-keys&gt;&lt;ref-type name="Government Document"&gt;46&lt;/ref-type&gt;&lt;contributors&gt;&lt;authors&gt;&lt;author&gt;Sunita Narain&lt;/author&gt;&lt;author&gt;HS Panwar&lt;/author&gt;&lt;author&gt;Gadgil, Madhav&lt;/author&gt;&lt;author&gt;Thapar, Valmik&lt;/author&gt;&lt;author&gt;Samar Singh&lt;/author&gt;&lt;/authors&gt;&lt;secondary-authors&gt;&lt;author&gt;Project Tiger, Union Ministry of Environment and Forests, Government of India&lt;/author&gt;&lt;/secondary-authors&gt;&lt;/contributors&gt;&lt;titles&gt;&lt;title&gt;Report of the Tiger Task Force: Joining The Dots&lt;/title&gt;&lt;/titles&gt;&lt;dates&gt;&lt;year&gt;2005&lt;/year&gt;&lt;/dates&gt;&lt;pub-location&gt;New Delhi&lt;/pub-location&gt;&lt;urls&gt;&lt;related-urls&gt;&lt;url&gt;http://projecttiger.nic.in/TTF2005/index.html&lt;/url&gt;&lt;/related-urls&gt;&lt;/urls&gt;&lt;/record&gt;&lt;/Cite&gt;&lt;Cite&gt;&lt;Author&gt;Shahabuddin&lt;/Author&gt;&lt;Year&gt;2010&lt;/Year&gt;&lt;RecNum&gt;2104&lt;/RecNum&gt;&lt;record&gt;&lt;rec-number&gt;2104&lt;/rec-number&gt;&lt;foreign-keys&gt;&lt;key app="EN" db-id="pxd9a25fdaexsaededqxedr3ee2z5pea9dae" timestamp="1472705878"&gt;2104&lt;/key&gt;&lt;/foreign-keys&gt;&lt;ref-type name="Book"&gt;6&lt;/ref-type&gt;&lt;contributors&gt;&lt;authors&gt;&lt;author&gt;Shahabuddin, Ghazala&lt;/author&gt;&lt;/authors&gt;&lt;/contributors&gt;&lt;titles&gt;&lt;title&gt;Conservation at the crossroads : science, society, and the future of India&amp;apos;s wildlife&lt;/title&gt;&lt;/titles&gt;&lt;dates&gt;&lt;year&gt;2010&lt;/year&gt;&lt;/dates&gt;&lt;pub-location&gt;Ranikhet; Bangalore&lt;/pub-location&gt;&lt;publisher&gt;Permanent Black, in association with the New India Foundation ; Distributed by Orient Blackswan&lt;/publisher&gt;&lt;isbn&gt;8178242648 9788178242644&lt;/isbn&gt;&lt;urls&gt;&lt;/urls&gt;&lt;remote-database-name&gt;/z-wcorg/&lt;/remote-database-name&gt;&lt;remote-database-provider&gt;http://worldcat.org&lt;/remote-database-provider&gt;&lt;language&gt;English&lt;/language&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56" w:tooltip="Narain, 2005 #1908" w:history="1">
        <w:r w:rsidR="000D4EF8" w:rsidRPr="00287268">
          <w:rPr>
            <w:rFonts w:cs="Times New Roman"/>
            <w:noProof/>
            <w:szCs w:val="24"/>
          </w:rPr>
          <w:t>Narain et al. 2005</w:t>
        </w:r>
      </w:hyperlink>
      <w:r w:rsidR="00A7125A" w:rsidRPr="00287268">
        <w:rPr>
          <w:rFonts w:cs="Times New Roman"/>
          <w:noProof/>
          <w:szCs w:val="24"/>
        </w:rPr>
        <w:t xml:space="preserve">, </w:t>
      </w:r>
      <w:hyperlink w:anchor="_ENREF_74" w:tooltip="Shahabuddin, 2010 #2104" w:history="1">
        <w:r w:rsidR="000D4EF8" w:rsidRPr="00287268">
          <w:rPr>
            <w:rFonts w:cs="Times New Roman"/>
            <w:noProof/>
            <w:szCs w:val="24"/>
          </w:rPr>
          <w:t>Shahabuddin 2010</w:t>
        </w:r>
      </w:hyperlink>
      <w:r w:rsidR="00A7125A" w:rsidRPr="00287268">
        <w:rPr>
          <w:rFonts w:cs="Times New Roman"/>
          <w:noProof/>
          <w:szCs w:val="24"/>
        </w:rPr>
        <w:t>)</w:t>
      </w:r>
      <w:r w:rsidR="00A7125A" w:rsidRPr="00287268">
        <w:rPr>
          <w:rFonts w:cs="Times New Roman"/>
          <w:szCs w:val="24"/>
        </w:rPr>
        <w:fldChar w:fldCharType="end"/>
      </w:r>
      <w:r w:rsidR="000124D5" w:rsidRPr="00287268">
        <w:rPr>
          <w:rFonts w:cs="Times New Roman"/>
          <w:szCs w:val="24"/>
        </w:rPr>
        <w:t xml:space="preserve">, village relocation out of protected areas, where money allocated for villagers is pocketed by officials </w:t>
      </w:r>
      <w:r w:rsidR="00A7125A" w:rsidRPr="00287268">
        <w:rPr>
          <w:rFonts w:cs="Times New Roman"/>
          <w:szCs w:val="24"/>
        </w:rPr>
        <w:fldChar w:fldCharType="begin"/>
      </w:r>
      <w:r w:rsidR="004547DC" w:rsidRPr="00287268">
        <w:rPr>
          <w:rFonts w:cs="Times New Roman"/>
          <w:szCs w:val="24"/>
        </w:rPr>
        <w:instrText xml:space="preserve"> ADDIN EN.CITE &lt;EndNote&gt;&lt;Cite&gt;&lt;Author&gt;Rangarajan&lt;/Author&gt;&lt;Year&gt;2006&lt;/Year&gt;&lt;RecNum&gt;2767&lt;/RecNum&gt;&lt;DisplayText&gt;(Rangarajan and Shahabuddin 2006, Shahabuddin 2010)&lt;/DisplayText&gt;&lt;record&gt;&lt;rec-number&gt;2767&lt;/rec-number&gt;&lt;foreign-keys&gt;&lt;key app="EN" db-id="pxd9a25fdaexsaededqxedr3ee2z5pea9dae" timestamp="1472747888"&gt;2767&lt;/key&gt;&lt;/foreign-keys&gt;&lt;ref-type name="Journal Article"&gt;17&lt;/ref-type&gt;&lt;contributors&gt;&lt;authors&gt;&lt;author&gt;Rangarajan, Mahesh&lt;/author&gt;&lt;author&gt;Shahabuddin, Ghazala&lt;/author&gt;&lt;/authors&gt;&lt;/contributors&gt;&lt;titles&gt;&lt;title&gt;Displacement and Relocation from Protected Areas: Towards a Biological and Historical Synthesis&lt;/title&gt;&lt;secondary-title&gt;Conservation and Society&lt;/secondary-title&gt;&lt;/titles&gt;&lt;periodical&gt;&lt;full-title&gt;Conservation and Society&lt;/full-title&gt;&lt;/periodical&gt;&lt;pages&gt;359-378&lt;/pages&gt;&lt;volume&gt;4&lt;/volume&gt;&lt;number&gt;3&lt;/number&gt;&lt;dates&gt;&lt;year&gt;2006&lt;/year&gt;&lt;pub-dates&gt;&lt;date&gt;July 1, 2006&lt;/date&gt;&lt;/pub-dates&gt;&lt;/dates&gt;&lt;urls&gt;&lt;related-urls&gt;&lt;url&gt;http://www.conservationandsociety.org/article.asp?issn=0972-4923;year=2006;volume=4;issue=3;spage=359;epage=378;aulast=Rangarajan&lt;/url&gt;&lt;/related-urls&gt;&lt;/urls&gt;&lt;/record&gt;&lt;/Cite&gt;&lt;Cite&gt;&lt;Author&gt;Shahabuddin&lt;/Author&gt;&lt;Year&gt;2010&lt;/Year&gt;&lt;RecNum&gt;2104&lt;/RecNum&gt;&lt;record&gt;&lt;rec-number&gt;2104&lt;/rec-number&gt;&lt;foreign-keys&gt;&lt;key app="EN" db-id="pxd9a25fdaexsaededqxedr3ee2z5pea9dae" timestamp="1472705878"&gt;2104&lt;/key&gt;&lt;/foreign-keys&gt;&lt;ref-type name="Book"&gt;6&lt;/ref-type&gt;&lt;contributors&gt;&lt;authors&gt;&lt;author&gt;Shahabuddin, Ghazala&lt;/author&gt;&lt;/authors&gt;&lt;/contributors&gt;&lt;titles&gt;&lt;title&gt;Conservation at the crossroads : science, society, and the future of India&amp;apos;s wildlife&lt;/title&gt;&lt;/titles&gt;&lt;dates&gt;&lt;year&gt;2010&lt;/year&gt;&lt;/dates&gt;&lt;pub-location&gt;Ranikhet; Bangalore&lt;/pub-location&gt;&lt;publisher&gt;Permanent Black, in association with the New India Foundation ; Distributed by Orient Blackswan&lt;/publisher&gt;&lt;isbn&gt;8178242648 9788178242644&lt;/isbn&gt;&lt;urls&gt;&lt;/urls&gt;&lt;remote-database-name&gt;/z-wcorg/&lt;/remote-database-name&gt;&lt;remote-database-provider&gt;http://worldcat.org&lt;/remote-database-provider&gt;&lt;language&gt;English&lt;/language&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64" w:tooltip="Rangarajan, 2006 #2767" w:history="1">
        <w:r w:rsidR="000D4EF8" w:rsidRPr="00287268">
          <w:rPr>
            <w:rFonts w:cs="Times New Roman"/>
            <w:noProof/>
            <w:szCs w:val="24"/>
          </w:rPr>
          <w:t>Rangarajan and Shahabuddin 2006</w:t>
        </w:r>
      </w:hyperlink>
      <w:r w:rsidR="00A7125A" w:rsidRPr="00287268">
        <w:rPr>
          <w:rFonts w:cs="Times New Roman"/>
          <w:noProof/>
          <w:szCs w:val="24"/>
        </w:rPr>
        <w:t xml:space="preserve">, </w:t>
      </w:r>
      <w:hyperlink w:anchor="_ENREF_74" w:tooltip="Shahabuddin, 2010 #2104" w:history="1">
        <w:r w:rsidR="000D4EF8" w:rsidRPr="00287268">
          <w:rPr>
            <w:rFonts w:cs="Times New Roman"/>
            <w:noProof/>
            <w:szCs w:val="24"/>
          </w:rPr>
          <w:t>Shahabuddin 2010</w:t>
        </w:r>
      </w:hyperlink>
      <w:r w:rsidR="00A7125A" w:rsidRPr="00287268">
        <w:rPr>
          <w:rFonts w:cs="Times New Roman"/>
          <w:noProof/>
          <w:szCs w:val="24"/>
        </w:rPr>
        <w:t>)</w:t>
      </w:r>
      <w:r w:rsidR="00A7125A" w:rsidRPr="00287268">
        <w:rPr>
          <w:rFonts w:cs="Times New Roman"/>
          <w:szCs w:val="24"/>
        </w:rPr>
        <w:fldChar w:fldCharType="end"/>
      </w:r>
      <w:r w:rsidR="000124D5" w:rsidRPr="00287268">
        <w:rPr>
          <w:rFonts w:cs="Times New Roman"/>
          <w:szCs w:val="24"/>
        </w:rPr>
        <w:t xml:space="preserve">, joint forest management, where officials fail to involve villagers in decision-making </w:t>
      </w:r>
      <w:r w:rsidR="00A7125A" w:rsidRPr="00287268">
        <w:rPr>
          <w:rFonts w:cs="Times New Roman"/>
          <w:szCs w:val="24"/>
        </w:rPr>
        <w:fldChar w:fldCharType="begin"/>
      </w:r>
      <w:r w:rsidR="004547DC" w:rsidRPr="00287268">
        <w:rPr>
          <w:rFonts w:cs="Times New Roman"/>
          <w:szCs w:val="24"/>
        </w:rPr>
        <w:instrText xml:space="preserve"> ADDIN EN.CITE &lt;EndNote&gt;&lt;Cite&gt;&lt;Author&gt;Springate-Baginski&lt;/Author&gt;&lt;Year&gt;2007&lt;/Year&gt;&lt;RecNum&gt;1393&lt;/RecNum&gt;&lt;DisplayText&gt;(Springate-Baginski and Blaikie 2007, Lele and Menon 2014)&lt;/DisplayText&gt;&lt;record&gt;&lt;rec-number&gt;1393&lt;/rec-number&gt;&lt;foreign-keys&gt;&lt;key app="EN" db-id="pxd9a25fdaexsaededqxedr3ee2z5pea9dae" timestamp="1472699666"&gt;1393&lt;/key&gt;&lt;/foreign-keys&gt;&lt;ref-type name="Book"&gt;6&lt;/ref-type&gt;&lt;contributors&gt;&lt;authors&gt;&lt;author&gt;Springate-Baginski, Oliver&lt;/author&gt;&lt;author&gt;Blaikie, Piers M.&lt;/author&gt;&lt;/authors&gt;&lt;/contributors&gt;&lt;titles&gt;&lt;title&gt;Forests, people and power : the political ecology of reform in South Asia&lt;/title&gt;&lt;secondary-title&gt;Earthscan forestry library&lt;/secondary-title&gt;&lt;/titles&gt;&lt;dates&gt;&lt;year&gt;2007&lt;/year&gt;&lt;/dates&gt;&lt;pub-location&gt;London; Sterling, VA&lt;/pub-location&gt;&lt;publisher&gt;Earthscan&lt;/publisher&gt;&lt;isbn&gt;9781844073474 1844073475&lt;/isbn&gt;&lt;urls&gt;&lt;/urls&gt;&lt;/record&gt;&lt;/Cite&gt;&lt;Cite&gt;&lt;Author&gt;Lele&lt;/Author&gt;&lt;Year&gt;2014&lt;/Year&gt;&lt;RecNum&gt;5197&lt;/RecNum&gt;&lt;record&gt;&lt;rec-number&gt;5197&lt;/rec-number&gt;&lt;foreign-keys&gt;&lt;key app="EN" db-id="pxd9a25fdaexsaededqxedr3ee2z5pea9dae" timestamp="1472780086"&gt;5197&lt;/key&gt;&lt;/foreign-keys&gt;&lt;ref-type name="Book"&gt;6&lt;/ref-type&gt;&lt;contributors&gt;&lt;authors&gt;&lt;author&gt;Lele, Sharachchandra&lt;/author&gt;&lt;author&gt;Menon, Ajit&lt;/author&gt;&lt;/authors&gt;&lt;/contributors&gt;&lt;titles&gt;&lt;title&gt;Democratizing Forest Governance in India&lt;/title&gt;&lt;/titles&gt;&lt;dates&gt;&lt;year&gt;2014&lt;/year&gt;&lt;/dates&gt;&lt;publisher&gt;Oxford University Press&lt;/publisher&gt;&lt;isbn&gt;9780198099123 0198099126&lt;/isbn&gt;&lt;urls&gt;&lt;/urls&gt;&lt;remote-database-name&gt;/z-wcorg/&lt;/remote-database-name&gt;&lt;remote-database-provider&gt;http://worldcat.org&lt;/remote-database-provider&gt;&lt;language&gt;English&lt;/language&gt;&lt;/record&gt;&lt;/Cite&gt;&lt;/EndNote&gt;</w:instrText>
      </w:r>
      <w:r w:rsidR="00A7125A" w:rsidRPr="00287268">
        <w:rPr>
          <w:rFonts w:cs="Times New Roman"/>
          <w:szCs w:val="24"/>
        </w:rPr>
        <w:fldChar w:fldCharType="separate"/>
      </w:r>
      <w:r w:rsidR="006B6C27" w:rsidRPr="00287268">
        <w:rPr>
          <w:rFonts w:cs="Times New Roman"/>
          <w:noProof/>
          <w:szCs w:val="24"/>
        </w:rPr>
        <w:t>(</w:t>
      </w:r>
      <w:hyperlink w:anchor="_ENREF_76" w:tooltip="Springate-Baginski, 2007 #1393" w:history="1">
        <w:r w:rsidR="000D4EF8" w:rsidRPr="00287268">
          <w:rPr>
            <w:rFonts w:cs="Times New Roman"/>
            <w:noProof/>
            <w:szCs w:val="24"/>
          </w:rPr>
          <w:t>Springate-Baginski and Blaikie 2007</w:t>
        </w:r>
      </w:hyperlink>
      <w:r w:rsidR="006B6C27" w:rsidRPr="00287268">
        <w:rPr>
          <w:rFonts w:cs="Times New Roman"/>
          <w:noProof/>
          <w:szCs w:val="24"/>
        </w:rPr>
        <w:t xml:space="preserve">, </w:t>
      </w:r>
      <w:hyperlink w:anchor="_ENREF_44" w:tooltip="Lele, 2014 #5197" w:history="1">
        <w:r w:rsidR="000D4EF8" w:rsidRPr="00287268">
          <w:rPr>
            <w:rFonts w:cs="Times New Roman"/>
            <w:noProof/>
            <w:szCs w:val="24"/>
          </w:rPr>
          <w:t>Lele and Menon 2014</w:t>
        </w:r>
      </w:hyperlink>
      <w:r w:rsidR="006B6C27" w:rsidRPr="00287268">
        <w:rPr>
          <w:rFonts w:cs="Times New Roman"/>
          <w:noProof/>
          <w:szCs w:val="24"/>
        </w:rPr>
        <w:t>)</w:t>
      </w:r>
      <w:r w:rsidR="00A7125A" w:rsidRPr="00287268">
        <w:rPr>
          <w:rFonts w:cs="Times New Roman"/>
          <w:szCs w:val="24"/>
        </w:rPr>
        <w:fldChar w:fldCharType="end"/>
      </w:r>
      <w:r w:rsidR="00C65F49" w:rsidRPr="00287268">
        <w:rPr>
          <w:rFonts w:cs="Times New Roman"/>
          <w:szCs w:val="24"/>
        </w:rPr>
        <w:t xml:space="preserve"> or even follow the instructions of their superiors </w:t>
      </w:r>
      <w:r w:rsidR="00A7125A" w:rsidRPr="00287268">
        <w:rPr>
          <w:rFonts w:cs="Times New Roman"/>
          <w:szCs w:val="24"/>
        </w:rPr>
        <w:fldChar w:fldCharType="begin"/>
      </w:r>
      <w:r w:rsidR="004547DC" w:rsidRPr="00287268">
        <w:rPr>
          <w:rFonts w:cs="Times New Roman"/>
          <w:szCs w:val="24"/>
        </w:rPr>
        <w:instrText xml:space="preserve"> ADDIN EN.CITE &lt;EndNote&gt;&lt;Cite&gt;&lt;Author&gt;Verma&lt;/Author&gt;&lt;Year&gt;2004&lt;/Year&gt;&lt;RecNum&gt;4064&lt;/RecNum&gt;&lt;DisplayText&gt;(Verma 2004)&lt;/DisplayText&gt;&lt;record&gt;&lt;rec-number&gt;4064&lt;/rec-number&gt;&lt;foreign-keys&gt;&lt;key app="EN" db-id="pxd9a25fdaexsaededqxedr3ee2z5pea9dae" timestamp="1472753762"&gt;4064&lt;/key&gt;&lt;key app="ENWeb" db-id=""&gt;0&lt;/key&gt;&lt;/foreign-keys&gt;&lt;ref-type name="Thesis"&gt;32&lt;/ref-type&gt;&lt;contributors&gt;&lt;authors&gt;&lt;author&gt;Dharmendra Verma&lt;/author&gt;&lt;/authors&gt;&lt;/contributors&gt;&lt;titles&gt;&lt;title&gt;Bureaucracy, Forests and Participation: A Case Study of the Implementation of Joint Forest Management in Madhya Pradesh, India&lt;/title&gt;&lt;secondary-title&gt;Centre for Development Studies, School of Social Science and International Development&lt;/secondary-title&gt;&lt;/titles&gt;&lt;volume&gt;PhD&lt;/volume&gt;&lt;dates&gt;&lt;year&gt;2004&lt;/year&gt;&lt;/dates&gt;&lt;pub-location&gt;Swansea&lt;/pub-location&gt;&lt;publisher&gt;The University of Wales, Swansea&lt;/publisher&gt;&lt;urls&gt;&lt;/url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84" w:tooltip="Verma, 2004 #4064" w:history="1">
        <w:r w:rsidR="000D4EF8" w:rsidRPr="00287268">
          <w:rPr>
            <w:rFonts w:cs="Times New Roman"/>
            <w:noProof/>
            <w:szCs w:val="24"/>
          </w:rPr>
          <w:t>Verma 2004</w:t>
        </w:r>
      </w:hyperlink>
      <w:r w:rsidR="00A7125A" w:rsidRPr="00287268">
        <w:rPr>
          <w:rFonts w:cs="Times New Roman"/>
          <w:noProof/>
          <w:szCs w:val="24"/>
        </w:rPr>
        <w:t>)</w:t>
      </w:r>
      <w:r w:rsidR="00A7125A" w:rsidRPr="00287268">
        <w:rPr>
          <w:rFonts w:cs="Times New Roman"/>
          <w:szCs w:val="24"/>
        </w:rPr>
        <w:fldChar w:fldCharType="end"/>
      </w:r>
      <w:r w:rsidR="000124D5" w:rsidRPr="00287268">
        <w:rPr>
          <w:rFonts w:cs="Times New Roman"/>
          <w:szCs w:val="24"/>
        </w:rPr>
        <w:t xml:space="preserve">, and land rights programs in which forest officials have been accused of lying to villagers about the content of the program </w:t>
      </w:r>
      <w:r w:rsidR="00A7125A" w:rsidRPr="00287268">
        <w:rPr>
          <w:rFonts w:cs="Times New Roman"/>
          <w:szCs w:val="24"/>
        </w:rPr>
        <w:fldChar w:fldCharType="begin">
          <w:fldData xml:space="preserve">PEVuZE5vdGU+PENpdGU+PEF1dGhvcj5LYXNod2FuPC9BdXRob3I+PFllYXI+MjAxMTwvWWVhcj48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LYXNod2FuPC9BdXRob3I+PFllYXI+MjAxMTwvWWVhcj48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6B6C27" w:rsidRPr="00287268">
        <w:rPr>
          <w:rFonts w:cs="Times New Roman"/>
          <w:noProof/>
          <w:szCs w:val="24"/>
        </w:rPr>
        <w:t xml:space="preserve">(see </w:t>
      </w:r>
      <w:hyperlink w:anchor="_ENREF_34" w:tooltip="Kashwan, 2011 #4473" w:history="1">
        <w:r w:rsidR="000D4EF8" w:rsidRPr="00287268">
          <w:rPr>
            <w:rFonts w:cs="Times New Roman"/>
            <w:noProof/>
            <w:szCs w:val="24"/>
          </w:rPr>
          <w:t>Kashwan 2011</w:t>
        </w:r>
      </w:hyperlink>
      <w:r w:rsidR="006B6C27" w:rsidRPr="00287268">
        <w:rPr>
          <w:rFonts w:cs="Times New Roman"/>
          <w:noProof/>
          <w:szCs w:val="24"/>
        </w:rPr>
        <w:t xml:space="preserve">, </w:t>
      </w:r>
      <w:hyperlink w:anchor="_ENREF_65" w:tooltip="Reddy, 2010 #4460" w:history="1">
        <w:r w:rsidR="000D4EF8" w:rsidRPr="00287268">
          <w:rPr>
            <w:rFonts w:cs="Times New Roman"/>
            <w:noProof/>
            <w:szCs w:val="24"/>
          </w:rPr>
          <w:t>Reddy et al. 2010</w:t>
        </w:r>
      </w:hyperlink>
      <w:r w:rsidR="006B6C27" w:rsidRPr="00287268">
        <w:rPr>
          <w:rFonts w:cs="Times New Roman"/>
          <w:noProof/>
          <w:szCs w:val="24"/>
        </w:rPr>
        <w:t xml:space="preserve">, </w:t>
      </w:r>
      <w:hyperlink w:anchor="_ENREF_72" w:tooltip="Saxena, 2010 #4463" w:history="1">
        <w:r w:rsidR="000D4EF8" w:rsidRPr="00287268">
          <w:rPr>
            <w:rFonts w:cs="Times New Roman"/>
            <w:noProof/>
            <w:szCs w:val="24"/>
          </w:rPr>
          <w:t>Saxena et al. 2010</w:t>
        </w:r>
      </w:hyperlink>
      <w:r w:rsidR="006B6C27" w:rsidRPr="00287268">
        <w:rPr>
          <w:rFonts w:cs="Times New Roman"/>
          <w:noProof/>
          <w:szCs w:val="24"/>
        </w:rPr>
        <w:t xml:space="preserve">, </w:t>
      </w:r>
      <w:hyperlink w:anchor="_ENREF_41" w:tooltip="Kumar, 2012 #4478" w:history="1">
        <w:r w:rsidR="000D4EF8" w:rsidRPr="00287268">
          <w:rPr>
            <w:rFonts w:cs="Times New Roman"/>
            <w:noProof/>
            <w:szCs w:val="24"/>
          </w:rPr>
          <w:t>Kumar and Kerr 2012</w:t>
        </w:r>
      </w:hyperlink>
      <w:r w:rsidR="006B6C27" w:rsidRPr="00287268">
        <w:rPr>
          <w:rFonts w:cs="Times New Roman"/>
          <w:noProof/>
          <w:szCs w:val="24"/>
        </w:rPr>
        <w:t>)</w:t>
      </w:r>
      <w:r w:rsidR="00A7125A" w:rsidRPr="00287268">
        <w:rPr>
          <w:rFonts w:cs="Times New Roman"/>
          <w:szCs w:val="24"/>
        </w:rPr>
        <w:fldChar w:fldCharType="end"/>
      </w:r>
      <w:r w:rsidR="000124D5" w:rsidRPr="00287268">
        <w:rPr>
          <w:rFonts w:cs="Times New Roman"/>
          <w:szCs w:val="24"/>
        </w:rPr>
        <w:t xml:space="preserve">. The Supreme Court has taken significant powers away from forest departments because it finds the departments untrustworthy </w:t>
      </w:r>
      <w:r w:rsidR="00A7125A" w:rsidRPr="00287268">
        <w:rPr>
          <w:rFonts w:cs="Times New Roman"/>
          <w:szCs w:val="24"/>
        </w:rPr>
        <w:fldChar w:fldCharType="begin"/>
      </w:r>
      <w:r w:rsidR="004547DC" w:rsidRPr="00287268">
        <w:rPr>
          <w:rFonts w:cs="Times New Roman"/>
          <w:szCs w:val="24"/>
        </w:rPr>
        <w:instrText xml:space="preserve"> ADDIN EN.CITE &lt;EndNote&gt;&lt;Cite&gt;&lt;Author&gt;Upadhyay&lt;/Author&gt;&lt;Year&gt;2009&lt;/Year&gt;&lt;RecNum&gt;2293&lt;/RecNum&gt;&lt;DisplayText&gt;(Upadhyay, Chohan, and Vaidya 2009, Thayyil 2009)&lt;/DisplayText&gt;&lt;record&gt;&lt;rec-number&gt;2293&lt;/rec-number&gt;&lt;foreign-keys&gt;&lt;key app="EN" db-id="pxd9a25fdaexsaededqxedr3ee2z5pea9dae" timestamp="1472745262"&gt;2293&lt;/key&gt;&lt;key app="ENWeb" db-id=""&gt;0&lt;/key&gt;&lt;/foreign-keys&gt;&lt;ref-type name="Book"&gt;6&lt;/ref-type&gt;&lt;contributors&gt;&lt;authors&gt;&lt;author&gt;Upadhyay, Sanjay&lt;/author&gt;&lt;author&gt;Chohan, Shilpa&lt;/author&gt;&lt;author&gt;Vaidya, Archana&lt;/author&gt;&lt;/authors&gt;&lt;/contributors&gt;&lt;titles&gt;&lt;title&gt;India&amp;apos;s Forests and the Judiciary: The Godavarman Story&lt;/title&gt;&lt;/titles&gt;&lt;dates&gt;&lt;year&gt;2009&lt;/year&gt;&lt;/dates&gt;&lt;pub-location&gt;New Delhi&lt;/pub-location&gt;&lt;publisher&gt;Enviro-Legal Defence Firm and WWF-India&lt;/publisher&gt;&lt;urls&gt;&lt;related-urls&gt;&lt;url&gt;http://assets.wwfindia.org/downloads/indias_forests_and_the_judiciary.pdf&lt;/url&gt;&lt;/related-urls&gt;&lt;/urls&gt;&lt;/record&gt;&lt;/Cite&gt;&lt;Cite&gt;&lt;Author&gt;Thayyil&lt;/Author&gt;&lt;Year&gt;2009&lt;/Year&gt;&lt;RecNum&gt;1929&lt;/RecNum&gt;&lt;record&gt;&lt;rec-number&gt;1929&lt;/rec-number&gt;&lt;foreign-keys&gt;&lt;key app="EN" db-id="pxd9a25fdaexsaededqxedr3ee2z5pea9dae" timestamp="1472704435"&gt;1929&lt;/key&gt;&lt;key app="ENWeb" db-id=""&gt;0&lt;/key&gt;&lt;/foreign-keys&gt;&lt;ref-type name="Journal Article"&gt;17&lt;/ref-type&gt;&lt;contributors&gt;&lt;authors&gt;&lt;author&gt;Naveen Thayyil&lt;/author&gt;&lt;/authors&gt;&lt;/contributors&gt;&lt;titles&gt;&lt;title&gt;Judicial fiats and contemporary enclosures&lt;/title&gt;&lt;secondary-title&gt;Conservation and Society&lt;/secondary-title&gt;&lt;/titles&gt;&lt;periodical&gt;&lt;full-title&gt;Conservation and Society&lt;/full-title&gt;&lt;/periodical&gt;&lt;pages&gt;268-282&lt;/pages&gt;&lt;volume&gt;7&lt;/volume&gt;&lt;number&gt;4&lt;/number&gt;&lt;keywords&gt;&lt;keyword&gt;forest governance&lt;/keyword&gt;&lt;keyword&gt;judicial review&lt;/keyword&gt;&lt;keyword&gt;community rights&lt;/keyword&gt;&lt;keyword&gt;enclosures of commons&lt;/keyword&gt;&lt;keyword&gt;forest encroachment&lt;/keyword&gt;&lt;keyword&gt;community disentitlement&lt;/keyword&gt;&lt;keyword&gt;judicial transgression&lt;/keyword&gt;&lt;/keywords&gt;&lt;dates&gt;&lt;year&gt;2009&lt;/year&gt;&lt;/dates&gt;&lt;urls&gt;&lt;/urls&gt;&lt;/record&gt;&lt;/Cite&gt;&lt;/EndNote&gt;</w:instrText>
      </w:r>
      <w:r w:rsidR="00A7125A" w:rsidRPr="00287268">
        <w:rPr>
          <w:rFonts w:cs="Times New Roman"/>
          <w:szCs w:val="24"/>
        </w:rPr>
        <w:fldChar w:fldCharType="separate"/>
      </w:r>
      <w:r w:rsidR="006B6C27" w:rsidRPr="00287268">
        <w:rPr>
          <w:rFonts w:cs="Times New Roman"/>
          <w:noProof/>
          <w:szCs w:val="24"/>
        </w:rPr>
        <w:t>(</w:t>
      </w:r>
      <w:hyperlink w:anchor="_ENREF_81" w:tooltip="Upadhyay, 2009 #2293" w:history="1">
        <w:r w:rsidR="000D4EF8" w:rsidRPr="00287268">
          <w:rPr>
            <w:rFonts w:cs="Times New Roman"/>
            <w:noProof/>
            <w:szCs w:val="24"/>
          </w:rPr>
          <w:t>Upadhyay, Chohan, and Vaidya 2009</w:t>
        </w:r>
      </w:hyperlink>
      <w:r w:rsidR="006B6C27" w:rsidRPr="00287268">
        <w:rPr>
          <w:rFonts w:cs="Times New Roman"/>
          <w:noProof/>
          <w:szCs w:val="24"/>
        </w:rPr>
        <w:t xml:space="preserve">, </w:t>
      </w:r>
      <w:hyperlink w:anchor="_ENREF_78" w:tooltip="Thayyil, 2009 #1929" w:history="1">
        <w:r w:rsidR="000D4EF8" w:rsidRPr="00287268">
          <w:rPr>
            <w:rFonts w:cs="Times New Roman"/>
            <w:noProof/>
            <w:szCs w:val="24"/>
          </w:rPr>
          <w:t>Thayyil 2009</w:t>
        </w:r>
      </w:hyperlink>
      <w:r w:rsidR="006B6C27" w:rsidRPr="00287268">
        <w:rPr>
          <w:rFonts w:cs="Times New Roman"/>
          <w:noProof/>
          <w:szCs w:val="24"/>
        </w:rPr>
        <w:t>)</w:t>
      </w:r>
      <w:r w:rsidR="00A7125A" w:rsidRPr="00287268">
        <w:rPr>
          <w:rFonts w:cs="Times New Roman"/>
          <w:szCs w:val="24"/>
        </w:rPr>
        <w:fldChar w:fldCharType="end"/>
      </w:r>
      <w:r w:rsidR="000124D5" w:rsidRPr="00287268">
        <w:rPr>
          <w:rFonts w:cs="Times New Roman"/>
          <w:szCs w:val="24"/>
        </w:rPr>
        <w:t xml:space="preserve">. </w:t>
      </w:r>
      <w:r w:rsidR="009C5DD6" w:rsidRPr="00287268">
        <w:rPr>
          <w:rFonts w:cs="Times New Roman"/>
          <w:szCs w:val="24"/>
        </w:rPr>
        <w:t>I observed field supervisors struggling to get their employees to complete simple tasks such as filling activity diaries. Even t</w:t>
      </w:r>
      <w:r w:rsidR="000124D5" w:rsidRPr="00287268">
        <w:rPr>
          <w:rFonts w:cs="Times New Roman"/>
          <w:szCs w:val="24"/>
        </w:rPr>
        <w:t>he Forest Departments’ own accounts of their work are replete with</w:t>
      </w:r>
      <w:r w:rsidR="001E5BF0" w:rsidRPr="00287268">
        <w:rPr>
          <w:rFonts w:cs="Times New Roman"/>
          <w:szCs w:val="24"/>
        </w:rPr>
        <w:t xml:space="preserve"> frustration over their failure, as this typical quote from a management plan describing the results of past management suggests:</w:t>
      </w:r>
    </w:p>
    <w:p w14:paraId="7F26AEC7" w14:textId="01BF6BD4" w:rsidR="001E5BF0" w:rsidRPr="00287268" w:rsidRDefault="00E90F45" w:rsidP="004901D3">
      <w:pPr>
        <w:spacing w:after="240" w:line="480" w:lineRule="auto"/>
        <w:ind w:left="720" w:right="720"/>
        <w:rPr>
          <w:rFonts w:cs="Times New Roman"/>
          <w:sz w:val="22"/>
        </w:rPr>
      </w:pPr>
      <w:r w:rsidRPr="00287268">
        <w:rPr>
          <w:rFonts w:cs="Times New Roman"/>
          <w:sz w:val="22"/>
        </w:rPr>
        <w:t>T</w:t>
      </w:r>
      <w:r w:rsidR="001E5BF0" w:rsidRPr="00287268">
        <w:rPr>
          <w:rFonts w:cs="Times New Roman"/>
          <w:sz w:val="22"/>
        </w:rPr>
        <w:t>his type of working was not at all followed.  Marking was done without properly adhering to the marking rules and many pre-selection trees were also felled.  The plantations taken up have not been really successful mainly due to wrong selection of species, grazing and recurrent fires.  Cutting back operations have not been carried out in many</w:t>
      </w:r>
      <w:r w:rsidRPr="00287268">
        <w:rPr>
          <w:rFonts w:cs="Times New Roman"/>
          <w:sz w:val="22"/>
        </w:rPr>
        <w:t xml:space="preserve"> cases due to paucity of funds.</w:t>
      </w:r>
      <w:r w:rsidR="001E5BF0" w:rsidRPr="00287268">
        <w:rPr>
          <w:rFonts w:cs="Times New Roman"/>
          <w:sz w:val="22"/>
        </w:rPr>
        <w:t xml:space="preserve"> </w:t>
      </w:r>
      <w:r w:rsidR="00A7125A" w:rsidRPr="00287268">
        <w:rPr>
          <w:rFonts w:cs="Times New Roman"/>
          <w:sz w:val="22"/>
        </w:rPr>
        <w:fldChar w:fldCharType="begin"/>
      </w:r>
      <w:r w:rsidR="004547DC" w:rsidRPr="00287268">
        <w:rPr>
          <w:rFonts w:cs="Times New Roman"/>
          <w:sz w:val="22"/>
        </w:rPr>
        <w:instrText xml:space="preserve"> ADDIN EN.CITE &lt;EndNote&gt;&lt;Cite&gt;&lt;Author&gt;Singh&lt;/Author&gt;&lt;Year&gt;2004&lt;/Year&gt;&lt;RecNum&gt;2616&lt;/RecNum&gt;&lt;Suffix&gt; p. 67&lt;/Suffix&gt;&lt;DisplayText&gt;(Singh and Mishra 2004 p. 67)&lt;/DisplayText&gt;&lt;record&gt;&lt;rec-number&gt;2616&lt;/rec-number&gt;&lt;foreign-keys&gt;&lt;key app="EN" db-id="pxd9a25fdaexsaededqxedr3ee2z5pea9dae" timestamp="1472747349"&gt;2616&lt;/key&gt;&lt;/foreign-keys&gt;&lt;ref-type name="Government Document"&gt;46&lt;/ref-type&gt;&lt;contributors&gt;&lt;authors&gt;&lt;author&gt;Singh, Jarnail&lt;/author&gt;&lt;author&gt;Mishra, S.S.&lt;/author&gt;&lt;/authors&gt;&lt;secondary-authors&gt;&lt;author&gt;Office of the Conservator of Forests,, Working Plan Division&lt;/author&gt;&lt;/secondary-authors&gt;&lt;/contributors&gt;&lt;titles&gt;&lt;title&gt;The Working Plan for Nagpur Forest Division (Nagpur District) 2004 For the period (2004-05 to 2013-14)&lt;/title&gt;&lt;/titles&gt;&lt;dates&gt;&lt;year&gt;2004&lt;/year&gt;&lt;/dates&gt;&lt;pub-location&gt;Nagpur&lt;/pub-location&gt;&lt;publisher&gt;Government of Maharashtra&lt;/publisher&gt;&lt;urls&gt;&lt;/urls&gt;&lt;/record&gt;&lt;/Cite&gt;&lt;/EndNote&gt;</w:instrText>
      </w:r>
      <w:r w:rsidR="00A7125A" w:rsidRPr="00287268">
        <w:rPr>
          <w:rFonts w:cs="Times New Roman"/>
          <w:sz w:val="22"/>
        </w:rPr>
        <w:fldChar w:fldCharType="separate"/>
      </w:r>
      <w:r w:rsidR="00A7125A" w:rsidRPr="00287268">
        <w:rPr>
          <w:rFonts w:cs="Times New Roman"/>
          <w:noProof/>
          <w:sz w:val="22"/>
        </w:rPr>
        <w:t>(</w:t>
      </w:r>
      <w:hyperlink w:anchor="_ENREF_75" w:tooltip="Singh, 2004 #2616" w:history="1">
        <w:r w:rsidR="000D4EF8" w:rsidRPr="00287268">
          <w:rPr>
            <w:rFonts w:cs="Times New Roman"/>
            <w:noProof/>
            <w:sz w:val="22"/>
          </w:rPr>
          <w:t>Singh and Mishra 2004 p. 67</w:t>
        </w:r>
      </w:hyperlink>
      <w:r w:rsidR="00A7125A" w:rsidRPr="00287268">
        <w:rPr>
          <w:rFonts w:cs="Times New Roman"/>
          <w:noProof/>
          <w:sz w:val="22"/>
        </w:rPr>
        <w:t>)</w:t>
      </w:r>
      <w:r w:rsidR="00A7125A" w:rsidRPr="00287268">
        <w:rPr>
          <w:rFonts w:cs="Times New Roman"/>
          <w:sz w:val="22"/>
        </w:rPr>
        <w:fldChar w:fldCharType="end"/>
      </w:r>
    </w:p>
    <w:p w14:paraId="3415AB1E" w14:textId="4D2B6F61" w:rsidR="007A66BF" w:rsidRPr="00287268" w:rsidRDefault="007A3A2D" w:rsidP="004901D3">
      <w:pPr>
        <w:spacing w:after="240" w:line="480" w:lineRule="auto"/>
        <w:ind w:firstLine="720"/>
        <w:rPr>
          <w:rFonts w:cs="Times New Roman"/>
          <w:szCs w:val="24"/>
        </w:rPr>
      </w:pPr>
      <w:r w:rsidRPr="00287268">
        <w:rPr>
          <w:rFonts w:cs="Times New Roman"/>
          <w:szCs w:val="24"/>
        </w:rPr>
        <w:t>It is important to point out here that even with a well-functioning forest department, forest management in India might have disappointing outcomes because</w:t>
      </w:r>
      <w:r w:rsidR="008A07FA" w:rsidRPr="00287268">
        <w:rPr>
          <w:rFonts w:cs="Times New Roman"/>
          <w:szCs w:val="24"/>
        </w:rPr>
        <w:t xml:space="preserve"> of other factors that </w:t>
      </w:r>
      <w:r w:rsidR="008A07FA" w:rsidRPr="00287268">
        <w:rPr>
          <w:rFonts w:cs="Times New Roman"/>
          <w:szCs w:val="24"/>
        </w:rPr>
        <w:lastRenderedPageBreak/>
        <w:t>affect Indian forests, including intensive demands on resources, a poor legal framework, and a broader pattern of poor governance across sectors. Yet independent of these broader contextual factors, foresters fail to carry out the orders of their superiors.</w:t>
      </w:r>
      <w:r w:rsidR="0065679A" w:rsidRPr="00287268">
        <w:rPr>
          <w:rFonts w:cs="Times New Roman"/>
          <w:szCs w:val="24"/>
        </w:rPr>
        <w:t xml:space="preserve"> The few existing studies converge with my own observations on the primary source of </w:t>
      </w:r>
      <w:r w:rsidR="008A07FA" w:rsidRPr="00287268">
        <w:rPr>
          <w:rFonts w:cs="Times New Roman"/>
          <w:szCs w:val="24"/>
        </w:rPr>
        <w:t>failure</w:t>
      </w:r>
      <w:r w:rsidR="0065679A" w:rsidRPr="00287268">
        <w:rPr>
          <w:rFonts w:cs="Times New Roman"/>
          <w:szCs w:val="24"/>
        </w:rPr>
        <w:t xml:space="preserve">: influences </w:t>
      </w:r>
      <w:r w:rsidR="00E758D1" w:rsidRPr="00287268">
        <w:rPr>
          <w:rFonts w:cs="Times New Roman"/>
          <w:szCs w:val="24"/>
        </w:rPr>
        <w:t xml:space="preserve">from </w:t>
      </w:r>
      <w:r w:rsidR="006A0DA8" w:rsidRPr="00287268">
        <w:rPr>
          <w:rFonts w:cs="Times New Roman"/>
          <w:szCs w:val="24"/>
        </w:rPr>
        <w:t xml:space="preserve">both local and regional </w:t>
      </w:r>
      <w:r w:rsidR="00E758D1" w:rsidRPr="00287268">
        <w:rPr>
          <w:rFonts w:cs="Times New Roman"/>
          <w:szCs w:val="24"/>
        </w:rPr>
        <w:t>politicians</w:t>
      </w:r>
      <w:r w:rsidR="006A0DA8" w:rsidRPr="00287268">
        <w:rPr>
          <w:rFonts w:cs="Times New Roman"/>
          <w:szCs w:val="24"/>
        </w:rPr>
        <w:t xml:space="preserve"> </w:t>
      </w:r>
      <w:r w:rsidR="00FC54B9" w:rsidRPr="00287268">
        <w:rPr>
          <w:rFonts w:cs="Times New Roman"/>
          <w:szCs w:val="24"/>
        </w:rPr>
        <w:fldChar w:fldCharType="begin"/>
      </w:r>
      <w:r w:rsidR="00FC54B9" w:rsidRPr="00287268">
        <w:rPr>
          <w:rFonts w:cs="Times New Roman"/>
          <w:szCs w:val="24"/>
        </w:rPr>
        <w:instrText xml:space="preserve"> ADDIN EN.CITE &lt;EndNote&gt;&lt;Cite&gt;&lt;Author&gt;Fleischman&lt;/Author&gt;&lt;Year&gt;2016&lt;/Year&gt;&lt;RecNum&gt;6448&lt;/RecNum&gt;&lt;DisplayText&gt;(Fleischman 2016)&lt;/DisplayText&gt;&lt;record&gt;&lt;rec-number&gt;6448&lt;/rec-number&gt;&lt;foreign-keys&gt;&lt;key app="EN" db-id="pxd9a25fdaexsaededqxedr3ee2z5pea9dae" timestamp="1472783039"&gt;6448&lt;/key&gt;&lt;key app="ENWeb" db-id=""&gt;0&lt;/key&gt;&lt;/foreign-keys&gt;&lt;ref-type name="Journal Article"&gt;17&lt;/ref-type&gt;&lt;contributors&gt;&lt;authors&gt;&lt;author&gt;Fleischman, Forrest&lt;/author&gt;&lt;/authors&gt;&lt;/contributors&gt;&lt;titles&gt;&lt;title&gt;Understanding India’s forest bureaucracy: a review&lt;/title&gt;&lt;secondary-title&gt;Regional Environmental Change&lt;/secondary-title&gt;&lt;/titles&gt;&lt;periodical&gt;&lt;full-title&gt;Regional Environmental Change&lt;/full-title&gt;&lt;/periodical&gt;&lt;pages&gt;153-165&lt;/pages&gt;&lt;volume&gt;16&lt;/volume&gt;&lt;number&gt;1&lt;/number&gt;&lt;dates&gt;&lt;year&gt;2016&lt;/year&gt;&lt;/dates&gt;&lt;isbn&gt;1436-378X&lt;/isbn&gt;&lt;label&gt;Fleischman2016&lt;/label&gt;&lt;work-type&gt;journal article&lt;/work-type&gt;&lt;urls&gt;&lt;related-urls&gt;&lt;url&gt;http://dx.doi.org/10.1007/s10113-015-0844-8&lt;/url&gt;&lt;/related-urls&gt;&lt;/urls&gt;&lt;electronic-resource-num&gt;10.1007/s10113-015-0844-8&lt;/electronic-resource-num&gt;&lt;/record&gt;&lt;/Cite&gt;&lt;/EndNote&gt;</w:instrText>
      </w:r>
      <w:r w:rsidR="00FC54B9" w:rsidRPr="00287268">
        <w:rPr>
          <w:rFonts w:cs="Times New Roman"/>
          <w:szCs w:val="24"/>
        </w:rPr>
        <w:fldChar w:fldCharType="separate"/>
      </w:r>
      <w:r w:rsidR="00FC54B9" w:rsidRPr="00287268">
        <w:rPr>
          <w:rFonts w:cs="Times New Roman"/>
          <w:noProof/>
          <w:szCs w:val="24"/>
        </w:rPr>
        <w:t>(</w:t>
      </w:r>
      <w:hyperlink w:anchor="_ENREF_22" w:tooltip="Fleischman, 2016 #6448" w:history="1">
        <w:r w:rsidR="000D4EF8" w:rsidRPr="00287268">
          <w:rPr>
            <w:rFonts w:cs="Times New Roman"/>
            <w:noProof/>
            <w:szCs w:val="24"/>
          </w:rPr>
          <w:t>Fleischman 2016</w:t>
        </w:r>
      </w:hyperlink>
      <w:r w:rsidR="00FC54B9" w:rsidRPr="00287268">
        <w:rPr>
          <w:rFonts w:cs="Times New Roman"/>
          <w:noProof/>
          <w:szCs w:val="24"/>
        </w:rPr>
        <w:t>)</w:t>
      </w:r>
      <w:r w:rsidR="00FC54B9" w:rsidRPr="00287268">
        <w:rPr>
          <w:rFonts w:cs="Times New Roman"/>
          <w:szCs w:val="24"/>
        </w:rPr>
        <w:fldChar w:fldCharType="end"/>
      </w:r>
      <w:r w:rsidR="009C5DD6" w:rsidRPr="00287268">
        <w:rPr>
          <w:rFonts w:cs="Times New Roman"/>
          <w:szCs w:val="24"/>
        </w:rPr>
        <w:t>.</w:t>
      </w:r>
      <w:r w:rsidR="00E758D1" w:rsidRPr="00287268">
        <w:rPr>
          <w:rFonts w:cs="Times New Roman"/>
          <w:szCs w:val="24"/>
        </w:rPr>
        <w:t xml:space="preserve"> Since independence, politicians have re-shaped the bureaucracy to serve political ends </w:t>
      </w:r>
      <w:r w:rsidR="00A7125A" w:rsidRPr="00287268">
        <w:rPr>
          <w:rFonts w:cs="Times New Roman"/>
          <w:szCs w:val="24"/>
        </w:rPr>
        <w:fldChar w:fldCharType="begin"/>
      </w:r>
      <w:r w:rsidR="004547DC" w:rsidRPr="00287268">
        <w:rPr>
          <w:rFonts w:cs="Times New Roman"/>
          <w:szCs w:val="24"/>
        </w:rPr>
        <w:instrText xml:space="preserve"> ADDIN EN.CITE &lt;EndNote&gt;&lt;Cite&gt;&lt;Author&gt;Potter&lt;/Author&gt;&lt;Year&gt;1996&lt;/Year&gt;&lt;RecNum&gt;1831&lt;/RecNum&gt;&lt;DisplayText&gt;(Potter 1996)&lt;/DisplayText&gt;&lt;record&gt;&lt;rec-number&gt;1831&lt;/rec-number&gt;&lt;foreign-keys&gt;&lt;key app="EN" db-id="pxd9a25fdaexsaededqxedr3ee2z5pea9dae" timestamp="1472701532"&gt;1831&lt;/key&gt;&lt;/foreign-keys&gt;&lt;ref-type name="Book"&gt;6&lt;/ref-type&gt;&lt;contributors&gt;&lt;authors&gt;&lt;author&gt;Potter, David C.&lt;/author&gt;&lt;/authors&gt;&lt;/contributors&gt;&lt;titles&gt;&lt;title&gt;India&amp;apos;s political administrators, from ICS to IAS&lt;/title&gt;&lt;secondary-title&gt;Oxford India paperbacks&lt;/secondary-title&gt;&lt;/titles&gt;&lt;dates&gt;&lt;year&gt;1996&lt;/year&gt;&lt;/dates&gt;&lt;pub-location&gt;Delhi&lt;/pub-location&gt;&lt;publisher&gt;Oxford University Press&lt;/publisher&gt;&lt;isbn&gt;0195636929 9780195636925&lt;/isbn&gt;&lt;urls&gt;&lt;/urls&gt;&lt;remote-database-name&gt;/z-wcorg/&lt;/remote-database-name&gt;&lt;remote-database-provider&gt;http://worldcat.org&lt;/remote-database-provider&gt;&lt;language&gt;English&lt;/language&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63" w:tooltip="Potter, 1996 #1831" w:history="1">
        <w:r w:rsidR="000D4EF8" w:rsidRPr="00287268">
          <w:rPr>
            <w:rFonts w:cs="Times New Roman"/>
            <w:noProof/>
            <w:szCs w:val="24"/>
          </w:rPr>
          <w:t>Potter 1996</w:t>
        </w:r>
      </w:hyperlink>
      <w:r w:rsidR="00A7125A" w:rsidRPr="00287268">
        <w:rPr>
          <w:rFonts w:cs="Times New Roman"/>
          <w:noProof/>
          <w:szCs w:val="24"/>
        </w:rPr>
        <w:t>)</w:t>
      </w:r>
      <w:r w:rsidR="00A7125A" w:rsidRPr="00287268">
        <w:rPr>
          <w:rFonts w:cs="Times New Roman"/>
          <w:szCs w:val="24"/>
        </w:rPr>
        <w:fldChar w:fldCharType="end"/>
      </w:r>
      <w:r w:rsidR="00E758D1" w:rsidRPr="00287268">
        <w:rPr>
          <w:rFonts w:cs="Times New Roman"/>
          <w:szCs w:val="24"/>
        </w:rPr>
        <w:t xml:space="preserve">. Indian politicians use </w:t>
      </w:r>
      <w:r w:rsidR="009C5DD6" w:rsidRPr="00287268">
        <w:rPr>
          <w:rFonts w:cs="Times New Roman"/>
          <w:szCs w:val="24"/>
        </w:rPr>
        <w:t>government agencies</w:t>
      </w:r>
      <w:r w:rsidR="00E758D1" w:rsidRPr="00287268">
        <w:rPr>
          <w:rFonts w:cs="Times New Roman"/>
          <w:szCs w:val="24"/>
        </w:rPr>
        <w:t xml:space="preserve">, including forest departments, to raise money for political campaigns and to deliver clientelistic goods </w:t>
      </w:r>
      <w:r w:rsidR="007B54B7" w:rsidRPr="00287268">
        <w:rPr>
          <w:rFonts w:cs="Times New Roman"/>
          <w:szCs w:val="24"/>
        </w:rPr>
        <w:t>to their supporters. Fundraising is accomplished through a</w:t>
      </w:r>
      <w:r w:rsidR="006448DE" w:rsidRPr="00287268">
        <w:rPr>
          <w:rFonts w:cs="Times New Roman"/>
          <w:szCs w:val="24"/>
        </w:rPr>
        <w:t xml:space="preserve"> highly politicized </w:t>
      </w:r>
      <w:r w:rsidR="00030888" w:rsidRPr="00287268">
        <w:rPr>
          <w:rFonts w:cs="Times New Roman"/>
          <w:szCs w:val="24"/>
        </w:rPr>
        <w:t xml:space="preserve">and corrupt </w:t>
      </w:r>
      <w:r w:rsidR="006448DE" w:rsidRPr="00287268">
        <w:rPr>
          <w:rFonts w:cs="Times New Roman"/>
          <w:szCs w:val="24"/>
        </w:rPr>
        <w:t>system of transfers</w:t>
      </w:r>
      <w:r w:rsidR="007A66BF" w:rsidRPr="00287268">
        <w:rPr>
          <w:rFonts w:cs="Times New Roman"/>
          <w:szCs w:val="24"/>
        </w:rPr>
        <w:t xml:space="preserve"> that seems common across agencies</w:t>
      </w:r>
      <w:r w:rsidR="009C5DD6" w:rsidRPr="00287268">
        <w:rPr>
          <w:rFonts w:cs="Times New Roman"/>
          <w:szCs w:val="24"/>
        </w:rPr>
        <w:t xml:space="preserve">, and was a common topic of discussion among my </w:t>
      </w:r>
      <w:r w:rsidR="006A0DA8" w:rsidRPr="00287268">
        <w:rPr>
          <w:rFonts w:cs="Times New Roman"/>
          <w:szCs w:val="24"/>
        </w:rPr>
        <w:t xml:space="preserve">informants </w:t>
      </w:r>
      <w:r w:rsidR="00A7125A" w:rsidRPr="00287268">
        <w:rPr>
          <w:rFonts w:cs="Times New Roman"/>
          <w:szCs w:val="24"/>
        </w:rPr>
        <w:fldChar w:fldCharType="begin">
          <w:fldData xml:space="preserve">PEVuZE5vdGU+PENpdGU+PEF1dGhvcj5ad2FydDwvQXV0aG9yPjxZZWFyPjE5OTQ8L1llYXI+PFJl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</w:fldData>
        </w:fldChar>
      </w:r>
      <w:r w:rsidR="004547DC" w:rsidRPr="00287268">
        <w:rPr>
          <w:rFonts w:cs="Times New Roman"/>
          <w:szCs w:val="24"/>
        </w:rPr>
        <w:instrText xml:space="preserve"> ADDIN EN.CITE </w:instrText>
      </w:r>
      <w:r w:rsidR="004547DC" w:rsidRPr="00287268">
        <w:rPr>
          <w:rFonts w:cs="Times New Roman"/>
          <w:szCs w:val="24"/>
        </w:rPr>
        <w:fldChar w:fldCharType="begin">
          <w:fldData xml:space="preserve">PEVuZE5vdGU+PENpdGU+PEF1dGhvcj5ad2FydDwvQXV0aG9yPjxZZWFyPjE5OTQ8L1llYXI+PFJl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</w:fldData>
        </w:fldChar>
      </w:r>
      <w:r w:rsidR="004547DC" w:rsidRPr="00287268">
        <w:rPr>
          <w:rFonts w:cs="Times New Roman"/>
          <w:szCs w:val="24"/>
        </w:rPr>
        <w:instrText xml:space="preserve"> ADDIN EN.CITE.DATA </w:instrText>
      </w:r>
      <w:r w:rsidR="004547DC" w:rsidRPr="00287268">
        <w:rPr>
          <w:rFonts w:cs="Times New Roman"/>
          <w:szCs w:val="24"/>
        </w:rPr>
      </w:r>
      <w:r w:rsidR="004547DC"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9C5DD6" w:rsidRPr="00287268">
        <w:rPr>
          <w:rFonts w:cs="Times New Roman"/>
          <w:noProof/>
          <w:szCs w:val="24"/>
        </w:rPr>
        <w:t xml:space="preserve">(for thorough descriptions of this system see </w:t>
      </w:r>
      <w:hyperlink w:anchor="_ENREF_90" w:tooltip="Zwart, 1994 #1643" w:history="1">
        <w:r w:rsidR="000D4EF8" w:rsidRPr="00287268">
          <w:rPr>
            <w:rFonts w:cs="Times New Roman"/>
            <w:noProof/>
            <w:szCs w:val="24"/>
          </w:rPr>
          <w:t>Zwart 1994</w:t>
        </w:r>
      </w:hyperlink>
      <w:r w:rsidR="009C5DD6" w:rsidRPr="00287268">
        <w:rPr>
          <w:rFonts w:cs="Times New Roman"/>
          <w:noProof/>
          <w:szCs w:val="24"/>
        </w:rPr>
        <w:t xml:space="preserve">, </w:t>
      </w:r>
      <w:hyperlink w:anchor="_ENREF_63" w:tooltip="Potter, 1996 #1831" w:history="1">
        <w:r w:rsidR="000D4EF8" w:rsidRPr="00287268">
          <w:rPr>
            <w:rFonts w:cs="Times New Roman"/>
            <w:noProof/>
            <w:szCs w:val="24"/>
          </w:rPr>
          <w:t>Potter 1996</w:t>
        </w:r>
      </w:hyperlink>
      <w:r w:rsidR="009C5DD6" w:rsidRPr="00287268">
        <w:rPr>
          <w:rFonts w:cs="Times New Roman"/>
          <w:noProof/>
          <w:szCs w:val="24"/>
        </w:rPr>
        <w:t xml:space="preserve">, </w:t>
      </w:r>
      <w:hyperlink w:anchor="_ENREF_31" w:tooltip="Iyer, 2011 #3375" w:history="1">
        <w:r w:rsidR="000D4EF8" w:rsidRPr="00287268">
          <w:rPr>
            <w:rFonts w:cs="Times New Roman"/>
            <w:noProof/>
            <w:szCs w:val="24"/>
          </w:rPr>
          <w:t>Iyer and Mani 2011</w:t>
        </w:r>
      </w:hyperlink>
      <w:r w:rsidR="009C5DD6" w:rsidRPr="00287268">
        <w:rPr>
          <w:rFonts w:cs="Times New Roman"/>
          <w:noProof/>
          <w:szCs w:val="24"/>
        </w:rPr>
        <w:t xml:space="preserve">, </w:t>
      </w:r>
      <w:hyperlink w:anchor="_ENREF_6" w:tooltip="Bussell, 2012 #5312" w:history="1">
        <w:r w:rsidR="000D4EF8" w:rsidRPr="00287268">
          <w:rPr>
            <w:rFonts w:cs="Times New Roman"/>
            <w:noProof/>
            <w:szCs w:val="24"/>
          </w:rPr>
          <w:t>Bussell 2012</w:t>
        </w:r>
      </w:hyperlink>
      <w:r w:rsidR="009C5DD6" w:rsidRPr="00287268">
        <w:rPr>
          <w:rFonts w:cs="Times New Roman"/>
          <w:noProof/>
          <w:szCs w:val="24"/>
        </w:rPr>
        <w:t>)</w:t>
      </w:r>
      <w:r w:rsidR="00A7125A" w:rsidRPr="00287268">
        <w:rPr>
          <w:rFonts w:cs="Times New Roman"/>
          <w:szCs w:val="24"/>
        </w:rPr>
        <w:fldChar w:fldCharType="end"/>
      </w:r>
      <w:r w:rsidR="006448DE" w:rsidRPr="00287268">
        <w:rPr>
          <w:rFonts w:cs="Times New Roman"/>
          <w:szCs w:val="24"/>
        </w:rPr>
        <w:t xml:space="preserve">. </w:t>
      </w:r>
      <w:r w:rsidR="007A66BF" w:rsidRPr="00287268">
        <w:rPr>
          <w:rFonts w:cs="Times New Roman"/>
          <w:szCs w:val="24"/>
        </w:rPr>
        <w:t xml:space="preserve">For the forest department, the delivery of clientelistic goods is accomplished by allowing political allies to harvest </w:t>
      </w:r>
      <w:r w:rsidR="00DF6BA2" w:rsidRPr="00287268">
        <w:rPr>
          <w:rFonts w:cs="Times New Roman"/>
          <w:szCs w:val="24"/>
        </w:rPr>
        <w:t>forest products illegally from forests</w:t>
      </w:r>
      <w:r w:rsidR="009C5DD6" w:rsidRPr="00287268">
        <w:rPr>
          <w:rFonts w:cs="Times New Roman"/>
          <w:szCs w:val="24"/>
        </w:rPr>
        <w:t xml:space="preserve">, and foresters report almost constant pressure from politicians against law-enforcement activities </w:t>
      </w:r>
      <w:r w:rsidR="00A7125A" w:rsidRPr="00287268">
        <w:rPr>
          <w:rFonts w:cs="Times New Roman"/>
          <w:szCs w:val="24"/>
        </w:rPr>
        <w:fldChar w:fldCharType="begin">
          <w:fldData xml:space="preserve">PEVuZE5vdGU+PENpdGU+PEF1dGhvcj5Sb2JiaW5zPC9BdXRob3I+PFllYXI+MjAwNzwvWWVhcj48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</w:fldData>
        </w:fldChar>
      </w:r>
      <w:r w:rsidR="00FC54B9" w:rsidRPr="00287268">
        <w:rPr>
          <w:rFonts w:cs="Times New Roman"/>
          <w:szCs w:val="24"/>
        </w:rPr>
        <w:instrText xml:space="preserve"> ADDIN EN.CITE </w:instrText>
      </w:r>
      <w:r w:rsidR="00FC54B9" w:rsidRPr="00287268">
        <w:rPr>
          <w:rFonts w:cs="Times New Roman"/>
          <w:szCs w:val="24"/>
        </w:rPr>
        <w:fldChar w:fldCharType="begin">
          <w:fldData xml:space="preserve">PEVuZE5vdGU+PENpdGU+PEF1dGhvcj5Sb2JiaW5zPC9BdXRob3I+PFllYXI+MjAwNzwvWWVhcj48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</w:fldData>
        </w:fldChar>
      </w:r>
      <w:r w:rsidR="00FC54B9" w:rsidRPr="00287268">
        <w:rPr>
          <w:rFonts w:cs="Times New Roman"/>
          <w:szCs w:val="24"/>
        </w:rPr>
        <w:instrText xml:space="preserve"> ADDIN EN.CITE.DATA </w:instrText>
      </w:r>
      <w:r w:rsidR="00FC54B9" w:rsidRPr="00287268">
        <w:rPr>
          <w:rFonts w:cs="Times New Roman"/>
          <w:szCs w:val="24"/>
        </w:rPr>
      </w:r>
      <w:r w:rsidR="00FC54B9" w:rsidRPr="00287268">
        <w:rPr>
          <w:rFonts w:cs="Times New Roman"/>
          <w:szCs w:val="24"/>
        </w:rPr>
        <w:fldChar w:fldCharType="end"/>
      </w:r>
      <w:r w:rsidR="00A7125A" w:rsidRPr="00287268">
        <w:rPr>
          <w:rFonts w:cs="Times New Roman"/>
          <w:szCs w:val="24"/>
        </w:rPr>
      </w:r>
      <w:r w:rsidR="00A7125A" w:rsidRPr="00287268">
        <w:rPr>
          <w:rFonts w:cs="Times New Roman"/>
          <w:szCs w:val="24"/>
        </w:rPr>
        <w:fldChar w:fldCharType="separate"/>
      </w:r>
      <w:r w:rsidR="00FC54B9" w:rsidRPr="00287268">
        <w:rPr>
          <w:rFonts w:cs="Times New Roman"/>
          <w:noProof/>
          <w:szCs w:val="24"/>
        </w:rPr>
        <w:t xml:space="preserve">(This is also described by </w:t>
      </w:r>
      <w:hyperlink w:anchor="_ENREF_67" w:tooltip="Robbins, 2007 #1895" w:history="1">
        <w:r w:rsidR="000D4EF8" w:rsidRPr="00287268">
          <w:rPr>
            <w:rFonts w:cs="Times New Roman"/>
            <w:noProof/>
            <w:szCs w:val="24"/>
          </w:rPr>
          <w:t>Robbins et al. 2007</w:t>
        </w:r>
      </w:hyperlink>
      <w:r w:rsidR="00FC54B9" w:rsidRPr="00287268">
        <w:rPr>
          <w:rFonts w:cs="Times New Roman"/>
          <w:noProof/>
          <w:szCs w:val="24"/>
        </w:rPr>
        <w:t xml:space="preserve">, </w:t>
      </w:r>
      <w:hyperlink w:anchor="_ENREF_68" w:tooltip="Robbins, 2009 #1925" w:history="1">
        <w:r w:rsidR="000D4EF8" w:rsidRPr="00287268">
          <w:rPr>
            <w:rFonts w:cs="Times New Roman"/>
            <w:noProof/>
            <w:szCs w:val="24"/>
          </w:rPr>
          <w:t>Robbins et al. 2009</w:t>
        </w:r>
      </w:hyperlink>
      <w:r w:rsidR="00FC54B9" w:rsidRPr="00287268">
        <w:rPr>
          <w:rFonts w:cs="Times New Roman"/>
          <w:noProof/>
          <w:szCs w:val="24"/>
        </w:rPr>
        <w:t>)</w:t>
      </w:r>
      <w:r w:rsidR="00A7125A" w:rsidRPr="00287268">
        <w:rPr>
          <w:rFonts w:cs="Times New Roman"/>
          <w:szCs w:val="24"/>
        </w:rPr>
        <w:fldChar w:fldCharType="end"/>
      </w:r>
      <w:r w:rsidR="00DF6BA2" w:rsidRPr="00287268">
        <w:rPr>
          <w:rFonts w:cs="Times New Roman"/>
          <w:szCs w:val="24"/>
        </w:rPr>
        <w:t xml:space="preserve">. Forest officials who are unwilling to cooperate with this system are transferred to posts with less authority, reinforcing the corrupt transfer system. </w:t>
      </w:r>
      <w:r w:rsidR="00FC54B9" w:rsidRPr="00287268">
        <w:rPr>
          <w:rFonts w:cs="Times New Roman"/>
          <w:szCs w:val="24"/>
        </w:rPr>
        <w:t>As a result</w:t>
      </w:r>
      <w:r w:rsidR="00DF6BA2" w:rsidRPr="00287268">
        <w:rPr>
          <w:rFonts w:cs="Times New Roman"/>
          <w:szCs w:val="24"/>
        </w:rPr>
        <w:t xml:space="preserve"> politicians achieve their goals of promoting their political power, while field-level foresters are </w:t>
      </w:r>
      <w:r w:rsidR="00FC54B9" w:rsidRPr="00287268">
        <w:rPr>
          <w:rFonts w:cs="Times New Roman"/>
          <w:szCs w:val="24"/>
        </w:rPr>
        <w:t xml:space="preserve">unable to </w:t>
      </w:r>
      <w:r w:rsidR="00DF6BA2" w:rsidRPr="00287268">
        <w:rPr>
          <w:rFonts w:cs="Times New Roman"/>
          <w:szCs w:val="24"/>
        </w:rPr>
        <w:t>protect forests from illegal harvests.</w:t>
      </w:r>
    </w:p>
    <w:p w14:paraId="6BE66BD2" w14:textId="3094B41D" w:rsidR="00803273" w:rsidRPr="00287268" w:rsidRDefault="00FB0631" w:rsidP="004901D3">
      <w:pPr>
        <w:spacing w:after="240" w:line="480" w:lineRule="auto"/>
        <w:ind w:firstLine="720"/>
        <w:rPr>
          <w:rFonts w:cs="Times New Roman"/>
          <w:szCs w:val="24"/>
        </w:rPr>
      </w:pPr>
      <w:r w:rsidRPr="00287268">
        <w:rPr>
          <w:rFonts w:cs="Times New Roman"/>
          <w:szCs w:val="24"/>
        </w:rPr>
        <w:t>As in the US case, many structural differences between Indian forest departments and Kaufman’s USFS are the result of political context. Supervisors have difficult</w:t>
      </w:r>
      <w:r w:rsidR="009D27C4" w:rsidRPr="00287268">
        <w:rPr>
          <w:rFonts w:cs="Times New Roman"/>
          <w:szCs w:val="24"/>
        </w:rPr>
        <w:t>y</w:t>
      </w:r>
      <w:r w:rsidRPr="00287268">
        <w:rPr>
          <w:rFonts w:cs="Times New Roman"/>
          <w:szCs w:val="24"/>
        </w:rPr>
        <w:t xml:space="preserve"> using official sanctioning processes not only because of strong public employee unions and a very slow legal system, but also because politicians seeking control over the bureaucracy intervene informally to halt disciplin</w:t>
      </w:r>
      <w:r w:rsidR="00FC54B9" w:rsidRPr="00287268">
        <w:rPr>
          <w:rFonts w:cs="Times New Roman"/>
          <w:szCs w:val="24"/>
        </w:rPr>
        <w:t>ary</w:t>
      </w:r>
      <w:r w:rsidRPr="00287268">
        <w:rPr>
          <w:rFonts w:cs="Times New Roman"/>
          <w:szCs w:val="24"/>
        </w:rPr>
        <w:t xml:space="preserve"> procedures against their political allies within the bureaucracy. </w:t>
      </w:r>
      <w:r w:rsidR="00FC54B9" w:rsidRPr="00287268">
        <w:rPr>
          <w:rFonts w:cs="Times New Roman"/>
          <w:szCs w:val="24"/>
        </w:rPr>
        <w:t>F</w:t>
      </w:r>
      <w:r w:rsidRPr="00287268">
        <w:rPr>
          <w:rFonts w:cs="Times New Roman"/>
          <w:szCs w:val="24"/>
        </w:rPr>
        <w:t xml:space="preserve">requent transfers that disrupt project implementation are desirable to politicians who benefit from </w:t>
      </w:r>
      <w:r w:rsidRPr="00287268">
        <w:rPr>
          <w:rFonts w:cs="Times New Roman"/>
          <w:szCs w:val="24"/>
        </w:rPr>
        <w:lastRenderedPageBreak/>
        <w:t>transfer-related bribes. More broadly, t</w:t>
      </w:r>
      <w:r w:rsidR="004237E6" w:rsidRPr="00287268">
        <w:rPr>
          <w:rFonts w:cs="Times New Roman"/>
          <w:szCs w:val="24"/>
        </w:rPr>
        <w:t xml:space="preserve">he lack of effective information flows from subordinates to superiors, which some other commentators have identified as a crucial barrier to </w:t>
      </w:r>
      <w:r w:rsidR="007824CD" w:rsidRPr="00287268">
        <w:rPr>
          <w:rFonts w:cs="Times New Roman"/>
          <w:szCs w:val="24"/>
        </w:rPr>
        <w:t xml:space="preserve">effective policy implementation </w:t>
      </w:r>
      <w:r w:rsidR="00A7125A" w:rsidRPr="00287268">
        <w:rPr>
          <w:rFonts w:cs="Times New Roman"/>
          <w:szCs w:val="24"/>
        </w:rPr>
        <w:fldChar w:fldCharType="begin"/>
      </w:r>
      <w:r w:rsidR="004547DC" w:rsidRPr="00287268">
        <w:rPr>
          <w:rFonts w:cs="Times New Roman"/>
          <w:szCs w:val="24"/>
        </w:rPr>
        <w:instrText xml:space="preserve"> ADDIN EN.CITE &lt;EndNote&gt;&lt;Cite&gt;&lt;Author&gt;Matta&lt;/Author&gt;&lt;Year&gt;2007&lt;/Year&gt;&lt;RecNum&gt;3869&lt;/RecNum&gt;&lt;DisplayText&gt;(Matta and Kerr 2007)&lt;/DisplayText&gt;&lt;record&gt;&lt;rec-number&gt;3869&lt;/rec-number&gt;&lt;foreign-keys&gt;&lt;key app="EN" db-id="pxd9a25fdaexsaededqxedr3ee2z5pea9dae" timestamp="1472752347"&gt;3869&lt;/key&gt;&lt;key app="ENWeb" db-id=""&gt;0&lt;/key&gt;&lt;/foreign-keys&gt;&lt;ref-type name="Journal Article"&gt;17&lt;/ref-type&gt;&lt;contributors&gt;&lt;authors&gt;&lt;author&gt;Matta, Jagannadha Rao&lt;/author&gt;&lt;author&gt;Kerr, John&lt;/author&gt;&lt;/authors&gt;&lt;/contributors&gt;&lt;titles&gt;&lt;title&gt;Barriers Beyond the Partners: Bureaucratic and Political Constraints to Implementing Joint Forest Management in Tamil Nadu, India&lt;/title&gt;&lt;secondary-title&gt;Environment, Development and Sustainability&lt;/secondary-title&gt;&lt;/titles&gt;&lt;periodical&gt;&lt;full-title&gt;Environment, Development and Sustainability&lt;/full-title&gt;&lt;/periodical&gt;&lt;pages&gt;465-479&lt;/pages&gt;&lt;volume&gt;9&lt;/volume&gt;&lt;number&gt;4&lt;/number&gt;&lt;dates&gt;&lt;year&gt;2007&lt;/year&gt;&lt;/dates&gt;&lt;urls&gt;&lt;related-urls&gt;&lt;url&gt;http://dx.doi.org/10.1007/s10668-006-9032-9&lt;/url&gt;&lt;/related-urls&gt;&lt;/urls&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48" w:tooltip="Matta, 2007 #3869" w:history="1">
        <w:r w:rsidR="000D4EF8" w:rsidRPr="00287268">
          <w:rPr>
            <w:rFonts w:cs="Times New Roman"/>
            <w:noProof/>
            <w:szCs w:val="24"/>
          </w:rPr>
          <w:t>Matta and Kerr 2007</w:t>
        </w:r>
      </w:hyperlink>
      <w:r w:rsidR="00A7125A" w:rsidRPr="00287268">
        <w:rPr>
          <w:rFonts w:cs="Times New Roman"/>
          <w:noProof/>
          <w:szCs w:val="24"/>
        </w:rPr>
        <w:t>)</w:t>
      </w:r>
      <w:r w:rsidR="00A7125A" w:rsidRPr="00287268">
        <w:rPr>
          <w:rFonts w:cs="Times New Roman"/>
          <w:szCs w:val="24"/>
        </w:rPr>
        <w:fldChar w:fldCharType="end"/>
      </w:r>
      <w:r w:rsidR="007824CD" w:rsidRPr="00287268">
        <w:rPr>
          <w:rFonts w:cs="Times New Roman"/>
          <w:szCs w:val="24"/>
        </w:rPr>
        <w:t>, may be the result of a</w:t>
      </w:r>
      <w:r w:rsidRPr="00287268">
        <w:rPr>
          <w:rFonts w:cs="Times New Roman"/>
          <w:szCs w:val="24"/>
        </w:rPr>
        <w:t xml:space="preserve"> broader</w:t>
      </w:r>
      <w:r w:rsidR="007824CD" w:rsidRPr="00287268">
        <w:rPr>
          <w:rFonts w:cs="Times New Roman"/>
          <w:szCs w:val="24"/>
        </w:rPr>
        <w:t xml:space="preserve"> cultural disposition towards paternalism and high levels of power distance </w:t>
      </w:r>
      <w:r w:rsidR="00A7125A" w:rsidRPr="00287268">
        <w:rPr>
          <w:rFonts w:cs="Times New Roman"/>
          <w:szCs w:val="24"/>
        </w:rPr>
        <w:fldChar w:fldCharType="begin"/>
      </w:r>
      <w:r w:rsidR="004547DC" w:rsidRPr="00287268">
        <w:rPr>
          <w:rFonts w:cs="Times New Roman"/>
          <w:szCs w:val="24"/>
        </w:rPr>
        <w:instrText xml:space="preserve"> ADDIN EN.CITE &lt;EndNote&gt;&lt;Cite&gt;&lt;Author&gt;Aycan&lt;/Author&gt;&lt;Year&gt;2000&lt;/Year&gt;&lt;RecNum&gt;2881&lt;/RecNum&gt;&lt;DisplayText&gt;(Aycan et al. 2000)&lt;/DisplayText&gt;&lt;record&gt;&lt;rec-number&gt;2881&lt;/rec-number&gt;&lt;foreign-keys&gt;&lt;key app="EN" db-id="pxd9a25fdaexsaededqxedr3ee2z5pea9dae" timestamp="1472750266"&gt;2881&lt;/key&gt;&lt;/foreign-keys&gt;&lt;ref-type name="Journal Article"&gt;17&lt;/ref-type&gt;&lt;contributors&gt;&lt;authors&gt;&lt;author&gt;Aycan, Zeynep&lt;/author&gt;&lt;author&gt;Kanungo, Rabindra&lt;/author&gt;&lt;author&gt;Mendonca, Manuel&lt;/author&gt;&lt;author&gt;Yu, Kaicheng&lt;/author&gt;&lt;author&gt;Deller, Jürgen&lt;/author&gt;&lt;author&gt;Stahl, Günter&lt;/author&gt;&lt;author&gt;Kurshid, Anwar&lt;/author&gt;&lt;/authors&gt;&lt;/contributors&gt;&lt;titles&gt;&lt;title&gt;Impact of Culture on Human Resource Management Practices: A 10-Country Comparison&lt;/title&gt;&lt;secondary-title&gt;Applied Psychology&lt;/secondary-title&gt;&lt;/titles&gt;&lt;periodical&gt;&lt;full-title&gt;Applied Psychology&lt;/full-title&gt;&lt;/periodical&gt;&lt;pages&gt;192-221&lt;/pages&gt;&lt;volume&gt;49&lt;/volume&gt;&lt;number&gt;1&lt;/number&gt;&lt;dates&gt;&lt;year&gt;2000&lt;/year&gt;&lt;/dates&gt;&lt;publisher&gt;Blackwell Publishers Ltd&lt;/publisher&gt;&lt;isbn&gt;1464-0597&lt;/isbn&gt;&lt;urls&gt;&lt;related-urls&gt;&lt;url&gt;http://dx.doi.org/10.1111/1464-0597.00010&lt;/url&gt;&lt;/related-urls&gt;&lt;/urls&gt;&lt;electronic-resource-num&gt;10.1111/1464-0597.00010&lt;/electronic-resource-num&gt;&lt;/record&gt;&lt;/Cite&gt;&lt;/EndNote&gt;</w:instrText>
      </w:r>
      <w:r w:rsidR="00A7125A" w:rsidRPr="00287268">
        <w:rPr>
          <w:rFonts w:cs="Times New Roman"/>
          <w:szCs w:val="24"/>
        </w:rPr>
        <w:fldChar w:fldCharType="separate"/>
      </w:r>
      <w:r w:rsidR="00A7125A" w:rsidRPr="00287268">
        <w:rPr>
          <w:rFonts w:cs="Times New Roman"/>
          <w:noProof/>
          <w:szCs w:val="24"/>
        </w:rPr>
        <w:t>(</w:t>
      </w:r>
      <w:hyperlink w:anchor="_ENREF_2" w:tooltip="Aycan, 2000 #2881" w:history="1">
        <w:r w:rsidR="000D4EF8" w:rsidRPr="00287268">
          <w:rPr>
            <w:rFonts w:cs="Times New Roman"/>
            <w:noProof/>
            <w:szCs w:val="24"/>
          </w:rPr>
          <w:t>Aycan et al. 2000</w:t>
        </w:r>
      </w:hyperlink>
      <w:r w:rsidR="00A7125A" w:rsidRPr="00287268">
        <w:rPr>
          <w:rFonts w:cs="Times New Roman"/>
          <w:noProof/>
          <w:szCs w:val="24"/>
        </w:rPr>
        <w:t>)</w:t>
      </w:r>
      <w:r w:rsidR="00A7125A" w:rsidRPr="00287268">
        <w:rPr>
          <w:rFonts w:cs="Times New Roman"/>
          <w:szCs w:val="24"/>
        </w:rPr>
        <w:fldChar w:fldCharType="end"/>
      </w:r>
      <w:r w:rsidR="00F44C21" w:rsidRPr="00287268">
        <w:rPr>
          <w:rFonts w:cs="Times New Roman"/>
          <w:szCs w:val="24"/>
        </w:rPr>
        <w:t xml:space="preserve">, </w:t>
      </w:r>
      <w:r w:rsidR="00EE48D5" w:rsidRPr="00287268">
        <w:rPr>
          <w:rFonts w:cs="Times New Roman"/>
          <w:szCs w:val="24"/>
        </w:rPr>
        <w:t>indicating</w:t>
      </w:r>
      <w:r w:rsidR="00F44C21" w:rsidRPr="00287268">
        <w:rPr>
          <w:rFonts w:cs="Times New Roman"/>
          <w:szCs w:val="24"/>
        </w:rPr>
        <w:t xml:space="preserve"> that elements of political context other than</w:t>
      </w:r>
      <w:r w:rsidR="00396B66" w:rsidRPr="00287268">
        <w:rPr>
          <w:rFonts w:cs="Times New Roman"/>
          <w:szCs w:val="24"/>
        </w:rPr>
        <w:t xml:space="preserve"> the goals of political actors also matter</w:t>
      </w:r>
      <w:r w:rsidR="007824CD" w:rsidRPr="00287268">
        <w:rPr>
          <w:rFonts w:cs="Times New Roman"/>
          <w:szCs w:val="24"/>
        </w:rPr>
        <w:t xml:space="preserve">. </w:t>
      </w:r>
    </w:p>
    <w:p w14:paraId="01C34BF5" w14:textId="51F5E370" w:rsidR="007824CD" w:rsidRPr="00287268" w:rsidRDefault="00DE4A0A" w:rsidP="004901D3">
      <w:pPr>
        <w:spacing w:after="240" w:line="480" w:lineRule="auto"/>
        <w:rPr>
          <w:rFonts w:cs="Times New Roman"/>
          <w:b/>
          <w:sz w:val="28"/>
          <w:szCs w:val="28"/>
        </w:rPr>
      </w:pPr>
      <w:r w:rsidRPr="00287268">
        <w:rPr>
          <w:rFonts w:cs="Times New Roman"/>
          <w:b/>
          <w:sz w:val="28"/>
          <w:szCs w:val="28"/>
        </w:rPr>
        <w:t>Discussion</w:t>
      </w:r>
    </w:p>
    <w:p w14:paraId="0FB5ADB4" w14:textId="5865A7A8" w:rsidR="00BB7190" w:rsidRPr="00287268" w:rsidRDefault="008550A0" w:rsidP="004901D3">
      <w:pPr>
        <w:spacing w:after="240" w:line="480" w:lineRule="auto"/>
        <w:ind w:firstLine="720"/>
        <w:rPr>
          <w:rFonts w:cs="Times New Roman"/>
          <w:szCs w:val="24"/>
        </w:rPr>
      </w:pPr>
      <w:r w:rsidRPr="00287268">
        <w:rPr>
          <w:rFonts w:cs="Times New Roman"/>
          <w:szCs w:val="24"/>
        </w:rPr>
        <w:t xml:space="preserve"> </w:t>
      </w:r>
      <w:r w:rsidR="007824CD" w:rsidRPr="00287268">
        <w:rPr>
          <w:rFonts w:cs="Times New Roman"/>
          <w:szCs w:val="24"/>
        </w:rPr>
        <w:t xml:space="preserve">I have </w:t>
      </w:r>
      <w:r w:rsidR="00922971" w:rsidRPr="00287268">
        <w:rPr>
          <w:rFonts w:cs="Times New Roman"/>
          <w:szCs w:val="24"/>
        </w:rPr>
        <w:t>argued</w:t>
      </w:r>
      <w:r w:rsidR="007824CD" w:rsidRPr="00287268">
        <w:rPr>
          <w:rFonts w:cs="Times New Roman"/>
          <w:szCs w:val="24"/>
        </w:rPr>
        <w:t xml:space="preserve"> that the political contexts Kaufman ignored </w:t>
      </w:r>
      <w:r w:rsidR="00C65F49" w:rsidRPr="00287268">
        <w:rPr>
          <w:rFonts w:cs="Times New Roman"/>
          <w:szCs w:val="24"/>
        </w:rPr>
        <w:t xml:space="preserve">were crucial to the success of the USFS he studied. </w:t>
      </w:r>
      <w:r w:rsidR="006A758A" w:rsidRPr="00287268">
        <w:rPr>
          <w:rFonts w:cs="Times New Roman"/>
          <w:szCs w:val="24"/>
        </w:rPr>
        <w:t xml:space="preserve">Policy implementation was effective, and field compliance was high not only because there was an effective organizational structure, as Kaufman argued, but also because the agency’s political principals worked effectively to support the field level implementation of agency programs. In the 1950s the USFS focused on </w:t>
      </w:r>
      <w:r w:rsidR="008A07FA" w:rsidRPr="00287268">
        <w:rPr>
          <w:rFonts w:cs="Times New Roman"/>
          <w:szCs w:val="24"/>
        </w:rPr>
        <w:t xml:space="preserve">resource </w:t>
      </w:r>
      <w:r w:rsidR="006A758A" w:rsidRPr="00287268">
        <w:rPr>
          <w:rFonts w:cs="Times New Roman"/>
          <w:szCs w:val="24"/>
        </w:rPr>
        <w:t xml:space="preserve">extraction, and </w:t>
      </w:r>
      <w:r w:rsidR="00331FA4" w:rsidRPr="00287268">
        <w:rPr>
          <w:rFonts w:cs="Times New Roman"/>
          <w:szCs w:val="24"/>
        </w:rPr>
        <w:t xml:space="preserve">implementation </w:t>
      </w:r>
      <w:r w:rsidR="00D32977" w:rsidRPr="00287268">
        <w:rPr>
          <w:rFonts w:cs="Times New Roman"/>
          <w:szCs w:val="24"/>
        </w:rPr>
        <w:t>was supported by a strong pro-extraction coalition that dominated forest politics both in Washington and in remote forest towns</w:t>
      </w:r>
      <w:r w:rsidR="006A758A" w:rsidRPr="00287268">
        <w:rPr>
          <w:rFonts w:cs="Times New Roman"/>
          <w:szCs w:val="24"/>
        </w:rPr>
        <w:t xml:space="preserve">. </w:t>
      </w:r>
      <w:r w:rsidR="00BB7190" w:rsidRPr="00287268">
        <w:rPr>
          <w:rFonts w:cs="Times New Roman"/>
          <w:szCs w:val="24"/>
        </w:rPr>
        <w:t xml:space="preserve">Without this external political pre-condition, organizational structure </w:t>
      </w:r>
      <w:r w:rsidR="00922971" w:rsidRPr="00287268">
        <w:rPr>
          <w:rFonts w:cs="Times New Roman"/>
          <w:szCs w:val="24"/>
        </w:rPr>
        <w:t>could not</w:t>
      </w:r>
      <w:r w:rsidR="00BB7190" w:rsidRPr="00287268">
        <w:rPr>
          <w:rFonts w:cs="Times New Roman"/>
          <w:szCs w:val="24"/>
        </w:rPr>
        <w:t xml:space="preserve"> insure effective implementation.</w:t>
      </w:r>
    </w:p>
    <w:p w14:paraId="0488E344" w14:textId="3904AD0D" w:rsidR="0013327D" w:rsidRPr="00287268" w:rsidRDefault="00396B66" w:rsidP="004901D3">
      <w:pPr>
        <w:spacing w:after="240" w:line="480" w:lineRule="auto"/>
        <w:ind w:firstLine="720"/>
        <w:rPr>
          <w:rFonts w:cs="Times New Roman"/>
          <w:szCs w:val="24"/>
        </w:rPr>
      </w:pPr>
      <w:r w:rsidRPr="00287268">
        <w:rPr>
          <w:rFonts w:cs="Times New Roman"/>
          <w:szCs w:val="24"/>
        </w:rPr>
        <w:t>E</w:t>
      </w:r>
      <w:r w:rsidR="00922971" w:rsidRPr="00287268">
        <w:rPr>
          <w:rFonts w:cs="Times New Roman"/>
          <w:szCs w:val="24"/>
        </w:rPr>
        <w:t>vidence for this claim comes from</w:t>
      </w:r>
      <w:r w:rsidR="0089689B" w:rsidRPr="00287268">
        <w:rPr>
          <w:rFonts w:cs="Times New Roman"/>
          <w:szCs w:val="24"/>
        </w:rPr>
        <w:t xml:space="preserve"> examining two forestry agencies that are similar to Kaufman’s USFS, but achieve poorer outcomes.</w:t>
      </w:r>
      <w:r w:rsidR="00FA26F7" w:rsidRPr="00287268">
        <w:rPr>
          <w:rFonts w:cs="Times New Roman"/>
          <w:szCs w:val="24"/>
        </w:rPr>
        <w:t xml:space="preserve"> </w:t>
      </w:r>
      <w:r w:rsidR="0089689B" w:rsidRPr="00287268">
        <w:rPr>
          <w:rFonts w:cs="Times New Roman"/>
          <w:szCs w:val="24"/>
        </w:rPr>
        <w:t xml:space="preserve">Although contemporary forest management in the US and India </w:t>
      </w:r>
      <w:r w:rsidR="00496505" w:rsidRPr="00287268">
        <w:rPr>
          <w:rFonts w:cs="Times New Roman"/>
          <w:szCs w:val="24"/>
        </w:rPr>
        <w:t>diffe</w:t>
      </w:r>
      <w:r w:rsidR="00CA1D0F" w:rsidRPr="00287268">
        <w:rPr>
          <w:rFonts w:cs="Times New Roman"/>
          <w:szCs w:val="24"/>
        </w:rPr>
        <w:t xml:space="preserve">r in terms of the actors that are involved in implementation, as well as their goals </w:t>
      </w:r>
      <w:r w:rsidR="0013327D" w:rsidRPr="00287268">
        <w:rPr>
          <w:rFonts w:cs="Times New Roman"/>
          <w:szCs w:val="24"/>
        </w:rPr>
        <w:t>(see Table 1)</w:t>
      </w:r>
      <w:r w:rsidR="0089689B" w:rsidRPr="00287268">
        <w:rPr>
          <w:rFonts w:cs="Times New Roman"/>
          <w:szCs w:val="24"/>
        </w:rPr>
        <w:t>, in both cases t</w:t>
      </w:r>
      <w:r w:rsidR="00BB7190" w:rsidRPr="00287268">
        <w:rPr>
          <w:rFonts w:cs="Times New Roman"/>
          <w:szCs w:val="24"/>
        </w:rPr>
        <w:t xml:space="preserve">wo processes work together to break down field-level implementation when political support declines. First, those who do not support field level implementation, such as US environmentalists, or those who favor repurposing implementation activities towards clientelistic activities, such as Indian politicians, change structures that obstruct their ability to influence field implementation. In the US case, this meant introducing </w:t>
      </w:r>
      <w:r w:rsidR="00BB7190" w:rsidRPr="00287268">
        <w:rPr>
          <w:rFonts w:cs="Times New Roman"/>
          <w:szCs w:val="24"/>
        </w:rPr>
        <w:lastRenderedPageBreak/>
        <w:t xml:space="preserve">requirements for public participation in decision-making, while in India it meant increasing political authority over the transfer of bureaucrats. Second, even without structural change implementation of field activities becomes difficult when powerful political actors are in conflict over what should be done, as in the case of the contemporary USFS, or when there is political pressure to focus on tasks other than those countenanced in the law, as in India. </w:t>
      </w:r>
    </w:p>
    <w:p w14:paraId="01D995D8" w14:textId="0EDC1AD9" w:rsidR="0013327D" w:rsidRPr="00287268" w:rsidRDefault="0013327D" w:rsidP="004901D3">
      <w:pPr>
        <w:spacing w:after="240" w:line="480" w:lineRule="auto"/>
        <w:ind w:firstLine="720"/>
        <w:rPr>
          <w:rFonts w:cs="Times New Roman"/>
          <w:szCs w:val="24"/>
        </w:rPr>
      </w:pPr>
      <w:r w:rsidRPr="00287268">
        <w:rPr>
          <w:rFonts w:cs="Times New Roman"/>
          <w:szCs w:val="24"/>
        </w:rPr>
        <w:t>(table 1 about here)</w:t>
      </w:r>
    </w:p>
    <w:p w14:paraId="068B87C2" w14:textId="716573FF" w:rsidR="007427C6" w:rsidRPr="00287268" w:rsidRDefault="00FE6258" w:rsidP="004901D3">
      <w:pPr>
        <w:spacing w:after="240" w:line="480" w:lineRule="auto"/>
        <w:ind w:firstLine="720"/>
        <w:rPr>
          <w:rFonts w:cs="Times New Roman"/>
        </w:rPr>
      </w:pPr>
      <w:r w:rsidRPr="00287268">
        <w:rPr>
          <w:rFonts w:cs="Times New Roman"/>
        </w:rPr>
        <w:t xml:space="preserve">The argument </w:t>
      </w:r>
      <w:r w:rsidR="00D32977" w:rsidRPr="00287268">
        <w:rPr>
          <w:rFonts w:cs="Times New Roman"/>
        </w:rPr>
        <w:t>I present</w:t>
      </w:r>
      <w:r w:rsidRPr="00287268">
        <w:rPr>
          <w:rFonts w:cs="Times New Roman"/>
        </w:rPr>
        <w:t xml:space="preserve"> here matters for three reasons. First, reexamining Kaufman’s findings provides an opportunity to deepen theoretical understanding of the relationship between external political forces and agency effectiveness</w:t>
      </w:r>
      <w:r w:rsidR="00922774" w:rsidRPr="00287268">
        <w:rPr>
          <w:rFonts w:cs="Times New Roman"/>
        </w:rPr>
        <w:t xml:space="preserve"> by emphasizing the interplay between formal organizational structure and politics – and in particular, local politics</w:t>
      </w:r>
      <w:r w:rsidRPr="00287268">
        <w:rPr>
          <w:rFonts w:cs="Times New Roman"/>
        </w:rPr>
        <w:t xml:space="preserve">. </w:t>
      </w:r>
      <w:r w:rsidR="0056620D" w:rsidRPr="00287268">
        <w:rPr>
          <w:rFonts w:cs="Times New Roman"/>
        </w:rPr>
        <w:t xml:space="preserve">In contrast to past work which </w:t>
      </w:r>
      <w:r w:rsidR="00CA6AD3" w:rsidRPr="00287268">
        <w:rPr>
          <w:rFonts w:cs="Times New Roman"/>
        </w:rPr>
        <w:t>examines</w:t>
      </w:r>
      <w:r w:rsidR="0056620D" w:rsidRPr="00287268">
        <w:rPr>
          <w:rFonts w:cs="Times New Roman"/>
        </w:rPr>
        <w:t xml:space="preserve"> short-term relationship between external political actors and bureaucratic outcomes </w:t>
      </w:r>
      <w:r w:rsidR="000C1784" w:rsidRPr="00287268">
        <w:rPr>
          <w:rFonts w:cs="Times New Roman"/>
        </w:rPr>
        <w:fldChar w:fldCharType="begin">
          <w:fldData xml:space="preserve">PEVuZE5vdGU+PENpdGU+PEF1dGhvcj5NY0N1YmJpbnM8L0F1dGhvcj48WWVhcj4xOTg3PC9ZZWFy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</w:fldData>
        </w:fldChar>
      </w:r>
      <w:r w:rsidR="000C1784" w:rsidRPr="00287268">
        <w:rPr>
          <w:rFonts w:cs="Times New Roman"/>
        </w:rPr>
        <w:instrText xml:space="preserve"> ADDIN EN.CITE </w:instrText>
      </w:r>
      <w:r w:rsidR="000C1784" w:rsidRPr="00287268">
        <w:rPr>
          <w:rFonts w:cs="Times New Roman"/>
        </w:rPr>
        <w:fldChar w:fldCharType="begin">
          <w:fldData xml:space="preserve">PEVuZE5vdGU+PENpdGU+PEF1dGhvcj5NY0N1YmJpbnM8L0F1dGhvcj48WWVhcj4xOTg3PC9ZZWFy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</w:fldData>
        </w:fldChar>
      </w:r>
      <w:r w:rsidR="000C1784" w:rsidRPr="00287268">
        <w:rPr>
          <w:rFonts w:cs="Times New Roman"/>
        </w:rPr>
        <w:instrText xml:space="preserve"> ADDIN EN.CITE.DATA </w:instrText>
      </w:r>
      <w:r w:rsidR="000C1784" w:rsidRPr="00287268">
        <w:rPr>
          <w:rFonts w:cs="Times New Roman"/>
        </w:rPr>
      </w:r>
      <w:r w:rsidR="000C1784" w:rsidRPr="00287268">
        <w:rPr>
          <w:rFonts w:cs="Times New Roman"/>
        </w:rPr>
        <w:fldChar w:fldCharType="end"/>
      </w:r>
      <w:r w:rsidR="000C1784" w:rsidRPr="00287268">
        <w:rPr>
          <w:rFonts w:cs="Times New Roman"/>
        </w:rPr>
      </w:r>
      <w:r w:rsidR="000C1784" w:rsidRPr="00287268">
        <w:rPr>
          <w:rFonts w:cs="Times New Roman"/>
        </w:rPr>
        <w:fldChar w:fldCharType="separate"/>
      </w:r>
      <w:r w:rsidR="000C1784" w:rsidRPr="00287268">
        <w:rPr>
          <w:rFonts w:cs="Times New Roman"/>
          <w:noProof/>
        </w:rPr>
        <w:t>(</w:t>
      </w:r>
      <w:hyperlink w:anchor="_ENREF_49" w:tooltip="McCubbins, 1987 #5038" w:history="1">
        <w:r w:rsidR="000D4EF8" w:rsidRPr="00287268">
          <w:rPr>
            <w:rFonts w:cs="Times New Roman"/>
            <w:noProof/>
          </w:rPr>
          <w:t>McCubbins, Noll, and Weingast 1987</w:t>
        </w:r>
      </w:hyperlink>
      <w:r w:rsidR="000C1784" w:rsidRPr="00287268">
        <w:rPr>
          <w:rFonts w:cs="Times New Roman"/>
          <w:noProof/>
        </w:rPr>
        <w:t xml:space="preserve">, </w:t>
      </w:r>
      <w:hyperlink w:anchor="_ENREF_87" w:tooltip="Wood, 1991 #796" w:history="1">
        <w:r w:rsidR="000D4EF8" w:rsidRPr="00287268">
          <w:rPr>
            <w:rFonts w:cs="Times New Roman"/>
            <w:noProof/>
          </w:rPr>
          <w:t>Wood and Waterman 1991</w:t>
        </w:r>
      </w:hyperlink>
      <w:r w:rsidR="000C1784" w:rsidRPr="00287268">
        <w:rPr>
          <w:rFonts w:cs="Times New Roman"/>
          <w:noProof/>
        </w:rPr>
        <w:t xml:space="preserve">, </w:t>
      </w:r>
      <w:hyperlink w:anchor="_ENREF_52" w:tooltip="Meier, 2006 #1136" w:history="1">
        <w:r w:rsidR="000D4EF8" w:rsidRPr="00287268">
          <w:rPr>
            <w:rFonts w:cs="Times New Roman"/>
            <w:noProof/>
          </w:rPr>
          <w:t>Meier and O'Toole 2006b</w:t>
        </w:r>
      </w:hyperlink>
      <w:r w:rsidR="000C1784" w:rsidRPr="00287268">
        <w:rPr>
          <w:rFonts w:cs="Times New Roman"/>
          <w:noProof/>
        </w:rPr>
        <w:t xml:space="preserve">, </w:t>
      </w:r>
      <w:hyperlink w:anchor="_ENREF_88" w:tooltip="Yackee, 2015 #4805" w:history="1">
        <w:r w:rsidR="000D4EF8" w:rsidRPr="00287268">
          <w:rPr>
            <w:rFonts w:cs="Times New Roman"/>
            <w:noProof/>
          </w:rPr>
          <w:t>Yackee 2015</w:t>
        </w:r>
      </w:hyperlink>
      <w:r w:rsidR="000C1784" w:rsidRPr="00287268">
        <w:rPr>
          <w:rFonts w:cs="Times New Roman"/>
          <w:noProof/>
        </w:rPr>
        <w:t>)</w:t>
      </w:r>
      <w:r w:rsidR="000C1784" w:rsidRPr="00287268">
        <w:rPr>
          <w:rFonts w:cs="Times New Roman"/>
        </w:rPr>
        <w:fldChar w:fldCharType="end"/>
      </w:r>
      <w:r w:rsidR="0056620D" w:rsidRPr="00287268">
        <w:rPr>
          <w:rFonts w:cs="Times New Roman"/>
        </w:rPr>
        <w:t xml:space="preserve"> or the long-term political strategies agency leaders use to gain power </w:t>
      </w:r>
      <w:r w:rsidR="000C1784" w:rsidRPr="00287268">
        <w:rPr>
          <w:rFonts w:cs="Times New Roman"/>
        </w:rPr>
        <w:fldChar w:fldCharType="begin">
          <w:fldData xml:space="preserve">PEVuZE5vdGU+PENpdGU+PEF1dGhvcj5Mb25nPC9BdXRob3I+PFllYXI+MTk0OTwvWWVhcj48UmVj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</w:fldData>
        </w:fldChar>
      </w:r>
      <w:r w:rsidR="000C1784" w:rsidRPr="00287268">
        <w:rPr>
          <w:rFonts w:cs="Times New Roman"/>
        </w:rPr>
        <w:instrText xml:space="preserve"> ADDIN EN.CITE </w:instrText>
      </w:r>
      <w:r w:rsidR="000C1784" w:rsidRPr="00287268">
        <w:rPr>
          <w:rFonts w:cs="Times New Roman"/>
        </w:rPr>
        <w:fldChar w:fldCharType="begin">
          <w:fldData xml:space="preserve">PEVuZE5vdGU+PENpdGU+PEF1dGhvcj5Mb25nPC9BdXRob3I+PFllYXI+MTk0OTwvWWVhcj48UmVj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</w:fldData>
        </w:fldChar>
      </w:r>
      <w:r w:rsidR="000C1784" w:rsidRPr="00287268">
        <w:rPr>
          <w:rFonts w:cs="Times New Roman"/>
        </w:rPr>
        <w:instrText xml:space="preserve"> ADDIN EN.CITE.DATA </w:instrText>
      </w:r>
      <w:r w:rsidR="000C1784" w:rsidRPr="00287268">
        <w:rPr>
          <w:rFonts w:cs="Times New Roman"/>
        </w:rPr>
      </w:r>
      <w:r w:rsidR="000C1784" w:rsidRPr="00287268">
        <w:rPr>
          <w:rFonts w:cs="Times New Roman"/>
        </w:rPr>
        <w:fldChar w:fldCharType="end"/>
      </w:r>
      <w:r w:rsidR="000C1784" w:rsidRPr="00287268">
        <w:rPr>
          <w:rFonts w:cs="Times New Roman"/>
        </w:rPr>
      </w:r>
      <w:r w:rsidR="000C1784" w:rsidRPr="00287268">
        <w:rPr>
          <w:rFonts w:cs="Times New Roman"/>
        </w:rPr>
        <w:fldChar w:fldCharType="separate"/>
      </w:r>
      <w:r w:rsidR="000C1784" w:rsidRPr="00287268">
        <w:rPr>
          <w:rFonts w:cs="Times New Roman"/>
          <w:noProof/>
        </w:rPr>
        <w:t>(</w:t>
      </w:r>
      <w:hyperlink w:anchor="_ENREF_45" w:tooltip="Long, 1949 #6458" w:history="1">
        <w:r w:rsidR="000D4EF8" w:rsidRPr="00287268">
          <w:rPr>
            <w:rFonts w:cs="Times New Roman"/>
            <w:noProof/>
          </w:rPr>
          <w:t>Long 1949</w:t>
        </w:r>
      </w:hyperlink>
      <w:r w:rsidR="000C1784" w:rsidRPr="00287268">
        <w:rPr>
          <w:rFonts w:cs="Times New Roman"/>
          <w:noProof/>
        </w:rPr>
        <w:t xml:space="preserve">, </w:t>
      </w:r>
      <w:hyperlink w:anchor="_ENREF_7" w:tooltip="Carpenter, 2001 #5101" w:history="1">
        <w:r w:rsidR="000D4EF8" w:rsidRPr="00287268">
          <w:rPr>
            <w:rFonts w:cs="Times New Roman"/>
            <w:noProof/>
          </w:rPr>
          <w:t>Carpenter 2001</w:t>
        </w:r>
      </w:hyperlink>
      <w:r w:rsidR="000C1784" w:rsidRPr="00287268">
        <w:rPr>
          <w:rFonts w:cs="Times New Roman"/>
          <w:noProof/>
        </w:rPr>
        <w:t xml:space="preserve">, </w:t>
      </w:r>
      <w:hyperlink w:anchor="_ENREF_8" w:tooltip="Carpenter, 2012 #6462" w:history="1">
        <w:r w:rsidR="000D4EF8" w:rsidRPr="00287268">
          <w:rPr>
            <w:rFonts w:cs="Times New Roman"/>
            <w:noProof/>
          </w:rPr>
          <w:t>Carpenter and Krause 2012</w:t>
        </w:r>
      </w:hyperlink>
      <w:r w:rsidR="000C1784" w:rsidRPr="00287268">
        <w:rPr>
          <w:rFonts w:cs="Times New Roman"/>
          <w:noProof/>
        </w:rPr>
        <w:t>)</w:t>
      </w:r>
      <w:r w:rsidR="000C1784" w:rsidRPr="00287268">
        <w:rPr>
          <w:rFonts w:cs="Times New Roman"/>
        </w:rPr>
        <w:fldChar w:fldCharType="end"/>
      </w:r>
      <w:r w:rsidR="0056620D" w:rsidRPr="00287268">
        <w:rPr>
          <w:rFonts w:cs="Times New Roman"/>
        </w:rPr>
        <w:t>, t</w:t>
      </w:r>
      <w:r w:rsidRPr="00287268">
        <w:rPr>
          <w:rFonts w:cs="Times New Roman"/>
        </w:rPr>
        <w:t xml:space="preserve">his paper </w:t>
      </w:r>
      <w:r w:rsidR="0056620D" w:rsidRPr="00287268">
        <w:rPr>
          <w:rFonts w:cs="Times New Roman"/>
        </w:rPr>
        <w:t xml:space="preserve">emphasizes the ways that political coalitions </w:t>
      </w:r>
      <w:r w:rsidR="00922774" w:rsidRPr="00287268">
        <w:rPr>
          <w:rFonts w:cs="Times New Roman"/>
        </w:rPr>
        <w:t>can influence long-term agency effectiveness through the combination of formal structural change and informal field-level actions</w:t>
      </w:r>
      <w:r w:rsidR="00F63606" w:rsidRPr="00287268">
        <w:rPr>
          <w:rFonts w:cs="Times New Roman"/>
        </w:rPr>
        <w:t>. Powerful agencies often attract opposition and/or actors who wish to redirect that power to their own purposes</w:t>
      </w:r>
      <w:r w:rsidR="00CA1D0F" w:rsidRPr="00287268">
        <w:rPr>
          <w:rFonts w:cs="Times New Roman"/>
        </w:rPr>
        <w:t>, and power may shield agencies from adapting to these changes, leading them to eventually undermine their own prestige</w:t>
      </w:r>
      <w:r w:rsidR="00F63606" w:rsidRPr="00287268">
        <w:rPr>
          <w:rFonts w:cs="Times New Roman"/>
        </w:rPr>
        <w:t xml:space="preserve"> </w:t>
      </w:r>
      <w:r w:rsidR="000C1784" w:rsidRPr="00287268">
        <w:rPr>
          <w:rFonts w:cs="Times New Roman"/>
        </w:rPr>
        <w:fldChar w:fldCharType="begin"/>
      </w:r>
      <w:r w:rsidR="000C1784" w:rsidRPr="00287268">
        <w:rPr>
          <w:rFonts w:cs="Times New Roman"/>
        </w:rPr>
        <w:instrText xml:space="preserve"> ADDIN EN.CITE &lt;EndNote&gt;&lt;Cite&gt;&lt;Author&gt;Durant&lt;/Author&gt;&lt;Year&gt;2015&lt;/Year&gt;&lt;RecNum&gt;6459&lt;/RecNum&gt;&lt;DisplayText&gt;(Durant 2015)&lt;/DisplayText&gt;&lt;record&gt;&lt;rec-number&gt;6459&lt;/rec-number&gt;&lt;foreign-keys&gt;&lt;key app="EN" db-id="pxd9a25fdaexsaededqxedr3ee2z5pea9dae" timestamp="1472783061"&gt;6459&lt;/key&gt;&lt;key app="ENWeb" db-id=""&gt;0&lt;/key&gt;&lt;/foreign-keys&gt;&lt;ref-type name="Journal Article"&gt;17&lt;/ref-type&gt;&lt;contributors&gt;&lt;authors&gt;&lt;author&gt;Durant, Robert F.&lt;/author&gt;&lt;/authors&gt;&lt;/contributors&gt;&lt;titles&gt;&lt;title&gt;Whither Power in Public Administration? Attainment, Dissipation, and Loss&lt;/title&gt;&lt;secondary-title&gt;Public Administration Review&lt;/secondary-title&gt;&lt;/titles&gt;&lt;periodical&gt;&lt;full-title&gt;Public Administration Review&lt;/full-title&gt;&lt;/periodical&gt;&lt;pages&gt;206-218&lt;/pages&gt;&lt;volume&gt;75&lt;/volume&gt;&lt;number&gt;2&lt;/number&gt;&lt;dates&gt;&lt;year&gt;2015&lt;/year&gt;&lt;/dates&gt;&lt;publisher&gt;Wiley Subscription Services, Inc.&lt;/publisher&gt;&lt;isbn&gt;1540-6210&lt;/isbn&gt;&lt;urls&gt;&lt;related-urls&gt;&lt;url&gt;http://dx.doi.org/10.1111/puar.12332&lt;/url&gt;&lt;url&gt;http://onlinelibrary.wiley.com/doi/10.1111/puar.12332/abstract&lt;/url&gt;&lt;url&gt;http://onlinelibrary.wiley.com/store/10.1111/puar.12332/asset/puar12332.pdf?v=1&amp;amp;t=irxyo66e&amp;amp;s=bb78cb07f010ae21b91608b2e3f823f2fd5a7b31&lt;/url&gt;&lt;/related-urls&gt;&lt;/urls&gt;&lt;electronic-resource-num&gt;10.1111/puar.12332&lt;/electronic-resource-num&gt;&lt;/record&gt;&lt;/Cite&gt;&lt;/EndNote&gt;</w:instrText>
      </w:r>
      <w:r w:rsidR="000C1784" w:rsidRPr="00287268">
        <w:rPr>
          <w:rFonts w:cs="Times New Roman"/>
        </w:rPr>
        <w:fldChar w:fldCharType="separate"/>
      </w:r>
      <w:r w:rsidR="000C1784" w:rsidRPr="00287268">
        <w:rPr>
          <w:rFonts w:cs="Times New Roman"/>
          <w:noProof/>
        </w:rPr>
        <w:t>(</w:t>
      </w:r>
      <w:hyperlink w:anchor="_ENREF_17" w:tooltip="Durant, 2015 #6459" w:history="1">
        <w:r w:rsidR="000D4EF8" w:rsidRPr="00287268">
          <w:rPr>
            <w:rFonts w:cs="Times New Roman"/>
            <w:noProof/>
          </w:rPr>
          <w:t>Durant 2015</w:t>
        </w:r>
      </w:hyperlink>
      <w:r w:rsidR="000C1784" w:rsidRPr="00287268">
        <w:rPr>
          <w:rFonts w:cs="Times New Roman"/>
          <w:noProof/>
        </w:rPr>
        <w:t>)</w:t>
      </w:r>
      <w:r w:rsidR="000C1784" w:rsidRPr="00287268">
        <w:rPr>
          <w:rFonts w:cs="Times New Roman"/>
        </w:rPr>
        <w:fldChar w:fldCharType="end"/>
      </w:r>
      <w:r w:rsidR="0056620D" w:rsidRPr="00287268">
        <w:rPr>
          <w:rFonts w:cs="Times New Roman"/>
        </w:rPr>
        <w:t xml:space="preserve">. </w:t>
      </w:r>
      <w:r w:rsidR="00D32977" w:rsidRPr="00287268">
        <w:rPr>
          <w:rFonts w:cs="Times New Roman"/>
        </w:rPr>
        <w:t xml:space="preserve">The environmentalists in the US who pushed for new environmental laws </w:t>
      </w:r>
      <w:r w:rsidR="00496973" w:rsidRPr="00287268">
        <w:rPr>
          <w:rFonts w:cs="Times New Roman"/>
        </w:rPr>
        <w:t xml:space="preserve">at the federal level took a first step in changing national forest policy, yet initial changes resulting from the passage of the National Environmental Policy Act and the National Forest Management Act were modest </w:t>
      </w:r>
      <w:r w:rsidR="000C1784" w:rsidRPr="00287268">
        <w:rPr>
          <w:rFonts w:cs="Times New Roman"/>
        </w:rPr>
        <w:fldChar w:fldCharType="begin"/>
      </w:r>
      <w:r w:rsidR="000C1784" w:rsidRPr="00287268">
        <w:rPr>
          <w:rFonts w:cs="Times New Roman"/>
        </w:rPr>
        <w:instrText xml:space="preserve"> ADDIN EN.CITE &lt;EndNote&gt;&lt;Cite&gt;&lt;Author&gt;Wilkinson&lt;/Author&gt;&lt;Year&gt;1985&lt;/Year&gt;&lt;RecNum&gt;44&lt;/RecNum&gt;&lt;DisplayText&gt;(Wilkinson and Anderson 1985)&lt;/DisplayText&gt;&lt;record&gt;&lt;rec-number&gt;44&lt;/rec-number&gt;&lt;foreign-keys&gt;&lt;key app="EN" db-id="pxd9a25fdaexsaededqxedr3ee2z5pea9dae" timestamp="1472695984"&gt;44&lt;/key&gt;&lt;key app="ENWeb" db-id=""&gt;0&lt;/key&gt;&lt;/foreign-keys&gt;&lt;ref-type name="Journal Article"&gt;17&lt;/ref-type&gt;&lt;contributors&gt;&lt;authors&gt;&lt;author&gt;Wilkinson, Charles F.&lt;/author&gt;&lt;author&gt;Anderson, H. Michael&lt;/author&gt;&lt;/authors&gt;&lt;/contributors&gt;&lt;titles&gt;&lt;title&gt;Land and Resource Planning in the National Forests&lt;/title&gt;&lt;secondary-title&gt;Oregon Law Review&lt;/secondary-title&gt;&lt;/titles&gt;&lt;periodical&gt;&lt;full-title&gt;Oregon Law Review&lt;/full-title&gt;&lt;/periodical&gt;&lt;pages&gt;1-373&lt;/pages&gt;&lt;volume&gt;64&lt;/volume&gt;&lt;number&gt;1-2&lt;/number&gt;&lt;section&gt;1&lt;/section&gt;&lt;dates&gt;&lt;year&gt;1985&lt;/year&gt;&lt;/dates&gt;&lt;urls&gt;&lt;related-urls&gt;&lt;url&gt;http://heinonline.org/HOL/Page?collection=journals&amp;amp;handle=hein.journals/orglr64&amp;amp;id=9&lt;/url&gt;&lt;/related-urls&gt;&lt;/urls&gt;&lt;remote-database-name&gt;Hein Online&lt;/remote-database-name&gt;&lt;access-date&gt;October 9, 2007&lt;/access-date&gt;&lt;/record&gt;&lt;/Cite&gt;&lt;/EndNote&gt;</w:instrText>
      </w:r>
      <w:r w:rsidR="000C1784" w:rsidRPr="00287268">
        <w:rPr>
          <w:rFonts w:cs="Times New Roman"/>
        </w:rPr>
        <w:fldChar w:fldCharType="separate"/>
      </w:r>
      <w:r w:rsidR="000C1784" w:rsidRPr="00287268">
        <w:rPr>
          <w:rFonts w:cs="Times New Roman"/>
          <w:noProof/>
        </w:rPr>
        <w:t>(</w:t>
      </w:r>
      <w:hyperlink w:anchor="_ENREF_86" w:tooltip="Wilkinson, 1985 #44" w:history="1">
        <w:r w:rsidR="000D4EF8" w:rsidRPr="00287268">
          <w:rPr>
            <w:rFonts w:cs="Times New Roman"/>
            <w:noProof/>
          </w:rPr>
          <w:t>Wilkinson and Anderson 1985</w:t>
        </w:r>
      </w:hyperlink>
      <w:r w:rsidR="000C1784" w:rsidRPr="00287268">
        <w:rPr>
          <w:rFonts w:cs="Times New Roman"/>
          <w:noProof/>
        </w:rPr>
        <w:t>)</w:t>
      </w:r>
      <w:r w:rsidR="000C1784" w:rsidRPr="00287268">
        <w:rPr>
          <w:rFonts w:cs="Times New Roman"/>
        </w:rPr>
        <w:fldChar w:fldCharType="end"/>
      </w:r>
      <w:r w:rsidR="00496973" w:rsidRPr="00287268">
        <w:rPr>
          <w:rFonts w:cs="Times New Roman"/>
        </w:rPr>
        <w:t xml:space="preserve">, and the more dramatic changes discussed here came as a result of the actions of hundreds of field-level activists and government </w:t>
      </w:r>
      <w:r w:rsidR="00496973" w:rsidRPr="00287268">
        <w:rPr>
          <w:rFonts w:cs="Times New Roman"/>
        </w:rPr>
        <w:lastRenderedPageBreak/>
        <w:t xml:space="preserve">officials over decades </w:t>
      </w:r>
      <w:r w:rsidR="000C1784" w:rsidRPr="00287268">
        <w:rPr>
          <w:rFonts w:cs="Times New Roman"/>
        </w:rPr>
        <w:fldChar w:fldCharType="begin"/>
      </w:r>
      <w:r w:rsidR="000C1784" w:rsidRPr="00287268">
        <w:rPr>
          <w:rFonts w:cs="Times New Roman"/>
        </w:rPr>
        <w:instrText xml:space="preserve"> ADDIN EN.CITE &lt;EndNote&gt;&lt;Cite&gt;&lt;Author&gt;Yaffee&lt;/Author&gt;&lt;Year&gt;1994&lt;/Year&gt;&lt;RecNum&gt;181&lt;/RecNum&gt;&lt;DisplayText&gt;(Yaffee 1994, Durbin 1996)&lt;/DisplayText&gt;&lt;record&gt;&lt;rec-number&gt;181&lt;/rec-number&gt;&lt;foreign-keys&gt;&lt;key app="EN" db-id="pxd9a25fdaexsaededqxedr3ee2z5pea9dae" timestamp="1472696216"&gt;181&lt;/key&gt;&lt;key app="ENWeb" db-id=""&gt;0&lt;/key&gt;&lt;/foreign-keys&gt;&lt;ref-type name="Book"&gt;6&lt;/ref-type&gt;&lt;contributors&gt;&lt;authors&gt;&lt;author&gt;Yaffee, Steven L.&lt;/author&gt;&lt;/authors&gt;&lt;/contributors&gt;&lt;titles&gt;&lt;title&gt;The Wisdom of the Spotted Owl: Policy Lessons for a New Century&lt;/title&gt;&lt;/titles&gt;&lt;dates&gt;&lt;year&gt;1994&lt;/year&gt;&lt;/dates&gt;&lt;pub-location&gt;Washington, DC&lt;/pub-location&gt;&lt;publisher&gt;Island Press&lt;/publisher&gt;&lt;urls&gt;&lt;related-urls&gt;&lt;url&gt;http://libsfx.iu.edu/sfx_iub_test?sid=google&amp;amp;auinit=SL&amp;amp;aulast=Yaffee&amp;amp;title=The%20Wisdom%20of%20the%20Spotted%20Owl%3A%20Policy%20Lessons%20for%20a%20New%20Century&amp;amp;genre=book&amp;amp;isbn=1559632046&amp;amp;date=1994&lt;/url&gt;&lt;/related-urls&gt;&lt;/urls&gt;&lt;/record&gt;&lt;/Cite&gt;&lt;Cite&gt;&lt;Author&gt;Durbin&lt;/Author&gt;&lt;Year&gt;1996&lt;/Year&gt;&lt;RecNum&gt;434&lt;/RecNum&gt;&lt;record&gt;&lt;rec-number&gt;434&lt;/rec-number&gt;&lt;foreign-keys&gt;&lt;key app="EN" db-id="pxd9a25fdaexsaededqxedr3ee2z5pea9dae" timestamp="1472697020"&gt;434&lt;/key&gt;&lt;/foreign-keys&gt;&lt;ref-type name="Book"&gt;6&lt;/ref-type&gt;&lt;contributors&gt;&lt;authors&gt;&lt;author&gt;Durbin, Kathie&lt;/author&gt;&lt;/authors&gt;&lt;/contributors&gt;&lt;titles&gt;&lt;title&gt;Tree Huggers: Victory, Defeat &amp;amp; Renewal in the Northwest Ancient Forest Campaign&lt;/title&gt;&lt;/titles&gt;&lt;dates&gt;&lt;year&gt;1996&lt;/year&gt;&lt;/dates&gt;&lt;pub-location&gt;Seattle&lt;/pub-location&gt;&lt;publisher&gt;The Mountaineers&lt;/publisher&gt;&lt;urls&gt;&lt;/urls&gt;&lt;/record&gt;&lt;/Cite&gt;&lt;/EndNote&gt;</w:instrText>
      </w:r>
      <w:r w:rsidR="000C1784" w:rsidRPr="00287268">
        <w:rPr>
          <w:rFonts w:cs="Times New Roman"/>
        </w:rPr>
        <w:fldChar w:fldCharType="separate"/>
      </w:r>
      <w:r w:rsidR="000C1784" w:rsidRPr="00287268">
        <w:rPr>
          <w:rFonts w:cs="Times New Roman"/>
          <w:noProof/>
        </w:rPr>
        <w:t>(</w:t>
      </w:r>
      <w:hyperlink w:anchor="_ENREF_89" w:tooltip="Yaffee, 1994 #181" w:history="1">
        <w:r w:rsidR="000D4EF8" w:rsidRPr="00287268">
          <w:rPr>
            <w:rFonts w:cs="Times New Roman"/>
            <w:noProof/>
          </w:rPr>
          <w:t>Yaffee 1994</w:t>
        </w:r>
      </w:hyperlink>
      <w:r w:rsidR="000C1784" w:rsidRPr="00287268">
        <w:rPr>
          <w:rFonts w:cs="Times New Roman"/>
          <w:noProof/>
        </w:rPr>
        <w:t xml:space="preserve">, </w:t>
      </w:r>
      <w:hyperlink w:anchor="_ENREF_18" w:tooltip="Durbin, 1996 #434" w:history="1">
        <w:r w:rsidR="000D4EF8" w:rsidRPr="00287268">
          <w:rPr>
            <w:rFonts w:cs="Times New Roman"/>
            <w:noProof/>
          </w:rPr>
          <w:t>Durbin 1996</w:t>
        </w:r>
      </w:hyperlink>
      <w:r w:rsidR="000C1784" w:rsidRPr="00287268">
        <w:rPr>
          <w:rFonts w:cs="Times New Roman"/>
          <w:noProof/>
        </w:rPr>
        <w:t>)</w:t>
      </w:r>
      <w:r w:rsidR="000C1784" w:rsidRPr="00287268">
        <w:rPr>
          <w:rFonts w:cs="Times New Roman"/>
        </w:rPr>
        <w:fldChar w:fldCharType="end"/>
      </w:r>
      <w:r w:rsidR="00496973" w:rsidRPr="00287268">
        <w:rPr>
          <w:rFonts w:cs="Times New Roman"/>
        </w:rPr>
        <w:t>. Similarly, the domination of India’s forest governance by corrupt politicians is less the result of any particular formal policy, and more the outcome of the informal experimentation by local politicians in finding ways to</w:t>
      </w:r>
      <w:r w:rsidR="00922774" w:rsidRPr="00287268">
        <w:rPr>
          <w:rFonts w:cs="Times New Roman"/>
        </w:rPr>
        <w:t xml:space="preserve"> survive in a competitive political landscape</w:t>
      </w:r>
      <w:r w:rsidR="00922774" w:rsidRPr="00287268">
        <w:rPr>
          <w:rFonts w:cs="Times New Roman"/>
          <w:szCs w:val="24"/>
        </w:rPr>
        <w:t xml:space="preserve">. </w:t>
      </w:r>
      <w:r w:rsidR="0058587A" w:rsidRPr="00287268">
        <w:rPr>
          <w:rFonts w:cs="Times New Roman"/>
          <w:szCs w:val="24"/>
        </w:rPr>
        <w:t>Future research should examine more carefully the relationship between national and local political coalitions in the process of policy change and implementation: we understand little about how political movements that cross these spatial scales are built and maintained, nor about how they build relationships with local agency personnel that contribute to the processes of change described here.</w:t>
      </w:r>
    </w:p>
    <w:p w14:paraId="31E3D24D" w14:textId="72582B8A" w:rsidR="007427C6" w:rsidRPr="00287268" w:rsidRDefault="007427C6" w:rsidP="004901D3">
      <w:pPr>
        <w:spacing w:after="240" w:line="480" w:lineRule="auto"/>
        <w:ind w:firstLine="720"/>
        <w:rPr>
          <w:rFonts w:cs="Times New Roman"/>
        </w:rPr>
      </w:pPr>
      <w:r w:rsidRPr="00287268">
        <w:rPr>
          <w:rFonts w:cs="Times New Roman"/>
        </w:rPr>
        <w:t>The second reason that the arguments in this article matter flows directly from the first. Reformers have sought to fix the problems in both US and Indian forest management through changing legal frameworks</w:t>
      </w:r>
      <w:r w:rsidR="002C082D" w:rsidRPr="00287268">
        <w:rPr>
          <w:rFonts w:cs="Times New Roman"/>
        </w:rPr>
        <w:t>. I</w:t>
      </w:r>
      <w:r w:rsidR="006A34F1" w:rsidRPr="00287268">
        <w:rPr>
          <w:rFonts w:cs="Times New Roman"/>
        </w:rPr>
        <w:t xml:space="preserve">n the US, these efforts have often focused on weakening environmental laws </w:t>
      </w:r>
      <w:r w:rsidR="000C1784" w:rsidRPr="00287268">
        <w:rPr>
          <w:rFonts w:cs="Times New Roman"/>
        </w:rPr>
        <w:fldChar w:fldCharType="begin"/>
      </w:r>
      <w:r w:rsidR="000C1784" w:rsidRPr="00287268">
        <w:rPr>
          <w:rFonts w:cs="Times New Roman"/>
        </w:rPr>
        <w:instrText xml:space="preserve"> ADDIN EN.CITE &lt;EndNote&gt;&lt;Cite&gt;&lt;Author&gt;USDA - Forest Service&lt;/Author&gt;&lt;Year&gt;2002&lt;/Year&gt;&lt;RecNum&gt;203&lt;/RecNum&gt;&lt;Prefix&gt;e.g. &lt;/Prefix&gt;&lt;DisplayText&gt;(e.g. USDA - Forest Service 2002)&lt;/DisplayText&gt;&lt;record&gt;&lt;rec-number&gt;203&lt;/rec-number&gt;&lt;foreign-keys&gt;&lt;key app="EN" db-id="pxd9a25fdaexsaededqxedr3ee2z5pea9dae" timestamp="1472696238"&gt;203&lt;/key&gt;&lt;key app="ENWeb" db-id=""&gt;0&lt;/key&gt;&lt;/foreign-keys&gt;&lt;ref-type name="Government Document"&gt;46&lt;/ref-type&gt;&lt;contributors&gt;&lt;authors&gt;&lt;author&gt;USDA - Forest Service,&lt;/author&gt;&lt;/authors&gt;&lt;/contributors&gt;&lt;titles&gt;&lt;title&gt;The Process Predicament: How statutory, regulatory, and administrative factors affect National Forest Management&lt;/title&gt;&lt;/titles&gt;&lt;pages&gt;35&lt;/pages&gt;&lt;dates&gt;&lt;year&gt;2002&lt;/year&gt;&lt;/dates&gt;&lt;pub-location&gt;Washington DC&lt;/pub-location&gt;&lt;publisher&gt;USDA Forest Service&lt;/publisher&gt;&lt;urls&gt;&lt;/urls&gt;&lt;/record&gt;&lt;/Cite&gt;&lt;/EndNote&gt;</w:instrText>
      </w:r>
      <w:r w:rsidR="000C1784" w:rsidRPr="00287268">
        <w:rPr>
          <w:rFonts w:cs="Times New Roman"/>
        </w:rPr>
        <w:fldChar w:fldCharType="separate"/>
      </w:r>
      <w:r w:rsidR="000C1784" w:rsidRPr="00287268">
        <w:rPr>
          <w:rFonts w:cs="Times New Roman"/>
          <w:noProof/>
        </w:rPr>
        <w:t>(</w:t>
      </w:r>
      <w:hyperlink w:anchor="_ENREF_82" w:tooltip="USDA - Forest Service, 2002 #203" w:history="1">
        <w:r w:rsidR="000D4EF8" w:rsidRPr="00287268">
          <w:rPr>
            <w:rFonts w:cs="Times New Roman"/>
            <w:noProof/>
          </w:rPr>
          <w:t>e.g. USDA - Forest Service 2002</w:t>
        </w:r>
      </w:hyperlink>
      <w:r w:rsidR="000C1784" w:rsidRPr="00287268">
        <w:rPr>
          <w:rFonts w:cs="Times New Roman"/>
          <w:noProof/>
        </w:rPr>
        <w:t>)</w:t>
      </w:r>
      <w:r w:rsidR="000C1784" w:rsidRPr="00287268">
        <w:rPr>
          <w:rFonts w:cs="Times New Roman"/>
        </w:rPr>
        <w:fldChar w:fldCharType="end"/>
      </w:r>
      <w:r w:rsidRPr="00287268">
        <w:rPr>
          <w:rFonts w:cs="Times New Roman"/>
        </w:rPr>
        <w:t>,</w:t>
      </w:r>
      <w:r w:rsidR="006A34F1" w:rsidRPr="00287268">
        <w:rPr>
          <w:rFonts w:cs="Times New Roman"/>
        </w:rPr>
        <w:t xml:space="preserve"> while in India they have </w:t>
      </w:r>
      <w:r w:rsidR="002C082D" w:rsidRPr="00287268">
        <w:rPr>
          <w:rFonts w:cs="Times New Roman"/>
        </w:rPr>
        <w:t xml:space="preserve">pushed for laws granting more rights to rural communities </w:t>
      </w:r>
      <w:r w:rsidR="000C1784" w:rsidRPr="00287268">
        <w:rPr>
          <w:rFonts w:cs="Times New Roman"/>
        </w:rPr>
        <w:fldChar w:fldCharType="begin">
          <w:fldData xml:space="preserve">PEVuZE5vdGU+PENpdGU+PEF1dGhvcj5LdW1hcjwvQXV0aG9yPjxZZWFyPjIwMTI8L1llYXI+PFJl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</w:fldData>
        </w:fldChar>
      </w:r>
      <w:r w:rsidR="000C1784" w:rsidRPr="00287268">
        <w:rPr>
          <w:rFonts w:cs="Times New Roman"/>
        </w:rPr>
        <w:instrText xml:space="preserve"> ADDIN EN.CITE </w:instrText>
      </w:r>
      <w:r w:rsidR="000C1784" w:rsidRPr="00287268">
        <w:rPr>
          <w:rFonts w:cs="Times New Roman"/>
        </w:rPr>
        <w:fldChar w:fldCharType="begin">
          <w:fldData xml:space="preserve">PEVuZE5vdGU+PENpdGU+PEF1dGhvcj5LdW1hcjwvQXV0aG9yPjxZZWFyPjIwMTI8L1llYXI+PFJl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</w:fldData>
        </w:fldChar>
      </w:r>
      <w:r w:rsidR="000C1784" w:rsidRPr="00287268">
        <w:rPr>
          <w:rFonts w:cs="Times New Roman"/>
        </w:rPr>
        <w:instrText xml:space="preserve"> ADDIN EN.CITE.DATA </w:instrText>
      </w:r>
      <w:r w:rsidR="000C1784" w:rsidRPr="00287268">
        <w:rPr>
          <w:rFonts w:cs="Times New Roman"/>
        </w:rPr>
      </w:r>
      <w:r w:rsidR="000C1784" w:rsidRPr="00287268">
        <w:rPr>
          <w:rFonts w:cs="Times New Roman"/>
        </w:rPr>
        <w:fldChar w:fldCharType="end"/>
      </w:r>
      <w:r w:rsidR="000C1784" w:rsidRPr="00287268">
        <w:rPr>
          <w:rFonts w:cs="Times New Roman"/>
        </w:rPr>
      </w:r>
      <w:r w:rsidR="000C1784" w:rsidRPr="00287268">
        <w:rPr>
          <w:rFonts w:cs="Times New Roman"/>
        </w:rPr>
        <w:fldChar w:fldCharType="separate"/>
      </w:r>
      <w:r w:rsidR="000C1784" w:rsidRPr="00287268">
        <w:rPr>
          <w:rFonts w:cs="Times New Roman"/>
          <w:noProof/>
        </w:rPr>
        <w:t>(</w:t>
      </w:r>
      <w:hyperlink w:anchor="_ENREF_41" w:tooltip="Kumar, 2012 #4478" w:history="1">
        <w:r w:rsidR="000D4EF8" w:rsidRPr="00287268">
          <w:rPr>
            <w:rFonts w:cs="Times New Roman"/>
            <w:noProof/>
          </w:rPr>
          <w:t>Kumar and Kerr 2012</w:t>
        </w:r>
      </w:hyperlink>
      <w:r w:rsidR="000C1784" w:rsidRPr="00287268">
        <w:rPr>
          <w:rFonts w:cs="Times New Roman"/>
          <w:noProof/>
        </w:rPr>
        <w:t>)</w:t>
      </w:r>
      <w:r w:rsidR="000C1784" w:rsidRPr="00287268">
        <w:rPr>
          <w:rFonts w:cs="Times New Roman"/>
        </w:rPr>
        <w:fldChar w:fldCharType="end"/>
      </w:r>
      <w:r w:rsidR="002C082D" w:rsidRPr="00287268">
        <w:rPr>
          <w:rFonts w:cs="Times New Roman"/>
        </w:rPr>
        <w:t xml:space="preserve"> or increased funding and independence for forestry agencies </w:t>
      </w:r>
      <w:r w:rsidR="000C1784" w:rsidRPr="00287268">
        <w:rPr>
          <w:rFonts w:cs="Times New Roman"/>
        </w:rPr>
        <w:fldChar w:fldCharType="begin"/>
      </w:r>
      <w:r w:rsidR="000C1784" w:rsidRPr="00287268">
        <w:rPr>
          <w:rFonts w:cs="Times New Roman"/>
        </w:rPr>
        <w:instrText xml:space="preserve"> ADDIN EN.CITE &lt;EndNote&gt;&lt;Cite&gt;&lt;Author&gt;Kumar&lt;/Author&gt;&lt;Year&gt;2014&lt;/Year&gt;&lt;RecNum&gt;5730&lt;/RecNum&gt;&lt;DisplayText&gt;(Kumar 2014)&lt;/DisplayText&gt;&lt;record&gt;&lt;rec-number&gt;5730&lt;/rec-number&gt;&lt;foreign-keys&gt;&lt;key app="EN" db-id="pxd9a25fdaexsaededqxedr3ee2z5pea9dae" timestamp="1472781179"&gt;5730&lt;/key&gt;&lt;key app="ENWeb" db-id=""&gt;0&lt;/key&gt;&lt;/foreign-keys&gt;&lt;ref-type name="Journal Article"&gt;17&lt;/ref-type&gt;&lt;contributors&gt;&lt;authors&gt;&lt;author&gt;P J Dilip Kumar&lt;/author&gt;&lt;/authors&gt;&lt;/contributors&gt;&lt;titles&gt;&lt;title&gt;Climate Change, Forest Carbon Sequestration and REDD-Plus&lt;/title&gt;&lt;secondary-title&gt;Economic &amp;amp; Political Weekly&lt;/secondary-title&gt;&lt;short-title&gt;Climate Change, Forest Carbon Sequestration and REDD-Plus&lt;/short-title&gt;&lt;/titles&gt;&lt;periodical&gt;&lt;full-title&gt;Economic &amp;amp; Political Weekly&lt;/full-title&gt;&lt;/periodical&gt;&lt;pages&gt;22-25&lt;/pages&gt;&lt;volume&gt;49&lt;/volume&gt;&lt;number&gt;21&lt;/number&gt;&lt;dates&gt;&lt;year&gt;2014&lt;/year&gt;&lt;/dates&gt;&lt;urls&gt;&lt;related-urls&gt;&lt;url&gt;http://www.epw.in/commentary/climate-change-forest-carbon-sequestration-and-redd-plus.html-0&lt;/url&gt;&lt;/related-urls&gt;&lt;/urls&gt;&lt;/record&gt;&lt;/Cite&gt;&lt;/EndNote&gt;</w:instrText>
      </w:r>
      <w:r w:rsidR="000C1784" w:rsidRPr="00287268">
        <w:rPr>
          <w:rFonts w:cs="Times New Roman"/>
        </w:rPr>
        <w:fldChar w:fldCharType="separate"/>
      </w:r>
      <w:r w:rsidR="000C1784" w:rsidRPr="00287268">
        <w:rPr>
          <w:rFonts w:cs="Times New Roman"/>
          <w:noProof/>
        </w:rPr>
        <w:t>(</w:t>
      </w:r>
      <w:hyperlink w:anchor="_ENREF_42" w:tooltip="Kumar, 2014 #5730" w:history="1">
        <w:r w:rsidR="000D4EF8" w:rsidRPr="00287268">
          <w:rPr>
            <w:rFonts w:cs="Times New Roman"/>
            <w:noProof/>
          </w:rPr>
          <w:t>Kumar 2014</w:t>
        </w:r>
      </w:hyperlink>
      <w:r w:rsidR="000C1784" w:rsidRPr="00287268">
        <w:rPr>
          <w:rFonts w:cs="Times New Roman"/>
          <w:noProof/>
        </w:rPr>
        <w:t>)</w:t>
      </w:r>
      <w:r w:rsidR="000C1784" w:rsidRPr="00287268">
        <w:rPr>
          <w:rFonts w:cs="Times New Roman"/>
        </w:rPr>
        <w:fldChar w:fldCharType="end"/>
      </w:r>
      <w:r w:rsidR="002C082D" w:rsidRPr="00287268">
        <w:rPr>
          <w:rFonts w:cs="Times New Roman"/>
        </w:rPr>
        <w:t>. Yet if the USFS of the mid-20</w:t>
      </w:r>
      <w:r w:rsidR="002C082D" w:rsidRPr="00287268">
        <w:rPr>
          <w:rFonts w:cs="Times New Roman"/>
          <w:vertAlign w:val="superscript"/>
        </w:rPr>
        <w:t>th</w:t>
      </w:r>
      <w:r w:rsidR="002C082D" w:rsidRPr="00287268">
        <w:rPr>
          <w:rFonts w:cs="Times New Roman"/>
        </w:rPr>
        <w:t xml:space="preserve"> century was effective not because of its organizational structure, but because of the political consensus that supported the agency’s mission, then increasing agency effectiveness will require developing a redefined mission and a supporting political coalition that can overcome conflicting priorities. </w:t>
      </w:r>
      <w:r w:rsidRPr="00287268">
        <w:rPr>
          <w:rFonts w:cs="Times New Roman"/>
        </w:rPr>
        <w:t>These lessons are relevant to other agencies that might propose internal structural reforms – drawing on the lessons of Kaufman and others about internal organizational behavior – to solve problems that originate in the broader political environment</w:t>
      </w:r>
      <w:r w:rsidR="0058587A" w:rsidRPr="00287268">
        <w:rPr>
          <w:rFonts w:cs="Times New Roman"/>
        </w:rPr>
        <w:t>.</w:t>
      </w:r>
    </w:p>
    <w:p w14:paraId="73856191" w14:textId="74D93147" w:rsidR="00367EA3" w:rsidRPr="00287268" w:rsidRDefault="002C082D" w:rsidP="004901D3">
      <w:pPr>
        <w:spacing w:after="240" w:line="480" w:lineRule="auto"/>
        <w:ind w:firstLine="720"/>
        <w:rPr>
          <w:rFonts w:cs="Times New Roman"/>
          <w:szCs w:val="24"/>
        </w:rPr>
      </w:pPr>
      <w:r w:rsidRPr="00287268">
        <w:rPr>
          <w:rFonts w:cs="Times New Roman"/>
          <w:szCs w:val="24"/>
        </w:rPr>
        <w:t>If solving administrative problems requires getting the politics right, how is this done? The building of political coalitions is a large subject that goes beyond the scope of this article</w:t>
      </w:r>
      <w:r w:rsidR="0058587A" w:rsidRPr="00287268">
        <w:rPr>
          <w:rFonts w:cs="Times New Roman"/>
          <w:szCs w:val="24"/>
        </w:rPr>
        <w:t>, and should be an important direction for future research in this area</w:t>
      </w:r>
      <w:r w:rsidRPr="00287268">
        <w:rPr>
          <w:rFonts w:cs="Times New Roman"/>
          <w:szCs w:val="24"/>
        </w:rPr>
        <w:t xml:space="preserve">. In the cases described here, </w:t>
      </w:r>
      <w:r w:rsidRPr="00287268">
        <w:rPr>
          <w:rFonts w:cs="Times New Roman"/>
          <w:szCs w:val="24"/>
        </w:rPr>
        <w:lastRenderedPageBreak/>
        <w:t>foresters themselves played crucial roles in defining the forestry agenda throughout the late 19</w:t>
      </w:r>
      <w:r w:rsidRPr="00287268">
        <w:rPr>
          <w:rFonts w:cs="Times New Roman"/>
          <w:szCs w:val="24"/>
          <w:vertAlign w:val="superscript"/>
        </w:rPr>
        <w:t>th</w:t>
      </w:r>
      <w:r w:rsidRPr="00287268">
        <w:rPr>
          <w:rFonts w:cs="Times New Roman"/>
          <w:szCs w:val="24"/>
        </w:rPr>
        <w:t xml:space="preserve"> and early 20</w:t>
      </w:r>
      <w:r w:rsidRPr="00287268">
        <w:rPr>
          <w:rFonts w:cs="Times New Roman"/>
          <w:szCs w:val="24"/>
          <w:vertAlign w:val="superscript"/>
        </w:rPr>
        <w:t>th</w:t>
      </w:r>
      <w:r w:rsidRPr="00287268">
        <w:rPr>
          <w:rFonts w:cs="Times New Roman"/>
          <w:szCs w:val="24"/>
        </w:rPr>
        <w:t xml:space="preserve"> century </w:t>
      </w:r>
      <w:r w:rsidRPr="00287268">
        <w:rPr>
          <w:rFonts w:cs="Times New Roman"/>
          <w:szCs w:val="24"/>
        </w:rPr>
        <w:fldChar w:fldCharType="begin">
          <w:fldData xml:space="preserve">PEVuZE5vdGU+PENpdGU+PEF1dGhvcj5NY0dlYXJ5PC9BdXRob3I+PFllYXI+MTk2MDwvWWVhcj48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</w:fldData>
        </w:fldChar>
      </w:r>
      <w:r w:rsidRPr="00287268">
        <w:rPr>
          <w:rFonts w:cs="Times New Roman"/>
          <w:szCs w:val="24"/>
        </w:rPr>
        <w:instrText xml:space="preserve"> ADDIN EN.CITE </w:instrText>
      </w:r>
      <w:r w:rsidRPr="00287268">
        <w:rPr>
          <w:rFonts w:cs="Times New Roman"/>
          <w:szCs w:val="24"/>
        </w:rPr>
        <w:fldChar w:fldCharType="begin">
          <w:fldData xml:space="preserve">PEVuZE5vdGU+PENpdGU+PEF1dGhvcj5NY0dlYXJ5PC9BdXRob3I+PFllYXI+MTk2MDwvWWVhcj48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</w:fldData>
        </w:fldChar>
      </w:r>
      <w:r w:rsidRPr="00287268">
        <w:rPr>
          <w:rFonts w:cs="Times New Roman"/>
          <w:szCs w:val="24"/>
        </w:rPr>
        <w:instrText xml:space="preserve"> ADDIN EN.CITE.DATA </w:instrText>
      </w:r>
      <w:r w:rsidRPr="00287268">
        <w:rPr>
          <w:rFonts w:cs="Times New Roman"/>
          <w:szCs w:val="24"/>
        </w:rPr>
      </w:r>
      <w:r w:rsidRPr="00287268">
        <w:rPr>
          <w:rFonts w:cs="Times New Roman"/>
          <w:szCs w:val="24"/>
        </w:rPr>
        <w:fldChar w:fldCharType="end"/>
      </w:r>
      <w:r w:rsidRPr="00287268">
        <w:rPr>
          <w:rFonts w:cs="Times New Roman"/>
          <w:szCs w:val="24"/>
        </w:rPr>
      </w:r>
      <w:r w:rsidRPr="00287268">
        <w:rPr>
          <w:rFonts w:cs="Times New Roman"/>
          <w:szCs w:val="24"/>
        </w:rPr>
        <w:fldChar w:fldCharType="separate"/>
      </w:r>
      <w:r w:rsidRPr="00287268">
        <w:rPr>
          <w:rFonts w:cs="Times New Roman"/>
          <w:noProof/>
          <w:szCs w:val="24"/>
        </w:rPr>
        <w:t>(</w:t>
      </w:r>
      <w:hyperlink w:anchor="_ENREF_50" w:tooltip="McGeary, 1960 #2697" w:history="1">
        <w:r w:rsidR="000D4EF8" w:rsidRPr="00287268">
          <w:rPr>
            <w:rFonts w:cs="Times New Roman"/>
            <w:noProof/>
            <w:szCs w:val="24"/>
          </w:rPr>
          <w:t>McGeary 1960</w:t>
        </w:r>
      </w:hyperlink>
      <w:r w:rsidRPr="00287268">
        <w:rPr>
          <w:rFonts w:cs="Times New Roman"/>
          <w:noProof/>
          <w:szCs w:val="24"/>
        </w:rPr>
        <w:t xml:space="preserve">, </w:t>
      </w:r>
      <w:hyperlink w:anchor="_ENREF_53" w:tooltip="Miller, 2001 #179" w:history="1">
        <w:r w:rsidR="000D4EF8" w:rsidRPr="00287268">
          <w:rPr>
            <w:rFonts w:cs="Times New Roman"/>
            <w:noProof/>
            <w:szCs w:val="24"/>
          </w:rPr>
          <w:t>Miller 2001</w:t>
        </w:r>
      </w:hyperlink>
      <w:r w:rsidRPr="00287268">
        <w:rPr>
          <w:rFonts w:cs="Times New Roman"/>
          <w:noProof/>
          <w:szCs w:val="24"/>
        </w:rPr>
        <w:t xml:space="preserve">, </w:t>
      </w:r>
      <w:hyperlink w:anchor="_ENREF_7" w:tooltip="Carpenter, 2001 #5101" w:history="1">
        <w:r w:rsidR="000D4EF8" w:rsidRPr="00287268">
          <w:rPr>
            <w:rFonts w:cs="Times New Roman"/>
            <w:noProof/>
            <w:szCs w:val="24"/>
          </w:rPr>
          <w:t>Carpenter 2001</w:t>
        </w:r>
      </w:hyperlink>
      <w:r w:rsidRPr="00287268">
        <w:rPr>
          <w:rFonts w:cs="Times New Roman"/>
          <w:noProof/>
          <w:szCs w:val="24"/>
        </w:rPr>
        <w:t xml:space="preserve">, </w:t>
      </w:r>
      <w:hyperlink w:anchor="_ENREF_77" w:tooltip="Stebbing, 1922 #4012" w:history="1">
        <w:r w:rsidR="000D4EF8" w:rsidRPr="00287268">
          <w:rPr>
            <w:rFonts w:cs="Times New Roman"/>
            <w:noProof/>
            <w:szCs w:val="24"/>
          </w:rPr>
          <w:t>Stebbing 1922</w:t>
        </w:r>
      </w:hyperlink>
      <w:r w:rsidRPr="00287268">
        <w:rPr>
          <w:rFonts w:cs="Times New Roman"/>
          <w:noProof/>
          <w:szCs w:val="24"/>
        </w:rPr>
        <w:t>)</w:t>
      </w:r>
      <w:r w:rsidRPr="00287268">
        <w:rPr>
          <w:rFonts w:cs="Times New Roman"/>
          <w:szCs w:val="24"/>
        </w:rPr>
        <w:fldChar w:fldCharType="end"/>
      </w:r>
      <w:r w:rsidRPr="00287268">
        <w:rPr>
          <w:rFonts w:cs="Times New Roman"/>
          <w:szCs w:val="24"/>
        </w:rPr>
        <w:t>, but after the middle of the 20</w:t>
      </w:r>
      <w:r w:rsidRPr="00287268">
        <w:rPr>
          <w:rFonts w:cs="Times New Roman"/>
          <w:szCs w:val="24"/>
          <w:vertAlign w:val="superscript"/>
        </w:rPr>
        <w:t>th</w:t>
      </w:r>
      <w:r w:rsidRPr="00287268">
        <w:rPr>
          <w:rFonts w:cs="Times New Roman"/>
          <w:szCs w:val="24"/>
        </w:rPr>
        <w:t xml:space="preserve"> century, the greatest initiatives were taken by US environmentalists </w:t>
      </w:r>
      <w:r w:rsidRPr="00287268">
        <w:rPr>
          <w:rFonts w:cs="Times New Roman"/>
          <w:szCs w:val="24"/>
        </w:rPr>
        <w:fldChar w:fldCharType="begin"/>
      </w:r>
      <w:r w:rsidRPr="00287268">
        <w:rPr>
          <w:rFonts w:cs="Times New Roman"/>
          <w:szCs w:val="24"/>
        </w:rPr>
        <w:instrText xml:space="preserve"> ADDIN EN.CITE &lt;EndNote&gt;&lt;Cite&gt;&lt;Author&gt;Hays&lt;/Author&gt;&lt;Year&gt;1987&lt;/Year&gt;&lt;RecNum&gt;383&lt;/RecNum&gt;&lt;DisplayText&gt;(Hays 1987)&lt;/DisplayText&gt;&lt;record&gt;&lt;rec-number&gt;383&lt;/rec-number&gt;&lt;foreign-keys&gt;&lt;key app="EN" db-id="pxd9a25fdaexsaededqxedr3ee2z5pea9dae" timestamp="1472696581"&gt;383&lt;/key&gt;&lt;/foreign-keys&gt;&lt;ref-type name="Book"&gt;6&lt;/ref-type&gt;&lt;contributors&gt;&lt;authors&gt;&lt;author&gt;Hays, Samuel P.&lt;/author&gt;&lt;/authors&gt;&lt;/contributors&gt;&lt;titles&gt;&lt;title&gt;Beauty, Health, and Permanence&lt;/title&gt;&lt;/titles&gt;&lt;dates&gt;&lt;year&gt;1987&lt;/year&gt;&lt;/dates&gt;&lt;pub-location&gt;New York&lt;/pub-location&gt;&lt;publisher&gt;Cambridge University Press&lt;/publisher&gt;&lt;urls&gt;&lt;/urls&gt;&lt;research-notes&gt;Main point 1: there is a distinction between the &amp;quot;Conservation Movement&amp;quot;, which was about efficient management of resources, and the environmental movement, which appeared after world war II as part of a concern about the quality of life in America, and often conflicted with the earlier conservation movement&lt;/research-notes&gt;&lt;/record&gt;&lt;/Cite&gt;&lt;/EndNote&gt;</w:instrText>
      </w:r>
      <w:r w:rsidRPr="00287268">
        <w:rPr>
          <w:rFonts w:cs="Times New Roman"/>
          <w:szCs w:val="24"/>
        </w:rPr>
        <w:fldChar w:fldCharType="separate"/>
      </w:r>
      <w:r w:rsidRPr="00287268">
        <w:rPr>
          <w:rFonts w:cs="Times New Roman"/>
          <w:noProof/>
          <w:szCs w:val="24"/>
        </w:rPr>
        <w:t>(</w:t>
      </w:r>
      <w:hyperlink w:anchor="_ENREF_27" w:tooltip="Hays, 1987 #383" w:history="1">
        <w:r w:rsidR="000D4EF8" w:rsidRPr="00287268">
          <w:rPr>
            <w:rFonts w:cs="Times New Roman"/>
            <w:noProof/>
            <w:szCs w:val="24"/>
          </w:rPr>
          <w:t>Hays 1987</w:t>
        </w:r>
      </w:hyperlink>
      <w:r w:rsidRPr="00287268">
        <w:rPr>
          <w:rFonts w:cs="Times New Roman"/>
          <w:noProof/>
          <w:szCs w:val="24"/>
        </w:rPr>
        <w:t>)</w:t>
      </w:r>
      <w:r w:rsidRPr="00287268">
        <w:rPr>
          <w:rFonts w:cs="Times New Roman"/>
          <w:szCs w:val="24"/>
        </w:rPr>
        <w:fldChar w:fldCharType="end"/>
      </w:r>
      <w:r w:rsidRPr="00287268">
        <w:rPr>
          <w:rFonts w:cs="Times New Roman"/>
          <w:szCs w:val="24"/>
        </w:rPr>
        <w:t xml:space="preserve"> and Indian politicians </w:t>
      </w:r>
      <w:r w:rsidRPr="00287268">
        <w:rPr>
          <w:rFonts w:cs="Times New Roman"/>
          <w:szCs w:val="24"/>
        </w:rPr>
        <w:fldChar w:fldCharType="begin">
          <w:fldData xml:space="preserve">PEVuZE5vdGU+PENpdGU+PEF1dGhvcj5ad2FydDwvQXV0aG9yPjxZZWFyPjE5OTQ8L1llYXI+PFJl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</w:fldData>
        </w:fldChar>
      </w:r>
      <w:r w:rsidRPr="00287268">
        <w:rPr>
          <w:rFonts w:cs="Times New Roman"/>
          <w:szCs w:val="24"/>
        </w:rPr>
        <w:instrText xml:space="preserve"> ADDIN EN.CITE </w:instrText>
      </w:r>
      <w:r w:rsidRPr="00287268">
        <w:rPr>
          <w:rFonts w:cs="Times New Roman"/>
          <w:szCs w:val="24"/>
        </w:rPr>
        <w:fldChar w:fldCharType="begin">
          <w:fldData xml:space="preserve">PEVuZE5vdGU+PENpdGU+PEF1dGhvcj5ad2FydDwvQXV0aG9yPjxZZWFyPjE5OTQ8L1llYXI+PFJl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</w:fldData>
        </w:fldChar>
      </w:r>
      <w:r w:rsidRPr="00287268">
        <w:rPr>
          <w:rFonts w:cs="Times New Roman"/>
          <w:szCs w:val="24"/>
        </w:rPr>
        <w:instrText xml:space="preserve"> ADDIN EN.CITE.DATA </w:instrText>
      </w:r>
      <w:r w:rsidRPr="00287268">
        <w:rPr>
          <w:rFonts w:cs="Times New Roman"/>
          <w:szCs w:val="24"/>
        </w:rPr>
      </w:r>
      <w:r w:rsidRPr="00287268">
        <w:rPr>
          <w:rFonts w:cs="Times New Roman"/>
          <w:szCs w:val="24"/>
        </w:rPr>
        <w:fldChar w:fldCharType="end"/>
      </w:r>
      <w:r w:rsidRPr="00287268">
        <w:rPr>
          <w:rFonts w:cs="Times New Roman"/>
          <w:szCs w:val="24"/>
        </w:rPr>
      </w:r>
      <w:r w:rsidRPr="00287268">
        <w:rPr>
          <w:rFonts w:cs="Times New Roman"/>
          <w:szCs w:val="24"/>
        </w:rPr>
        <w:fldChar w:fldCharType="separate"/>
      </w:r>
      <w:r w:rsidRPr="00287268">
        <w:rPr>
          <w:rFonts w:cs="Times New Roman"/>
          <w:noProof/>
          <w:szCs w:val="24"/>
        </w:rPr>
        <w:t>(</w:t>
      </w:r>
      <w:hyperlink w:anchor="_ENREF_90" w:tooltip="Zwart, 1994 #1643" w:history="1">
        <w:r w:rsidR="000D4EF8" w:rsidRPr="00287268">
          <w:rPr>
            <w:rFonts w:cs="Times New Roman"/>
            <w:noProof/>
            <w:szCs w:val="24"/>
          </w:rPr>
          <w:t>Zwart 1994</w:t>
        </w:r>
      </w:hyperlink>
      <w:r w:rsidRPr="00287268">
        <w:rPr>
          <w:rFonts w:cs="Times New Roman"/>
          <w:noProof/>
          <w:szCs w:val="24"/>
        </w:rPr>
        <w:t xml:space="preserve">, </w:t>
      </w:r>
      <w:hyperlink w:anchor="_ENREF_63" w:tooltip="Potter, 1996 #1831" w:history="1">
        <w:r w:rsidR="000D4EF8" w:rsidRPr="00287268">
          <w:rPr>
            <w:rFonts w:cs="Times New Roman"/>
            <w:noProof/>
            <w:szCs w:val="24"/>
          </w:rPr>
          <w:t>Potter 1996</w:t>
        </w:r>
      </w:hyperlink>
      <w:r w:rsidRPr="00287268">
        <w:rPr>
          <w:rFonts w:cs="Times New Roman"/>
          <w:noProof/>
          <w:szCs w:val="24"/>
        </w:rPr>
        <w:t>)</w:t>
      </w:r>
      <w:r w:rsidRPr="00287268">
        <w:rPr>
          <w:rFonts w:cs="Times New Roman"/>
          <w:szCs w:val="24"/>
        </w:rPr>
        <w:fldChar w:fldCharType="end"/>
      </w:r>
      <w:r w:rsidRPr="00287268">
        <w:rPr>
          <w:rFonts w:cs="Times New Roman"/>
          <w:szCs w:val="24"/>
        </w:rPr>
        <w:t>. While early foresters focused on building effective agencies so that they could achieve their policy goals, more recent political entrepreneurs had other aims, which ultimately undermined agency effectiveness</w:t>
      </w:r>
      <w:r w:rsidR="00367EA3" w:rsidRPr="00287268">
        <w:rPr>
          <w:rFonts w:cs="Times New Roman"/>
          <w:szCs w:val="24"/>
        </w:rPr>
        <w:t>. A simple change in administrative structure that aimed to restore older patterns is not likely to be effective due to fierce opposition from those who have been empowered</w:t>
      </w:r>
      <w:r w:rsidR="0058587A" w:rsidRPr="00287268">
        <w:rPr>
          <w:rFonts w:cs="Times New Roman"/>
          <w:szCs w:val="24"/>
        </w:rPr>
        <w:t xml:space="preserve">. We do not understand well why these shifts in rhetoric and initiative </w:t>
      </w:r>
      <w:r w:rsidR="00367EA3" w:rsidRPr="00287268">
        <w:rPr>
          <w:rFonts w:cs="Times New Roman"/>
          <w:szCs w:val="24"/>
        </w:rPr>
        <w:t xml:space="preserve">occurred, and this should be a direction for future research. One plausible theory is that the power of agencies promoted a backlash from the publics that were poorly served by those agencies </w:t>
      </w:r>
      <w:r w:rsidR="000C1784" w:rsidRPr="00287268">
        <w:rPr>
          <w:rFonts w:cs="Times New Roman"/>
          <w:szCs w:val="24"/>
        </w:rPr>
        <w:fldChar w:fldCharType="begin"/>
      </w:r>
      <w:r w:rsidR="000C1784" w:rsidRPr="00287268">
        <w:rPr>
          <w:rFonts w:cs="Times New Roman"/>
          <w:szCs w:val="24"/>
        </w:rPr>
        <w:instrText xml:space="preserve"> ADDIN EN.CITE &lt;EndNote&gt;&lt;Cite&gt;&lt;Author&gt;Durant&lt;/Author&gt;&lt;Year&gt;2015&lt;/Year&gt;&lt;RecNum&gt;6459&lt;/RecNum&gt;&lt;DisplayText&gt;(Durant 2015)&lt;/DisplayText&gt;&lt;record&gt;&lt;rec-number&gt;6459&lt;/rec-number&gt;&lt;foreign-keys&gt;&lt;key app="EN" db-id="pxd9a25fdaexsaededqxedr3ee2z5pea9dae" timestamp="1472783061"&gt;6459&lt;/key&gt;&lt;key app="ENWeb" db-id=""&gt;0&lt;/key&gt;&lt;/foreign-keys&gt;&lt;ref-type name="Journal Article"&gt;17&lt;/ref-type&gt;&lt;contributors&gt;&lt;authors&gt;&lt;author&gt;Durant, Robert F.&lt;/author&gt;&lt;/authors&gt;&lt;/contributors&gt;&lt;titles&gt;&lt;title&gt;Whither Power in Public Administration? Attainment, Dissipation, and Loss&lt;/title&gt;&lt;secondary-title&gt;Public Administration Review&lt;/secondary-title&gt;&lt;/titles&gt;&lt;periodical&gt;&lt;full-title&gt;Public Administration Review&lt;/full-title&gt;&lt;/periodical&gt;&lt;pages&gt;206-218&lt;/pages&gt;&lt;volume&gt;75&lt;/volume&gt;&lt;number&gt;2&lt;/number&gt;&lt;dates&gt;&lt;year&gt;2015&lt;/year&gt;&lt;/dates&gt;&lt;publisher&gt;Wiley Subscription Services, Inc.&lt;/publisher&gt;&lt;isbn&gt;1540-6210&lt;/isbn&gt;&lt;urls&gt;&lt;related-urls&gt;&lt;url&gt;http://dx.doi.org/10.1111/puar.12332&lt;/url&gt;&lt;url&gt;http://onlinelibrary.wiley.com/doi/10.1111/puar.12332/abstract&lt;/url&gt;&lt;url&gt;http://onlinelibrary.wiley.com/store/10.1111/puar.12332/asset/puar12332.pdf?v=1&amp;amp;t=irxyo66e&amp;amp;s=bb78cb07f010ae21b91608b2e3f823f2fd5a7b31&lt;/url&gt;&lt;/related-urls&gt;&lt;/urls&gt;&lt;electronic-resource-num&gt;10.1111/puar.12332&lt;/electronic-resource-num&gt;&lt;/record&gt;&lt;/Cite&gt;&lt;/EndNote&gt;</w:instrText>
      </w:r>
      <w:r w:rsidR="000C1784" w:rsidRPr="00287268">
        <w:rPr>
          <w:rFonts w:cs="Times New Roman"/>
          <w:szCs w:val="24"/>
        </w:rPr>
        <w:fldChar w:fldCharType="separate"/>
      </w:r>
      <w:r w:rsidR="000C1784" w:rsidRPr="00287268">
        <w:rPr>
          <w:rFonts w:cs="Times New Roman"/>
          <w:noProof/>
          <w:szCs w:val="24"/>
        </w:rPr>
        <w:t>(</w:t>
      </w:r>
      <w:hyperlink w:anchor="_ENREF_17" w:tooltip="Durant, 2015 #6459" w:history="1">
        <w:r w:rsidR="000D4EF8" w:rsidRPr="00287268">
          <w:rPr>
            <w:rFonts w:cs="Times New Roman"/>
            <w:noProof/>
            <w:szCs w:val="24"/>
          </w:rPr>
          <w:t>Durant 2015</w:t>
        </w:r>
      </w:hyperlink>
      <w:r w:rsidR="000C1784" w:rsidRPr="00287268">
        <w:rPr>
          <w:rFonts w:cs="Times New Roman"/>
          <w:noProof/>
          <w:szCs w:val="24"/>
        </w:rPr>
        <w:t>)</w:t>
      </w:r>
      <w:r w:rsidR="000C1784" w:rsidRPr="00287268">
        <w:rPr>
          <w:rFonts w:cs="Times New Roman"/>
          <w:szCs w:val="24"/>
        </w:rPr>
        <w:fldChar w:fldCharType="end"/>
      </w:r>
      <w:r w:rsidR="00367EA3" w:rsidRPr="00287268">
        <w:rPr>
          <w:rFonts w:cs="Times New Roman"/>
          <w:szCs w:val="24"/>
        </w:rPr>
        <w:t xml:space="preserve">. </w:t>
      </w:r>
      <w:r w:rsidR="000C1784" w:rsidRPr="00287268">
        <w:rPr>
          <w:rFonts w:cs="Times New Roman"/>
          <w:szCs w:val="24"/>
        </w:rPr>
        <w:t xml:space="preserve">Further research is also needed to document the strategies that have been used successfully to forge new, effective political coalitions, and that might provide a way forward for those who wish to get the politics right. </w:t>
      </w:r>
    </w:p>
    <w:p w14:paraId="0C5B4878" w14:textId="67C5488C" w:rsidR="007427C6" w:rsidRPr="00287268" w:rsidRDefault="007427C6" w:rsidP="004901D3">
      <w:pPr>
        <w:spacing w:after="240" w:line="480" w:lineRule="auto"/>
        <w:ind w:firstLine="720"/>
        <w:rPr>
          <w:rFonts w:cs="Times New Roman"/>
        </w:rPr>
      </w:pPr>
      <w:r w:rsidRPr="00287268">
        <w:rPr>
          <w:rFonts w:cs="Times New Roman"/>
        </w:rPr>
        <w:t xml:space="preserve">The final reason this argument matters is that it illustrates broader problems for understanding context in the study of public administration. Some scholars have expressed concern that prominent results from quantitative studies are based on a small number of datasets, calling for attention to the importance of contextual variables </w:t>
      </w:r>
      <w:r w:rsidRPr="00287268">
        <w:rPr>
          <w:rFonts w:cs="Times New Roman"/>
        </w:rPr>
        <w:fldChar w:fldCharType="begin"/>
      </w:r>
      <w:r w:rsidRPr="00287268">
        <w:rPr>
          <w:rFonts w:cs="Times New Roman"/>
        </w:rPr>
        <w:instrText xml:space="preserve"> ADDIN EN.CITE &lt;EndNote&gt;&lt;Cite&gt;&lt;Author&gt;O’Toole&lt;/Author&gt;&lt;Year&gt;2015&lt;/Year&gt;&lt;RecNum&gt;4440&lt;/RecNum&gt;&lt;DisplayText&gt;(O’Toole and Meier 2015)&lt;/DisplayText&gt;&lt;record&gt;&lt;rec-number&gt;4440&lt;/rec-number&gt;&lt;foreign-keys&gt;&lt;key app="EN" db-id="pxd9a25fdaexsaededqxedr3ee2z5pea9dae" timestamp="1472755921"&gt;4440&lt;/key&gt;&lt;key app="ENWeb" db-id=""&gt;0&lt;/key&gt;&lt;/foreign-keys&gt;&lt;ref-type name="Journal Article"&gt;17&lt;/ref-type&gt;&lt;contributors&gt;&lt;authors&gt;&lt;author&gt;O’Toole, Laurence J.&lt;/author&gt;&lt;author&gt;Meier, Kenneth J.&lt;/author&gt;&lt;/authors&gt;&lt;/contributors&gt;&lt;titles&gt;&lt;title&gt;Public Management, Context, and Performance: In Quest of a More General Theory&lt;/title&gt;&lt;secondary-title&gt;Journal of Public Administration Research and Theory&lt;/secondary-title&gt;&lt;/titles&gt;&lt;periodical&gt;&lt;full-title&gt;Journal of Public Administration Research and Theory&lt;/full-title&gt;&lt;/periodical&gt;&lt;pages&gt;237-256&lt;/pages&gt;&lt;volume&gt;25&lt;/volume&gt;&lt;number&gt;1&lt;/number&gt;&lt;dates&gt;&lt;year&gt;2015&lt;/year&gt;&lt;pub-dates&gt;&lt;date&gt;January 1, 2015&lt;/date&gt;&lt;/pub-dates&gt;&lt;/dates&gt;&lt;urls&gt;&lt;related-urls&gt;&lt;url&gt;http://jpart.oxfordjournals.org/content/25/1/237.abstract&lt;/url&gt;&lt;/related-urls&gt;&lt;/urls&gt;&lt;electronic-resource-num&gt;10.1093/jopart/muu011&lt;/electronic-resource-num&gt;&lt;/record&gt;&lt;/Cite&gt;&lt;/EndNote&gt;</w:instrText>
      </w:r>
      <w:r w:rsidRPr="00287268">
        <w:rPr>
          <w:rFonts w:cs="Times New Roman"/>
        </w:rPr>
        <w:fldChar w:fldCharType="separate"/>
      </w:r>
      <w:r w:rsidRPr="00287268">
        <w:rPr>
          <w:rFonts w:cs="Times New Roman"/>
          <w:noProof/>
        </w:rPr>
        <w:t>(</w:t>
      </w:r>
      <w:hyperlink w:anchor="_ENREF_60" w:tooltip="O’Toole, 2015 #4440" w:history="1">
        <w:r w:rsidR="000D4EF8" w:rsidRPr="00287268">
          <w:rPr>
            <w:rFonts w:cs="Times New Roman"/>
            <w:noProof/>
          </w:rPr>
          <w:t>O’Toole and Meier 2015</w:t>
        </w:r>
      </w:hyperlink>
      <w:r w:rsidRPr="00287268">
        <w:rPr>
          <w:rFonts w:cs="Times New Roman"/>
          <w:noProof/>
        </w:rPr>
        <w:t>)</w:t>
      </w:r>
      <w:r w:rsidRPr="00287268">
        <w:rPr>
          <w:rFonts w:cs="Times New Roman"/>
        </w:rPr>
        <w:fldChar w:fldCharType="end"/>
      </w:r>
      <w:r w:rsidRPr="00287268">
        <w:rPr>
          <w:rFonts w:cs="Times New Roman"/>
        </w:rPr>
        <w:t xml:space="preserve">. Qualitative case studies might seem to offer an advantage in this respect, since they allow more room to explore context. Yet qualitative studies can also ignore contextual variables, particularly in the absence of a vigorous program of comparative analysis, a program that is largely lacking in public administration </w:t>
      </w:r>
      <w:r w:rsidRPr="00287268">
        <w:rPr>
          <w:rFonts w:cs="Times New Roman"/>
        </w:rPr>
        <w:fldChar w:fldCharType="begin">
          <w:fldData xml:space="preserve">PEVuZE5vdGU+PENpdGU+PEF1dGhvcj5QZXJyeTwvQXV0aG9yPjxZZWFyPjIwMTY8L1llYXI+PFJl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</w:fldData>
        </w:fldChar>
      </w:r>
      <w:r w:rsidRPr="00287268">
        <w:rPr>
          <w:rFonts w:cs="Times New Roman"/>
        </w:rPr>
        <w:instrText xml:space="preserve"> ADDIN EN.CITE </w:instrText>
      </w:r>
      <w:r w:rsidRPr="00287268">
        <w:rPr>
          <w:rFonts w:cs="Times New Roman"/>
        </w:rPr>
        <w:fldChar w:fldCharType="begin">
          <w:fldData xml:space="preserve">PEVuZE5vdGU+PENpdGU+PEF1dGhvcj5QZXJyeTwvQXV0aG9yPjxZZWFyPjIwMTY8L1llYXI+PFJl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</w:fldData>
        </w:fldChar>
      </w:r>
      <w:r w:rsidRPr="00287268">
        <w:rPr>
          <w:rFonts w:cs="Times New Roman"/>
        </w:rPr>
        <w:instrText xml:space="preserve"> ADDIN EN.CITE.DATA </w:instrText>
      </w:r>
      <w:r w:rsidRPr="00287268">
        <w:rPr>
          <w:rFonts w:cs="Times New Roman"/>
        </w:rPr>
      </w:r>
      <w:r w:rsidRPr="00287268">
        <w:rPr>
          <w:rFonts w:cs="Times New Roman"/>
        </w:rPr>
        <w:fldChar w:fldCharType="end"/>
      </w:r>
      <w:r w:rsidRPr="00287268">
        <w:rPr>
          <w:rFonts w:cs="Times New Roman"/>
        </w:rPr>
      </w:r>
      <w:r w:rsidRPr="00287268">
        <w:rPr>
          <w:rFonts w:cs="Times New Roman"/>
        </w:rPr>
        <w:fldChar w:fldCharType="separate"/>
      </w:r>
      <w:r w:rsidRPr="00287268">
        <w:rPr>
          <w:rFonts w:cs="Times New Roman"/>
          <w:noProof/>
        </w:rPr>
        <w:t>(</w:t>
      </w:r>
      <w:hyperlink w:anchor="_ENREF_62" w:tooltip="Perry, 2016 #6457" w:history="1">
        <w:r w:rsidR="000D4EF8" w:rsidRPr="00287268">
          <w:rPr>
            <w:rFonts w:cs="Times New Roman"/>
            <w:noProof/>
          </w:rPr>
          <w:t>Perry 2016</w:t>
        </w:r>
      </w:hyperlink>
      <w:r w:rsidRPr="00287268">
        <w:rPr>
          <w:rFonts w:cs="Times New Roman"/>
          <w:noProof/>
        </w:rPr>
        <w:t xml:space="preserve">, </w:t>
      </w:r>
      <w:hyperlink w:anchor="_ENREF_14" w:tooltip="Coleman, 2012 #4352" w:history="1">
        <w:r w:rsidR="000D4EF8" w:rsidRPr="00287268">
          <w:rPr>
            <w:rFonts w:cs="Times New Roman"/>
            <w:noProof/>
          </w:rPr>
          <w:t>but see Coleman and Fleischman 2012</w:t>
        </w:r>
      </w:hyperlink>
      <w:r w:rsidRPr="00287268">
        <w:rPr>
          <w:rFonts w:cs="Times New Roman"/>
          <w:noProof/>
        </w:rPr>
        <w:t xml:space="preserve">, </w:t>
      </w:r>
      <w:hyperlink w:anchor="_ENREF_13" w:tooltip="Coleman, 2014 #6456" w:history="1">
        <w:r w:rsidR="000D4EF8" w:rsidRPr="00287268">
          <w:rPr>
            <w:rFonts w:cs="Times New Roman"/>
            <w:noProof/>
          </w:rPr>
          <w:t>Coleman 2014</w:t>
        </w:r>
      </w:hyperlink>
      <w:r w:rsidRPr="00287268">
        <w:rPr>
          <w:rFonts w:cs="Times New Roman"/>
          <w:noProof/>
        </w:rPr>
        <w:t>)</w:t>
      </w:r>
      <w:r w:rsidRPr="00287268">
        <w:rPr>
          <w:rFonts w:cs="Times New Roman"/>
        </w:rPr>
        <w:fldChar w:fldCharType="end"/>
      </w:r>
      <w:r w:rsidRPr="00287268">
        <w:rPr>
          <w:rFonts w:cs="Times New Roman"/>
        </w:rPr>
        <w:t xml:space="preserve">. Kaufman ignored political context because it seemed uninteresting – for fifty years the USFS had faced a stable political context in which it was the dominant policy actor </w:t>
      </w:r>
      <w:r w:rsidRPr="00287268">
        <w:rPr>
          <w:rFonts w:cs="Times New Roman"/>
        </w:rPr>
        <w:fldChar w:fldCharType="begin"/>
      </w:r>
      <w:r w:rsidRPr="00287268">
        <w:rPr>
          <w:rFonts w:cs="Times New Roman"/>
        </w:rPr>
        <w:instrText xml:space="preserve"> ADDIN EN.CITE &lt;EndNote&gt;&lt;Cite&gt;&lt;Author&gt;Carpenter&lt;/Author&gt;&lt;Year&gt;2001&lt;/Year&gt;&lt;RecNum&gt;5101&lt;/RecNum&gt;&lt;DisplayText&gt;(Carpenter 2001)&lt;/DisplayText&gt;&lt;record&gt;&lt;rec-number&gt;5101&lt;/rec-number&gt;&lt;foreign-keys&gt;&lt;key app="EN" db-id="pxd9a25fdaexsaededqxedr3ee2z5pea9dae" timestamp="1472779959"&gt;5101&lt;/key&gt;&lt;/foreign-keys&gt;&lt;ref-type name="Book"&gt;6&lt;/ref-type&gt;&lt;contributors&gt;&lt;authors&gt;&lt;author&gt;Carpenter, Daniel P.&lt;/author&gt;&lt;/authors&gt;&lt;/contributors&gt;&lt;titles&gt;&lt;title&gt;The forging of bureaucratic autonomy : reputations, networks, and policy innovation in executive agencies, 1862-1928&lt;/title&gt;&lt;/titles&gt;&lt;dates&gt;&lt;year&gt;2001&lt;/year&gt;&lt;/dates&gt;&lt;pub-location&gt;Princeton, N.J.&lt;/pub-location&gt;&lt;publisher&gt;Princeton University Press&lt;/publisher&gt;&lt;isbn&gt;0691070091 9780691070094 0691070105 9780691070100&lt;/isbn&gt;&lt;urls&gt;&lt;/urls&gt;&lt;/record&gt;&lt;/Cite&gt;&lt;/EndNote&gt;</w:instrText>
      </w:r>
      <w:r w:rsidRPr="00287268">
        <w:rPr>
          <w:rFonts w:cs="Times New Roman"/>
        </w:rPr>
        <w:fldChar w:fldCharType="separate"/>
      </w:r>
      <w:r w:rsidRPr="00287268">
        <w:rPr>
          <w:rFonts w:cs="Times New Roman"/>
          <w:noProof/>
        </w:rPr>
        <w:t>(</w:t>
      </w:r>
      <w:hyperlink w:anchor="_ENREF_7" w:tooltip="Carpenter, 2001 #5101" w:history="1">
        <w:r w:rsidR="000D4EF8" w:rsidRPr="00287268">
          <w:rPr>
            <w:rFonts w:cs="Times New Roman"/>
            <w:noProof/>
          </w:rPr>
          <w:t>Carpenter 2001</w:t>
        </w:r>
      </w:hyperlink>
      <w:r w:rsidRPr="00287268">
        <w:rPr>
          <w:rFonts w:cs="Times New Roman"/>
          <w:noProof/>
        </w:rPr>
        <w:t>)</w:t>
      </w:r>
      <w:r w:rsidRPr="00287268">
        <w:rPr>
          <w:rFonts w:cs="Times New Roman"/>
        </w:rPr>
        <w:fldChar w:fldCharType="end"/>
      </w:r>
      <w:r w:rsidRPr="00287268">
        <w:rPr>
          <w:rFonts w:cs="Times New Roman"/>
        </w:rPr>
        <w:t xml:space="preserve">. He </w:t>
      </w:r>
      <w:r w:rsidRPr="00287268">
        <w:rPr>
          <w:rFonts w:cs="Times New Roman"/>
        </w:rPr>
        <w:lastRenderedPageBreak/>
        <w:t>thus looked to administrative structures as the source of the Forest Service’s distinctiveness. Only by comparing Kaufman’s agency to similarly structured agencies operating in different political contexts can we see the importance of political context in determining outcomes</w:t>
      </w:r>
      <w:r w:rsidR="002C082D" w:rsidRPr="00287268">
        <w:rPr>
          <w:rFonts w:cs="Times New Roman"/>
        </w:rPr>
        <w:t>.</w:t>
      </w:r>
    </w:p>
    <w:p w14:paraId="3AAB81F9" w14:textId="2B657EA1" w:rsidR="00396B66" w:rsidRPr="00287268" w:rsidRDefault="00396B66" w:rsidP="004901D3">
      <w:pPr>
        <w:spacing w:after="240" w:line="480" w:lineRule="auto"/>
        <w:rPr>
          <w:rFonts w:cs="Times New Roman"/>
          <w:szCs w:val="24"/>
        </w:rPr>
      </w:pPr>
      <w:r w:rsidRPr="00287268">
        <w:rPr>
          <w:rFonts w:cs="Times New Roman"/>
          <w:b/>
          <w:sz w:val="28"/>
          <w:szCs w:val="28"/>
        </w:rPr>
        <w:t>Conclusion</w:t>
      </w:r>
    </w:p>
    <w:p w14:paraId="301952F4" w14:textId="0C67C86A" w:rsidR="008D1921" w:rsidRPr="00287268" w:rsidRDefault="008D1921" w:rsidP="004901D3">
      <w:pPr>
        <w:spacing w:after="240" w:line="480" w:lineRule="auto"/>
        <w:ind w:firstLine="720"/>
        <w:rPr>
          <w:rFonts w:cs="Times New Roman"/>
          <w:szCs w:val="24"/>
        </w:rPr>
      </w:pPr>
      <w:r w:rsidRPr="00287268">
        <w:rPr>
          <w:rFonts w:cs="Times New Roman"/>
          <w:szCs w:val="24"/>
        </w:rPr>
        <w:t xml:space="preserve">In this </w:t>
      </w:r>
      <w:r w:rsidR="00934087" w:rsidRPr="00287268">
        <w:rPr>
          <w:rFonts w:cs="Times New Roman"/>
          <w:szCs w:val="24"/>
        </w:rPr>
        <w:t>article</w:t>
      </w:r>
      <w:r w:rsidRPr="00287268">
        <w:rPr>
          <w:rFonts w:cs="Times New Roman"/>
          <w:szCs w:val="24"/>
        </w:rPr>
        <w:t>, I have argued that Herbert Kaufman’s explanation of the success of the USFS in molding its employees to follow central directives was incomplete because Kaufman ignored the political context of the agency. Kaufman’s agency was successful because it was supported by a strong political coalition that helped build an effective structure and supported it in the field. As I</w:t>
      </w:r>
      <w:r w:rsidR="00F34B43" w:rsidRPr="00287268">
        <w:rPr>
          <w:rFonts w:cs="Times New Roman"/>
          <w:szCs w:val="24"/>
        </w:rPr>
        <w:t xml:space="preserve"> ha</w:t>
      </w:r>
      <w:r w:rsidRPr="00287268">
        <w:rPr>
          <w:rFonts w:cs="Times New Roman"/>
          <w:szCs w:val="24"/>
        </w:rPr>
        <w:t>ve shown, similar agencies lacking this supportive political environment are likely to founder. Getting internal institutions “right” is insufficient for building effective organizational cultures. Building effective organizational cultures inside of public agencies also requires developing political supports outside of the agency that support the passage of legal reforms and effective field-level implementation of those reforms</w:t>
      </w:r>
      <w:r w:rsidR="00FD78B7" w:rsidRPr="00287268">
        <w:rPr>
          <w:rFonts w:cs="Times New Roman"/>
          <w:szCs w:val="24"/>
        </w:rPr>
        <w:t>. Reformers wishing to improve public agency performance must consider the politics of the reform process if they wish to be successful</w:t>
      </w:r>
      <w:r w:rsidRPr="00287268">
        <w:rPr>
          <w:rFonts w:cs="Times New Roman"/>
          <w:szCs w:val="24"/>
        </w:rPr>
        <w:t>.</w:t>
      </w:r>
      <w:r w:rsidR="00FD78B7" w:rsidRPr="00287268">
        <w:rPr>
          <w:rFonts w:cs="Times New Roman"/>
          <w:szCs w:val="24"/>
        </w:rPr>
        <w:t xml:space="preserve"> In order to support these efforts, p</w:t>
      </w:r>
      <w:r w:rsidR="00D366E4" w:rsidRPr="00287268">
        <w:rPr>
          <w:rFonts w:cs="Times New Roman"/>
          <w:szCs w:val="24"/>
        </w:rPr>
        <w:t xml:space="preserve">ublic administration scholarship needs to devote greater attention to understanding </w:t>
      </w:r>
      <w:r w:rsidR="00FD78B7" w:rsidRPr="00287268">
        <w:rPr>
          <w:rFonts w:cs="Times New Roman"/>
          <w:szCs w:val="24"/>
        </w:rPr>
        <w:t xml:space="preserve">how </w:t>
      </w:r>
      <w:r w:rsidR="00D366E4" w:rsidRPr="00287268">
        <w:rPr>
          <w:rFonts w:cs="Times New Roman"/>
          <w:szCs w:val="24"/>
        </w:rPr>
        <w:t>the interactions between public agencies and external political actors</w:t>
      </w:r>
      <w:r w:rsidR="00FD78B7" w:rsidRPr="00287268">
        <w:rPr>
          <w:rFonts w:cs="Times New Roman"/>
          <w:szCs w:val="24"/>
        </w:rPr>
        <w:t xml:space="preserve"> across scales from national governments to field offices influences the shaping of organizational reputations and the outcomes of public programs.</w:t>
      </w:r>
    </w:p>
    <w:p w14:paraId="01A11735" w14:textId="04804DDF" w:rsidR="00195144" w:rsidRPr="00287268" w:rsidRDefault="00F50A9F" w:rsidP="004901D3">
      <w:pPr>
        <w:spacing w:after="240" w:line="480" w:lineRule="auto"/>
        <w:rPr>
          <w:rFonts w:cs="Times New Roman"/>
          <w:b/>
          <w:sz w:val="28"/>
          <w:szCs w:val="28"/>
        </w:rPr>
      </w:pPr>
      <w:r w:rsidRPr="00287268">
        <w:rPr>
          <w:rFonts w:cs="Times New Roman"/>
          <w:b/>
          <w:sz w:val="28"/>
          <w:szCs w:val="28"/>
        </w:rPr>
        <w:t>References</w:t>
      </w:r>
    </w:p>
    <w:p w14:paraId="0565FEC9" w14:textId="77777777" w:rsidR="000D4EF8" w:rsidRPr="00287268" w:rsidRDefault="00A7125A" w:rsidP="004901D3">
      <w:pPr>
        <w:pStyle w:val="EndNoteBibliography"/>
        <w:spacing w:after="0" w:line="480" w:lineRule="auto"/>
        <w:ind w:left="720" w:hanging="720"/>
      </w:pPr>
      <w:r w:rsidRPr="00287268">
        <w:rPr>
          <w:szCs w:val="24"/>
        </w:rPr>
        <w:fldChar w:fldCharType="begin"/>
      </w:r>
      <w:r w:rsidRPr="00287268">
        <w:rPr>
          <w:szCs w:val="24"/>
        </w:rPr>
        <w:instrText xml:space="preserve"> ADDIN EN.REFLIST </w:instrText>
      </w:r>
      <w:r w:rsidRPr="00287268">
        <w:rPr>
          <w:szCs w:val="24"/>
        </w:rPr>
        <w:fldChar w:fldCharType="separate"/>
      </w:r>
      <w:bookmarkStart w:id="1" w:name="_ENREF_1"/>
      <w:r w:rsidR="000D4EF8" w:rsidRPr="00287268">
        <w:t xml:space="preserve">Auer, Matthew, Kenneth Richards, David Seesholtz, Burnell Fischer, Christian Freitag, and Joshua Grice. 2011. "The U.S. Forest Service and Its Responsibilities under the National </w:t>
      </w:r>
      <w:r w:rsidR="000D4EF8" w:rsidRPr="00287268">
        <w:lastRenderedPageBreak/>
        <w:t xml:space="preserve">Environmental Policy Act: A Work Design Problem."  </w:t>
      </w:r>
      <w:r w:rsidR="000D4EF8" w:rsidRPr="00287268">
        <w:rPr>
          <w:i/>
        </w:rPr>
        <w:t>Public Organization Review</w:t>
      </w:r>
      <w:r w:rsidR="000D4EF8" w:rsidRPr="00287268">
        <w:t xml:space="preserve"> 11 (2):135-153. doi: 10.1007/s11115-010-0115-6.</w:t>
      </w:r>
      <w:bookmarkEnd w:id="1"/>
    </w:p>
    <w:p w14:paraId="30111863" w14:textId="77777777" w:rsidR="000D4EF8" w:rsidRPr="00287268" w:rsidRDefault="000D4EF8" w:rsidP="004901D3">
      <w:pPr>
        <w:pStyle w:val="EndNoteBibliography"/>
        <w:spacing w:after="0" w:line="480" w:lineRule="auto"/>
        <w:ind w:left="720" w:hanging="720"/>
      </w:pPr>
      <w:bookmarkStart w:id="2" w:name="_ENREF_2"/>
      <w:r w:rsidRPr="00287268">
        <w:t xml:space="preserve">Aycan, Zeynep, Rabindra Kanungo, Manuel Mendonca, Kaicheng Yu, Jürgen Deller, Günter Stahl, and Anwar Kurshid. 2000. "Impact of Culture on Human Resource Management Practices: A 10-Country Comparison."  </w:t>
      </w:r>
      <w:r w:rsidRPr="00287268">
        <w:rPr>
          <w:i/>
        </w:rPr>
        <w:t>Applied Psychology</w:t>
      </w:r>
      <w:r w:rsidRPr="00287268">
        <w:t xml:space="preserve"> 49 (1):192-221. doi: 10.1111/1464-0597.00010.</w:t>
      </w:r>
      <w:bookmarkEnd w:id="2"/>
    </w:p>
    <w:p w14:paraId="5338A871" w14:textId="77777777" w:rsidR="000D4EF8" w:rsidRPr="00287268" w:rsidRDefault="000D4EF8" w:rsidP="004901D3">
      <w:pPr>
        <w:pStyle w:val="EndNoteBibliography"/>
        <w:spacing w:after="0" w:line="480" w:lineRule="auto"/>
        <w:ind w:left="720" w:hanging="720"/>
      </w:pPr>
      <w:bookmarkStart w:id="3" w:name="_ENREF_3"/>
      <w:r w:rsidRPr="00287268">
        <w:t xml:space="preserve">Balogh, Brian. 2002. "Scientific forestry and the roots of the modern American state: Gifford Pinchot’s path to progressive reform."  </w:t>
      </w:r>
      <w:r w:rsidRPr="00287268">
        <w:rPr>
          <w:i/>
        </w:rPr>
        <w:t>Environmental history</w:t>
      </w:r>
      <w:r w:rsidRPr="00287268">
        <w:t xml:space="preserve"> 7 (2):198.</w:t>
      </w:r>
      <w:bookmarkEnd w:id="3"/>
    </w:p>
    <w:p w14:paraId="5D09CEFA" w14:textId="77777777" w:rsidR="000D4EF8" w:rsidRPr="00287268" w:rsidRDefault="000D4EF8" w:rsidP="004901D3">
      <w:pPr>
        <w:pStyle w:val="EndNoteBibliography"/>
        <w:spacing w:after="0" w:line="480" w:lineRule="auto"/>
        <w:ind w:left="720" w:hanging="720"/>
      </w:pPr>
      <w:bookmarkStart w:id="4" w:name="_ENREF_4"/>
      <w:r w:rsidRPr="00287268">
        <w:t xml:space="preserve">Barton, Gregory A. 2001. "Empire forestry and the origins of environmentalism."  </w:t>
      </w:r>
      <w:r w:rsidRPr="00287268">
        <w:rPr>
          <w:i/>
        </w:rPr>
        <w:t>Journal of Historical Geography</w:t>
      </w:r>
      <w:r w:rsidRPr="00287268">
        <w:t xml:space="preserve"> 27 (4):529-552.</w:t>
      </w:r>
      <w:bookmarkEnd w:id="4"/>
    </w:p>
    <w:p w14:paraId="72187BEA" w14:textId="77777777" w:rsidR="000D4EF8" w:rsidRPr="00287268" w:rsidRDefault="000D4EF8" w:rsidP="004901D3">
      <w:pPr>
        <w:pStyle w:val="EndNoteBibliography"/>
        <w:spacing w:after="0" w:line="480" w:lineRule="auto"/>
        <w:ind w:left="720" w:hanging="720"/>
      </w:pPr>
      <w:bookmarkStart w:id="5" w:name="_ENREF_5"/>
      <w:r w:rsidRPr="00287268">
        <w:t xml:space="preserve">Burton, Jason. 2012. "Kaufman’s Forest Ranger, Still Serving."  </w:t>
      </w:r>
      <w:r w:rsidRPr="00287268">
        <w:rPr>
          <w:i/>
        </w:rPr>
        <w:t>Public Administration Review</w:t>
      </w:r>
      <w:r w:rsidRPr="00287268">
        <w:t>:no-no. doi: 10.1111/j.1540-6210.2012.02591.x.</w:t>
      </w:r>
      <w:bookmarkEnd w:id="5"/>
    </w:p>
    <w:p w14:paraId="504E74B8" w14:textId="77777777" w:rsidR="000D4EF8" w:rsidRPr="00287268" w:rsidRDefault="000D4EF8" w:rsidP="004901D3">
      <w:pPr>
        <w:pStyle w:val="EndNoteBibliography"/>
        <w:spacing w:after="0" w:line="480" w:lineRule="auto"/>
        <w:ind w:left="720" w:hanging="720"/>
      </w:pPr>
      <w:bookmarkStart w:id="6" w:name="_ENREF_6"/>
      <w:r w:rsidRPr="00287268">
        <w:t xml:space="preserve">Bussell, Jennifer. 2012. </w:t>
      </w:r>
      <w:r w:rsidRPr="00287268">
        <w:rPr>
          <w:i/>
        </w:rPr>
        <w:t>Corruption and Reform in India Public Services in the Digital Age</w:t>
      </w:r>
      <w:r w:rsidRPr="00287268">
        <w:t>. Cambridge: Cambridge University Press.</w:t>
      </w:r>
      <w:bookmarkEnd w:id="6"/>
    </w:p>
    <w:p w14:paraId="64656981" w14:textId="77777777" w:rsidR="000D4EF8" w:rsidRPr="00287268" w:rsidRDefault="000D4EF8" w:rsidP="004901D3">
      <w:pPr>
        <w:pStyle w:val="EndNoteBibliography"/>
        <w:spacing w:after="0" w:line="480" w:lineRule="auto"/>
        <w:ind w:left="720" w:hanging="720"/>
      </w:pPr>
      <w:bookmarkStart w:id="7" w:name="_ENREF_7"/>
      <w:r w:rsidRPr="00287268">
        <w:t xml:space="preserve">Carpenter, Daniel P. 2001. </w:t>
      </w:r>
      <w:r w:rsidRPr="00287268">
        <w:rPr>
          <w:i/>
        </w:rPr>
        <w:t>The forging of bureaucratic autonomy : reputations, networks, and policy innovation in executive agencies, 1862-1928</w:t>
      </w:r>
      <w:r w:rsidRPr="00287268">
        <w:t>. Princeton, N.J.: Princeton University Press.</w:t>
      </w:r>
      <w:bookmarkEnd w:id="7"/>
    </w:p>
    <w:p w14:paraId="46D691C2" w14:textId="77777777" w:rsidR="000D4EF8" w:rsidRPr="00287268" w:rsidRDefault="000D4EF8" w:rsidP="004901D3">
      <w:pPr>
        <w:pStyle w:val="EndNoteBibliography"/>
        <w:spacing w:after="0" w:line="480" w:lineRule="auto"/>
        <w:ind w:left="720" w:hanging="720"/>
      </w:pPr>
      <w:bookmarkStart w:id="8" w:name="_ENREF_8"/>
      <w:r w:rsidRPr="00287268">
        <w:t xml:space="preserve">Carpenter, Daniel P., and George A. Krause. 2012. "Reputation and Public Administration."  </w:t>
      </w:r>
      <w:r w:rsidRPr="00287268">
        <w:rPr>
          <w:i/>
        </w:rPr>
        <w:t>Public Administration Review</w:t>
      </w:r>
      <w:r w:rsidRPr="00287268">
        <w:t xml:space="preserve"> 72 (1):26-32. doi: 10.1111/j.1540-6210.2011.02506.x.</w:t>
      </w:r>
      <w:bookmarkEnd w:id="8"/>
    </w:p>
    <w:p w14:paraId="65AB8E40" w14:textId="77777777" w:rsidR="000D4EF8" w:rsidRPr="00287268" w:rsidRDefault="000D4EF8" w:rsidP="004901D3">
      <w:pPr>
        <w:pStyle w:val="EndNoteBibliography"/>
        <w:spacing w:after="0" w:line="480" w:lineRule="auto"/>
        <w:ind w:left="720" w:hanging="720"/>
      </w:pPr>
      <w:bookmarkStart w:id="9" w:name="_ENREF_9"/>
      <w:r w:rsidRPr="00287268">
        <w:t xml:space="preserve">Carroll, Franklin O., John C. Freemuth, and Leslie R. Alm. 1996. "Women Forest Rangers: Revisiting Kaufman's The Forest Ranger."  </w:t>
      </w:r>
      <w:r w:rsidRPr="00287268">
        <w:rPr>
          <w:i/>
        </w:rPr>
        <w:t>Journal of forestry</w:t>
      </w:r>
      <w:r w:rsidRPr="00287268">
        <w:t>.</w:t>
      </w:r>
      <w:bookmarkEnd w:id="9"/>
    </w:p>
    <w:p w14:paraId="38A4BF91" w14:textId="77777777" w:rsidR="000D4EF8" w:rsidRPr="00287268" w:rsidRDefault="000D4EF8" w:rsidP="004901D3">
      <w:pPr>
        <w:pStyle w:val="EndNoteBibliography"/>
        <w:spacing w:after="0" w:line="480" w:lineRule="auto"/>
        <w:ind w:left="720" w:hanging="720"/>
      </w:pPr>
      <w:bookmarkStart w:id="10" w:name="_ENREF_10"/>
      <w:r w:rsidRPr="00287268">
        <w:t xml:space="preserve">Chaturvedi, Rohini. 2016. "India's forest federalism."  </w:t>
      </w:r>
      <w:r w:rsidRPr="00287268">
        <w:rPr>
          <w:i/>
        </w:rPr>
        <w:t>Contemporary South Asia</w:t>
      </w:r>
      <w:r w:rsidRPr="00287268">
        <w:t xml:space="preserve"> 24 (1):1-18. doi: 10.1080/09584935.2015.1132189.</w:t>
      </w:r>
      <w:bookmarkEnd w:id="10"/>
    </w:p>
    <w:p w14:paraId="3DEDE61C" w14:textId="77777777" w:rsidR="000D4EF8" w:rsidRPr="00287268" w:rsidRDefault="000D4EF8" w:rsidP="004901D3">
      <w:pPr>
        <w:pStyle w:val="EndNoteBibliography"/>
        <w:spacing w:after="0" w:line="480" w:lineRule="auto"/>
        <w:ind w:left="720" w:hanging="720"/>
      </w:pPr>
      <w:bookmarkStart w:id="11" w:name="_ENREF_11"/>
      <w:r w:rsidRPr="00287268">
        <w:lastRenderedPageBreak/>
        <w:t xml:space="preserve">Clarke, Jeanne Nienaber, and Daniel McCool. 1996. </w:t>
      </w:r>
      <w:r w:rsidRPr="00287268">
        <w:rPr>
          <w:i/>
        </w:rPr>
        <w:t>Staking out the terrain : power and performance among natural resource agencies</w:t>
      </w:r>
      <w:r w:rsidRPr="00287268">
        <w:t xml:space="preserve">, </w:t>
      </w:r>
      <w:r w:rsidRPr="00287268">
        <w:rPr>
          <w:i/>
        </w:rPr>
        <w:t>SUNY series in environmental politics and policy</w:t>
      </w:r>
      <w:r w:rsidRPr="00287268">
        <w:t>. Albany: State University of New York Press.</w:t>
      </w:r>
      <w:bookmarkEnd w:id="11"/>
    </w:p>
    <w:p w14:paraId="5A7B7987" w14:textId="77777777" w:rsidR="000D4EF8" w:rsidRPr="00287268" w:rsidRDefault="000D4EF8" w:rsidP="004901D3">
      <w:pPr>
        <w:pStyle w:val="EndNoteBibliography"/>
        <w:spacing w:after="0" w:line="480" w:lineRule="auto"/>
        <w:ind w:left="720" w:hanging="720"/>
      </w:pPr>
      <w:bookmarkStart w:id="12" w:name="_ENREF_12"/>
      <w:r w:rsidRPr="00287268">
        <w:t xml:space="preserve">Clary, David A. 1986. </w:t>
      </w:r>
      <w:r w:rsidRPr="00287268">
        <w:rPr>
          <w:i/>
        </w:rPr>
        <w:t>Timber and the Forest Service</w:t>
      </w:r>
      <w:r w:rsidRPr="00287268">
        <w:t>. Lawrence: University Press of Kansas.</w:t>
      </w:r>
      <w:bookmarkEnd w:id="12"/>
    </w:p>
    <w:p w14:paraId="5A1E6D03" w14:textId="77777777" w:rsidR="000D4EF8" w:rsidRPr="00287268" w:rsidRDefault="000D4EF8" w:rsidP="004901D3">
      <w:pPr>
        <w:pStyle w:val="EndNoteBibliography"/>
        <w:spacing w:after="0" w:line="480" w:lineRule="auto"/>
        <w:ind w:left="720" w:hanging="720"/>
      </w:pPr>
      <w:bookmarkStart w:id="13" w:name="_ENREF_13"/>
      <w:r w:rsidRPr="00287268">
        <w:t xml:space="preserve">Coleman, Eric A. 2014. "Behavioral Determinants of Citizen Involvement: Evidence from Natural Resource Decentralization Policy."  </w:t>
      </w:r>
      <w:r w:rsidRPr="00287268">
        <w:rPr>
          <w:i/>
        </w:rPr>
        <w:t>Public Administration Review</w:t>
      </w:r>
      <w:r w:rsidRPr="00287268">
        <w:t>:n/a-n/a. doi: 10.1111/puar.12249.</w:t>
      </w:r>
      <w:bookmarkEnd w:id="13"/>
    </w:p>
    <w:p w14:paraId="0FDAC859" w14:textId="77777777" w:rsidR="000D4EF8" w:rsidRPr="00287268" w:rsidRDefault="000D4EF8" w:rsidP="004901D3">
      <w:pPr>
        <w:pStyle w:val="EndNoteBibliography"/>
        <w:spacing w:after="0" w:line="480" w:lineRule="auto"/>
        <w:ind w:left="720" w:hanging="720"/>
      </w:pPr>
      <w:bookmarkStart w:id="14" w:name="_ENREF_14"/>
      <w:r w:rsidRPr="00287268">
        <w:t xml:space="preserve">Coleman, Eric A., and Forrest Fleischman. 2012. "Comparing Forest Decentralization and Local Institutional Change in Bolivia, Kenya, Mexico, and Uganda."  </w:t>
      </w:r>
      <w:r w:rsidRPr="00287268">
        <w:rPr>
          <w:i/>
        </w:rPr>
        <w:t>World Development</w:t>
      </w:r>
      <w:r w:rsidRPr="00287268">
        <w:t xml:space="preserve"> 40 (4):836-849. doi: 10.1016/j.worlddev.2011.09.008.</w:t>
      </w:r>
      <w:bookmarkEnd w:id="14"/>
    </w:p>
    <w:p w14:paraId="18CAAC39" w14:textId="77777777" w:rsidR="000D4EF8" w:rsidRPr="00287268" w:rsidRDefault="000D4EF8" w:rsidP="004901D3">
      <w:pPr>
        <w:pStyle w:val="EndNoteBibliography"/>
        <w:spacing w:after="0" w:line="480" w:lineRule="auto"/>
        <w:ind w:left="720" w:hanging="720"/>
      </w:pPr>
      <w:bookmarkStart w:id="15" w:name="_ENREF_15"/>
      <w:r w:rsidRPr="00287268">
        <w:t xml:space="preserve">Collier, David. 2011. "Understanding Process Tracing."  </w:t>
      </w:r>
      <w:r w:rsidRPr="00287268">
        <w:rPr>
          <w:i/>
        </w:rPr>
        <w:t>PS: Political Science &amp; Politics</w:t>
      </w:r>
      <w:r w:rsidRPr="00287268">
        <w:t xml:space="preserve"> 44 (04):823-830. doi: doi:10.1017/S1049096511001429.</w:t>
      </w:r>
      <w:bookmarkEnd w:id="15"/>
    </w:p>
    <w:p w14:paraId="78E9FDCE" w14:textId="77777777" w:rsidR="000D4EF8" w:rsidRPr="00287268" w:rsidRDefault="000D4EF8" w:rsidP="004901D3">
      <w:pPr>
        <w:pStyle w:val="EndNoteBibliography"/>
        <w:spacing w:after="0" w:line="480" w:lineRule="auto"/>
        <w:ind w:left="720" w:hanging="720"/>
      </w:pPr>
      <w:bookmarkStart w:id="16" w:name="_ENREF_16"/>
      <w:r w:rsidRPr="00287268">
        <w:t>Dialogos. 2007. Integrating Mission Accomplishment with Safety at the U.S. Forest Service: Diagnostic Memo Summary (Draft). Washington, DC: USDA-Forest Service.</w:t>
      </w:r>
      <w:bookmarkEnd w:id="16"/>
    </w:p>
    <w:p w14:paraId="6CECD828" w14:textId="77777777" w:rsidR="000D4EF8" w:rsidRPr="00287268" w:rsidRDefault="000D4EF8" w:rsidP="004901D3">
      <w:pPr>
        <w:pStyle w:val="EndNoteBibliography"/>
        <w:spacing w:after="0" w:line="480" w:lineRule="auto"/>
        <w:ind w:left="720" w:hanging="720"/>
      </w:pPr>
      <w:bookmarkStart w:id="17" w:name="_ENREF_17"/>
      <w:r w:rsidRPr="00287268">
        <w:t xml:space="preserve">Durant, Robert F. 2015. "Whither Power in Public Administration? Attainment, Dissipation, and Loss."  </w:t>
      </w:r>
      <w:r w:rsidRPr="00287268">
        <w:rPr>
          <w:i/>
        </w:rPr>
        <w:t>Public Administration Review</w:t>
      </w:r>
      <w:r w:rsidRPr="00287268">
        <w:t xml:space="preserve"> 75 (2):206-218. doi: 10.1111/puar.12332.</w:t>
      </w:r>
      <w:bookmarkEnd w:id="17"/>
    </w:p>
    <w:p w14:paraId="6251BB3E" w14:textId="77777777" w:rsidR="000D4EF8" w:rsidRPr="00287268" w:rsidRDefault="000D4EF8" w:rsidP="004901D3">
      <w:pPr>
        <w:pStyle w:val="EndNoteBibliography"/>
        <w:spacing w:after="0" w:line="480" w:lineRule="auto"/>
        <w:ind w:left="720" w:hanging="720"/>
      </w:pPr>
      <w:bookmarkStart w:id="18" w:name="_ENREF_18"/>
      <w:r w:rsidRPr="00287268">
        <w:t xml:space="preserve">Durbin, Kathie. 1996. </w:t>
      </w:r>
      <w:r w:rsidRPr="00287268">
        <w:rPr>
          <w:i/>
        </w:rPr>
        <w:t>Tree Huggers: Victory, Defeat &amp; Renewal in the Northwest Ancient Forest Campaign</w:t>
      </w:r>
      <w:r w:rsidRPr="00287268">
        <w:t>. Seattle: The Mountaineers.</w:t>
      </w:r>
      <w:bookmarkEnd w:id="18"/>
    </w:p>
    <w:p w14:paraId="4BE64F5E" w14:textId="77777777" w:rsidR="000D4EF8" w:rsidRPr="00287268" w:rsidRDefault="000D4EF8" w:rsidP="004901D3">
      <w:pPr>
        <w:pStyle w:val="EndNoteBibliography"/>
        <w:spacing w:after="0" w:line="480" w:lineRule="auto"/>
        <w:ind w:left="720" w:hanging="720"/>
      </w:pPr>
      <w:bookmarkStart w:id="19" w:name="_ENREF_19"/>
      <w:r w:rsidRPr="00287268">
        <w:t xml:space="preserve">Fenno, Richard F. 1990. </w:t>
      </w:r>
      <w:r w:rsidRPr="00287268">
        <w:rPr>
          <w:i/>
        </w:rPr>
        <w:t>Watching politicians : essays on participant observation</w:t>
      </w:r>
      <w:r w:rsidRPr="00287268">
        <w:t>. Berkeley, Calif.: Institute of Governmental Studies, University of California at Berkeley.</w:t>
      </w:r>
      <w:bookmarkEnd w:id="19"/>
    </w:p>
    <w:p w14:paraId="430ABE35" w14:textId="77777777" w:rsidR="000D4EF8" w:rsidRPr="00287268" w:rsidRDefault="000D4EF8" w:rsidP="004901D3">
      <w:pPr>
        <w:pStyle w:val="EndNoteBibliography"/>
        <w:spacing w:after="0" w:line="480" w:lineRule="auto"/>
        <w:ind w:left="720" w:hanging="720"/>
      </w:pPr>
      <w:bookmarkStart w:id="20" w:name="_ENREF_20"/>
      <w:r w:rsidRPr="00287268">
        <w:t>Fleischman, Forrest. 2012. "Public servant behavior and forest policy implementation in Central India." Ph.D. 3527562, Indiana University.</w:t>
      </w:r>
      <w:bookmarkEnd w:id="20"/>
    </w:p>
    <w:p w14:paraId="2B89821E" w14:textId="46F73773" w:rsidR="000D4EF8" w:rsidRPr="00287268" w:rsidRDefault="000D4EF8" w:rsidP="004901D3">
      <w:pPr>
        <w:pStyle w:val="EndNoteBibliography"/>
        <w:spacing w:after="0" w:line="480" w:lineRule="auto"/>
        <w:ind w:left="720" w:hanging="720"/>
      </w:pPr>
      <w:bookmarkStart w:id="21" w:name="_ENREF_21"/>
      <w:r w:rsidRPr="00287268">
        <w:lastRenderedPageBreak/>
        <w:t xml:space="preserve">Fleischman, Forrest. 2014. "Why do Foresters Plant Trees? Testing Theories of Bureaucratic Decision-Making in Central India."  </w:t>
      </w:r>
      <w:r w:rsidRPr="00287268">
        <w:rPr>
          <w:i/>
        </w:rPr>
        <w:t>World Development</w:t>
      </w:r>
      <w:r w:rsidRPr="00287268">
        <w:t xml:space="preserve"> 62:62-74. doi: </w:t>
      </w:r>
      <w:hyperlink r:id="rId10" w:history="1">
        <w:r w:rsidRPr="00287268">
          <w:rPr>
            <w:rStyle w:val="Hyperlink"/>
          </w:rPr>
          <w:t>http://dx.doi.org/10.1016/j.worlddev.2014.05.008</w:t>
        </w:r>
      </w:hyperlink>
      <w:r w:rsidRPr="00287268">
        <w:t>.</w:t>
      </w:r>
      <w:bookmarkEnd w:id="21"/>
    </w:p>
    <w:p w14:paraId="34DBF551" w14:textId="77777777" w:rsidR="000D4EF8" w:rsidRPr="00287268" w:rsidRDefault="000D4EF8" w:rsidP="004901D3">
      <w:pPr>
        <w:pStyle w:val="EndNoteBibliography"/>
        <w:spacing w:after="0" w:line="480" w:lineRule="auto"/>
        <w:ind w:left="720" w:hanging="720"/>
      </w:pPr>
      <w:bookmarkStart w:id="22" w:name="_ENREF_22"/>
      <w:r w:rsidRPr="00287268">
        <w:t xml:space="preserve">Fleischman, Forrest. 2016. "Understanding India’s forest bureaucracy: a review."  </w:t>
      </w:r>
      <w:r w:rsidRPr="00287268">
        <w:rPr>
          <w:i/>
        </w:rPr>
        <w:t>Regional Environmental Change</w:t>
      </w:r>
      <w:r w:rsidRPr="00287268">
        <w:t xml:space="preserve"> 16 (1):153-165. doi: 10.1007/s10113-015-0844-8.</w:t>
      </w:r>
      <w:bookmarkEnd w:id="22"/>
    </w:p>
    <w:p w14:paraId="2229B83A" w14:textId="77777777" w:rsidR="000D4EF8" w:rsidRPr="00287268" w:rsidRDefault="000D4EF8" w:rsidP="004901D3">
      <w:pPr>
        <w:pStyle w:val="EndNoteBibliography"/>
        <w:spacing w:after="0" w:line="480" w:lineRule="auto"/>
        <w:ind w:left="720" w:hanging="720"/>
      </w:pPr>
      <w:bookmarkStart w:id="23" w:name="_ENREF_23"/>
      <w:r w:rsidRPr="00287268">
        <w:t xml:space="preserve">Fleming, Casey J., Emily B. McCartha, and Toddi A. Steelman. 2015. "Conflict and Collaboration in Wildfire Management: The Role of Mission Alignment."  </w:t>
      </w:r>
      <w:r w:rsidRPr="00287268">
        <w:rPr>
          <w:i/>
        </w:rPr>
        <w:t>Public Administration Review</w:t>
      </w:r>
      <w:r w:rsidRPr="00287268">
        <w:t xml:space="preserve"> 75 (3):445-454. doi: 10.1111/puar.12353.</w:t>
      </w:r>
      <w:bookmarkEnd w:id="23"/>
    </w:p>
    <w:p w14:paraId="5AB3B077" w14:textId="77777777" w:rsidR="000D4EF8" w:rsidRPr="00287268" w:rsidRDefault="000D4EF8" w:rsidP="004901D3">
      <w:pPr>
        <w:pStyle w:val="EndNoteBibliography"/>
        <w:spacing w:after="0" w:line="480" w:lineRule="auto"/>
        <w:ind w:left="720" w:hanging="720"/>
      </w:pPr>
      <w:bookmarkStart w:id="24" w:name="_ENREF_24"/>
      <w:r w:rsidRPr="00287268">
        <w:t xml:space="preserve">Gaventa, John. 1980. </w:t>
      </w:r>
      <w:r w:rsidRPr="00287268">
        <w:rPr>
          <w:i/>
        </w:rPr>
        <w:t>Power and powerlessness : quiescence and rebellion in an Appalachian valley</w:t>
      </w:r>
      <w:r w:rsidRPr="00287268">
        <w:t>. Urbana: University of Illinois Press.</w:t>
      </w:r>
      <w:bookmarkEnd w:id="24"/>
    </w:p>
    <w:p w14:paraId="35EE9B56" w14:textId="77777777" w:rsidR="000D4EF8" w:rsidRPr="00287268" w:rsidRDefault="000D4EF8" w:rsidP="004901D3">
      <w:pPr>
        <w:pStyle w:val="EndNoteBibliography"/>
        <w:spacing w:after="0" w:line="480" w:lineRule="auto"/>
        <w:ind w:left="720" w:hanging="720"/>
      </w:pPr>
      <w:bookmarkStart w:id="25" w:name="_ENREF_25"/>
      <w:r w:rsidRPr="00287268">
        <w:t xml:space="preserve">George, Alexander L., and Andrew Bennett. 2005. </w:t>
      </w:r>
      <w:r w:rsidRPr="00287268">
        <w:rPr>
          <w:i/>
        </w:rPr>
        <w:t>Case studies and theory development in the social sciences</w:t>
      </w:r>
      <w:r w:rsidRPr="00287268">
        <w:t xml:space="preserve">, </w:t>
      </w:r>
      <w:r w:rsidRPr="00287268">
        <w:rPr>
          <w:i/>
        </w:rPr>
        <w:t>BCSIA studies in international security</w:t>
      </w:r>
      <w:r w:rsidRPr="00287268">
        <w:t>. Cambridge, Mass.: MIT Press.</w:t>
      </w:r>
      <w:bookmarkEnd w:id="25"/>
    </w:p>
    <w:p w14:paraId="67645FA8" w14:textId="77777777" w:rsidR="000D4EF8" w:rsidRPr="00287268" w:rsidRDefault="000D4EF8" w:rsidP="004901D3">
      <w:pPr>
        <w:pStyle w:val="EndNoteBibliography"/>
        <w:spacing w:after="0" w:line="480" w:lineRule="auto"/>
        <w:ind w:left="720" w:hanging="720"/>
      </w:pPr>
      <w:bookmarkStart w:id="26" w:name="_ENREF_26"/>
      <w:r w:rsidRPr="00287268">
        <w:t xml:space="preserve">Hannam, Kevin. 2000. "Educating an Environmental Elite: The Training of the Indian Forest Service."  </w:t>
      </w:r>
      <w:r w:rsidRPr="00287268">
        <w:rPr>
          <w:i/>
        </w:rPr>
        <w:t>International Research in Geographical and Environmental Education</w:t>
      </w:r>
      <w:r w:rsidRPr="00287268">
        <w:t xml:space="preserve"> 9 (4):285-295.</w:t>
      </w:r>
      <w:bookmarkEnd w:id="26"/>
    </w:p>
    <w:p w14:paraId="60C40F46" w14:textId="77777777" w:rsidR="000D4EF8" w:rsidRPr="00287268" w:rsidRDefault="000D4EF8" w:rsidP="004901D3">
      <w:pPr>
        <w:pStyle w:val="EndNoteBibliography"/>
        <w:spacing w:after="0" w:line="480" w:lineRule="auto"/>
        <w:ind w:left="720" w:hanging="720"/>
      </w:pPr>
      <w:bookmarkStart w:id="27" w:name="_ENREF_27"/>
      <w:r w:rsidRPr="00287268">
        <w:t xml:space="preserve">Hays, Samuel P. 1987. </w:t>
      </w:r>
      <w:r w:rsidRPr="00287268">
        <w:rPr>
          <w:i/>
        </w:rPr>
        <w:t>Beauty, Health, and Permanence</w:t>
      </w:r>
      <w:r w:rsidRPr="00287268">
        <w:t>. New York: Cambridge University Press.</w:t>
      </w:r>
      <w:bookmarkEnd w:id="27"/>
    </w:p>
    <w:p w14:paraId="587AD151" w14:textId="77777777" w:rsidR="000D4EF8" w:rsidRPr="00287268" w:rsidRDefault="000D4EF8" w:rsidP="004901D3">
      <w:pPr>
        <w:pStyle w:val="EndNoteBibliography"/>
        <w:spacing w:after="0" w:line="480" w:lineRule="auto"/>
        <w:ind w:left="720" w:hanging="720"/>
      </w:pPr>
      <w:bookmarkStart w:id="28" w:name="_ENREF_28"/>
      <w:r w:rsidRPr="00287268">
        <w:t xml:space="preserve">Hirt, Paul W. 1994. </w:t>
      </w:r>
      <w:r w:rsidRPr="00287268">
        <w:rPr>
          <w:i/>
        </w:rPr>
        <w:t>A Conspiracy of Optimism: Management of the National Forests since World War Two</w:t>
      </w:r>
      <w:r w:rsidRPr="00287268">
        <w:t>. Lincoln, NE: University of Nebraska Press.</w:t>
      </w:r>
      <w:bookmarkEnd w:id="28"/>
    </w:p>
    <w:p w14:paraId="671ABBDD" w14:textId="77777777" w:rsidR="000D4EF8" w:rsidRPr="00287268" w:rsidRDefault="000D4EF8" w:rsidP="004901D3">
      <w:pPr>
        <w:pStyle w:val="EndNoteBibliography"/>
        <w:spacing w:after="0" w:line="480" w:lineRule="auto"/>
        <w:ind w:left="720" w:hanging="720"/>
      </w:pPr>
      <w:bookmarkStart w:id="29" w:name="_ENREF_29"/>
      <w:r w:rsidRPr="00287268">
        <w:t xml:space="preserve">Hoberg, George. 2001. "The Emerging Triumph of Ecosystem Management:  The Transformation of Federal Forest Policy." In </w:t>
      </w:r>
      <w:r w:rsidRPr="00287268">
        <w:rPr>
          <w:i/>
        </w:rPr>
        <w:t>Western Public Lands and Environmental Politics</w:t>
      </w:r>
      <w:r w:rsidRPr="00287268">
        <w:t>, edited by Charles Davis, 55-85. Boulder, CO: Westview Press.</w:t>
      </w:r>
      <w:bookmarkEnd w:id="29"/>
    </w:p>
    <w:p w14:paraId="246DF9ED" w14:textId="77777777" w:rsidR="000D4EF8" w:rsidRPr="00287268" w:rsidRDefault="000D4EF8" w:rsidP="004901D3">
      <w:pPr>
        <w:pStyle w:val="EndNoteBibliography"/>
        <w:spacing w:after="0" w:line="480" w:lineRule="auto"/>
        <w:ind w:left="720" w:hanging="720"/>
      </w:pPr>
      <w:bookmarkStart w:id="30" w:name="_ENREF_30"/>
      <w:r w:rsidRPr="00287268">
        <w:lastRenderedPageBreak/>
        <w:t xml:space="preserve">Indira Gandhi National Forest Academy. 2010. </w:t>
      </w:r>
      <w:r w:rsidRPr="00287268">
        <w:rPr>
          <w:i/>
        </w:rPr>
        <w:t>Training Handbook: Professional Training Course</w:t>
      </w:r>
      <w:r w:rsidRPr="00287268">
        <w:t>. Dehra Dun, India: Indira Gandhi National Forest Academy.</w:t>
      </w:r>
      <w:bookmarkEnd w:id="30"/>
    </w:p>
    <w:p w14:paraId="38E9B373" w14:textId="77777777" w:rsidR="000D4EF8" w:rsidRPr="00287268" w:rsidRDefault="000D4EF8" w:rsidP="004901D3">
      <w:pPr>
        <w:pStyle w:val="EndNoteBibliography"/>
        <w:spacing w:after="0" w:line="480" w:lineRule="auto"/>
        <w:ind w:left="720" w:hanging="720"/>
      </w:pPr>
      <w:bookmarkStart w:id="31" w:name="_ENREF_31"/>
      <w:r w:rsidRPr="00287268">
        <w:t xml:space="preserve">Iyer, Lakshmi, and Anandi Mani. 2011. "Traveling Agents: Political Change and Bureaucratic Turnover in India."  </w:t>
      </w:r>
      <w:r w:rsidRPr="00287268">
        <w:rPr>
          <w:i/>
        </w:rPr>
        <w:t>Review of Economics and Statistics</w:t>
      </w:r>
      <w:r w:rsidRPr="00287268">
        <w:t xml:space="preserve"> 94 (3):723-739. doi: 10.1162/REST_a_00183.</w:t>
      </w:r>
      <w:bookmarkEnd w:id="31"/>
    </w:p>
    <w:p w14:paraId="32F413A6" w14:textId="77777777" w:rsidR="000D4EF8" w:rsidRPr="00287268" w:rsidRDefault="000D4EF8" w:rsidP="004901D3">
      <w:pPr>
        <w:pStyle w:val="EndNoteBibliography"/>
        <w:spacing w:after="0" w:line="480" w:lineRule="auto"/>
        <w:ind w:left="720" w:hanging="720"/>
      </w:pPr>
      <w:bookmarkStart w:id="32" w:name="_ENREF_32"/>
      <w:r w:rsidRPr="00287268">
        <w:t xml:space="preserve">Jeffrey, Craig. 2009. "Fixing Futures: Educated Unemployment through a North Indian Lens."  </w:t>
      </w:r>
      <w:r w:rsidRPr="00287268">
        <w:rPr>
          <w:i/>
        </w:rPr>
        <w:t>Comparative Studies in Society and History</w:t>
      </w:r>
      <w:r w:rsidRPr="00287268">
        <w:t xml:space="preserve"> 51 (01):182-211. doi: doi:10.1017/S0010417509000085.</w:t>
      </w:r>
      <w:bookmarkEnd w:id="32"/>
    </w:p>
    <w:p w14:paraId="4AB85279" w14:textId="77777777" w:rsidR="000D4EF8" w:rsidRPr="00287268" w:rsidRDefault="000D4EF8" w:rsidP="004901D3">
      <w:pPr>
        <w:pStyle w:val="EndNoteBibliography"/>
        <w:spacing w:after="0" w:line="480" w:lineRule="auto"/>
        <w:ind w:left="720" w:hanging="720"/>
      </w:pPr>
      <w:bookmarkStart w:id="33" w:name="_ENREF_33"/>
      <w:r w:rsidRPr="00287268">
        <w:t xml:space="preserve">Jenkins-Smith, Hank C, Daniel Nohrstedt, Christopher M Weible, and Paul A Sabatier. 2014. "The advocacy coalition framework: Foundations, evolution, and ongoing research." In </w:t>
      </w:r>
      <w:r w:rsidRPr="00287268">
        <w:rPr>
          <w:i/>
        </w:rPr>
        <w:t>Theories of the policy process</w:t>
      </w:r>
      <w:r w:rsidRPr="00287268">
        <w:t>, edited by P. Sabatier and Chris Weible. New York: Westview Press.</w:t>
      </w:r>
      <w:bookmarkEnd w:id="33"/>
    </w:p>
    <w:p w14:paraId="5C6901BA" w14:textId="77777777" w:rsidR="000D4EF8" w:rsidRPr="00287268" w:rsidRDefault="000D4EF8" w:rsidP="004901D3">
      <w:pPr>
        <w:pStyle w:val="EndNoteBibliography"/>
        <w:spacing w:after="0" w:line="480" w:lineRule="auto"/>
        <w:ind w:left="720" w:hanging="720"/>
      </w:pPr>
      <w:bookmarkStart w:id="34" w:name="_ENREF_34"/>
      <w:r w:rsidRPr="00287268">
        <w:t>Kashwan, Prakash. 2011. "Democracy in the Woods: The Politics of Institutional Change in India's Forest Areas." PhD, School of Public and Environmental Affairs, Indiana University.</w:t>
      </w:r>
      <w:bookmarkEnd w:id="34"/>
    </w:p>
    <w:p w14:paraId="599C4198" w14:textId="77777777" w:rsidR="000D4EF8" w:rsidRPr="00287268" w:rsidRDefault="000D4EF8" w:rsidP="004901D3">
      <w:pPr>
        <w:pStyle w:val="EndNoteBibliography"/>
        <w:spacing w:after="0" w:line="480" w:lineRule="auto"/>
        <w:ind w:left="720" w:hanging="720"/>
      </w:pPr>
      <w:bookmarkStart w:id="35" w:name="_ENREF_35"/>
      <w:r w:rsidRPr="00287268">
        <w:t xml:space="preserve">Kaufman, Harold Frederick, and Lois C Kaufman. 1946. </w:t>
      </w:r>
      <w:r w:rsidRPr="00287268">
        <w:rPr>
          <w:i/>
        </w:rPr>
        <w:t>Toward the stabilization and enrichment of a forest community</w:t>
      </w:r>
      <w:r w:rsidRPr="00287268">
        <w:t>: Montana Study, University of Montana.</w:t>
      </w:r>
      <w:bookmarkEnd w:id="35"/>
    </w:p>
    <w:p w14:paraId="79E59C59" w14:textId="77777777" w:rsidR="000D4EF8" w:rsidRPr="00287268" w:rsidRDefault="000D4EF8" w:rsidP="004901D3">
      <w:pPr>
        <w:pStyle w:val="EndNoteBibliography"/>
        <w:spacing w:after="0" w:line="480" w:lineRule="auto"/>
        <w:ind w:left="720" w:hanging="720"/>
      </w:pPr>
      <w:bookmarkStart w:id="36" w:name="_ENREF_36"/>
      <w:r w:rsidRPr="00287268">
        <w:t xml:space="preserve">Kaufman, Herbert. 1960. </w:t>
      </w:r>
      <w:r w:rsidRPr="00287268">
        <w:rPr>
          <w:i/>
        </w:rPr>
        <w:t>The Forest Ranger: A Study in Administrative Behavior</w:t>
      </w:r>
      <w:r w:rsidRPr="00287268">
        <w:t>. Washington D.C.: Resources for the Future.</w:t>
      </w:r>
      <w:bookmarkEnd w:id="36"/>
    </w:p>
    <w:p w14:paraId="6F0A2766" w14:textId="77777777" w:rsidR="000D4EF8" w:rsidRPr="00287268" w:rsidRDefault="000D4EF8" w:rsidP="004901D3">
      <w:pPr>
        <w:pStyle w:val="EndNoteBibliography"/>
        <w:spacing w:after="0" w:line="480" w:lineRule="auto"/>
        <w:ind w:left="720" w:hanging="720"/>
      </w:pPr>
      <w:bookmarkStart w:id="37" w:name="_ENREF_37"/>
      <w:r w:rsidRPr="00287268">
        <w:t xml:space="preserve">Kay, Adrian, and Phillip Baker. 2015. "What Can Causal Process Tracing Offer to Policy Studies? A Review of the Literature."  </w:t>
      </w:r>
      <w:r w:rsidRPr="00287268">
        <w:rPr>
          <w:i/>
        </w:rPr>
        <w:t>Policy Studies Journal</w:t>
      </w:r>
      <w:r w:rsidRPr="00287268">
        <w:t xml:space="preserve"> 43 (1):1-21. doi: 10.1111/psj.12092.</w:t>
      </w:r>
      <w:bookmarkEnd w:id="37"/>
    </w:p>
    <w:p w14:paraId="6BE5F184" w14:textId="77777777" w:rsidR="000D4EF8" w:rsidRPr="00287268" w:rsidRDefault="000D4EF8" w:rsidP="004901D3">
      <w:pPr>
        <w:pStyle w:val="EndNoteBibliography"/>
        <w:spacing w:after="0" w:line="480" w:lineRule="auto"/>
        <w:ind w:left="720" w:hanging="720"/>
      </w:pPr>
      <w:bookmarkStart w:id="38" w:name="_ENREF_38"/>
      <w:r w:rsidRPr="00287268">
        <w:lastRenderedPageBreak/>
        <w:t xml:space="preserve">Keele, Denise M., Robert W. Malmsheimer, Donald W. Floyd, and Jerome E. Perez. 2006. "Forest service land management litigation 1989-2002."  </w:t>
      </w:r>
      <w:r w:rsidRPr="00287268">
        <w:rPr>
          <w:i/>
        </w:rPr>
        <w:t>Journal of Forestry</w:t>
      </w:r>
      <w:r w:rsidRPr="00287268">
        <w:t xml:space="preserve"> 104 (4):196-202.</w:t>
      </w:r>
      <w:bookmarkEnd w:id="38"/>
    </w:p>
    <w:p w14:paraId="0E2A94BA" w14:textId="77777777" w:rsidR="000D4EF8" w:rsidRPr="00287268" w:rsidRDefault="000D4EF8" w:rsidP="004901D3">
      <w:pPr>
        <w:pStyle w:val="EndNoteBibliography"/>
        <w:spacing w:after="0" w:line="480" w:lineRule="auto"/>
        <w:ind w:left="720" w:hanging="720"/>
      </w:pPr>
      <w:bookmarkStart w:id="39" w:name="_ENREF_39"/>
      <w:r w:rsidRPr="00287268">
        <w:t xml:space="preserve">Kohm, Kathryn A., and Jerry F. Franklin, eds. 1997. </w:t>
      </w:r>
      <w:r w:rsidRPr="00287268">
        <w:rPr>
          <w:i/>
        </w:rPr>
        <w:t>Creating a Forestry for the 21st Century</w:t>
      </w:r>
      <w:r w:rsidRPr="00287268">
        <w:t>. Covelo, CA: Island Press.</w:t>
      </w:r>
      <w:bookmarkEnd w:id="39"/>
    </w:p>
    <w:p w14:paraId="504BF59A" w14:textId="77777777" w:rsidR="000D4EF8" w:rsidRPr="00287268" w:rsidRDefault="000D4EF8" w:rsidP="004901D3">
      <w:pPr>
        <w:pStyle w:val="EndNoteBibliography"/>
        <w:spacing w:after="0" w:line="480" w:lineRule="auto"/>
        <w:ind w:left="720" w:hanging="720"/>
      </w:pPr>
      <w:bookmarkStart w:id="40" w:name="_ENREF_40"/>
      <w:r w:rsidRPr="00287268">
        <w:t xml:space="preserve">Koontz, T. M. 2007. "Federal and State Public Forest Administration in the New Millennium: Revisiting Herbert Kaufman’s The Forest Ranger."  </w:t>
      </w:r>
      <w:r w:rsidRPr="00287268">
        <w:rPr>
          <w:i/>
        </w:rPr>
        <w:t>Public Administration Review</w:t>
      </w:r>
      <w:r w:rsidRPr="00287268">
        <w:t xml:space="preserve"> 67 (1):152-164. doi: 10.1111/j.1540-6210.2006.00704.x.</w:t>
      </w:r>
      <w:bookmarkEnd w:id="40"/>
    </w:p>
    <w:p w14:paraId="2058C621" w14:textId="77777777" w:rsidR="000D4EF8" w:rsidRPr="00287268" w:rsidRDefault="000D4EF8" w:rsidP="004901D3">
      <w:pPr>
        <w:pStyle w:val="EndNoteBibliography"/>
        <w:spacing w:after="0" w:line="480" w:lineRule="auto"/>
        <w:ind w:left="720" w:hanging="720"/>
      </w:pPr>
      <w:bookmarkStart w:id="41" w:name="_ENREF_41"/>
      <w:r w:rsidRPr="00287268">
        <w:t xml:space="preserve">Kumar, Kundan, and John M. Kerr. 2012. "Democratic Assertions: The Making of India's Recognition of Forest Rights Act."  </w:t>
      </w:r>
      <w:r w:rsidRPr="00287268">
        <w:rPr>
          <w:i/>
        </w:rPr>
        <w:t>Development and Change</w:t>
      </w:r>
      <w:r w:rsidRPr="00287268">
        <w:t xml:space="preserve"> 43 (3):751-771. doi: 10.1111/j.1467-7660.2012.01777.x.</w:t>
      </w:r>
      <w:bookmarkEnd w:id="41"/>
    </w:p>
    <w:p w14:paraId="3CAFC252" w14:textId="77777777" w:rsidR="000D4EF8" w:rsidRPr="00287268" w:rsidRDefault="000D4EF8" w:rsidP="004901D3">
      <w:pPr>
        <w:pStyle w:val="EndNoteBibliography"/>
        <w:spacing w:after="0" w:line="480" w:lineRule="auto"/>
        <w:ind w:left="720" w:hanging="720"/>
      </w:pPr>
      <w:bookmarkStart w:id="42" w:name="_ENREF_42"/>
      <w:r w:rsidRPr="00287268">
        <w:t xml:space="preserve">Kumar, P J Dilip. 2014. "Climate Change, Forest Carbon Sequestration and REDD-Plus."  </w:t>
      </w:r>
      <w:r w:rsidRPr="00287268">
        <w:rPr>
          <w:i/>
        </w:rPr>
        <w:t>Economic &amp; Political Weekly</w:t>
      </w:r>
      <w:r w:rsidRPr="00287268">
        <w:t xml:space="preserve"> 49 (21):22-25.</w:t>
      </w:r>
      <w:bookmarkEnd w:id="42"/>
    </w:p>
    <w:p w14:paraId="57021733" w14:textId="77777777" w:rsidR="000D4EF8" w:rsidRPr="00287268" w:rsidRDefault="000D4EF8" w:rsidP="004901D3">
      <w:pPr>
        <w:pStyle w:val="EndNoteBibliography"/>
        <w:spacing w:after="0" w:line="480" w:lineRule="auto"/>
        <w:ind w:left="720" w:hanging="720"/>
      </w:pPr>
      <w:bookmarkStart w:id="43" w:name="_ENREF_43"/>
      <w:r w:rsidRPr="00287268">
        <w:t xml:space="preserve">Laatsch, Jamie, and Zhao Ma. 2016. "Climate-Change Communication Within Public Natural Resource Agencies: Lessons Learned From the U.S. Forest Service."  </w:t>
      </w:r>
      <w:r w:rsidRPr="00287268">
        <w:rPr>
          <w:i/>
        </w:rPr>
        <w:t>Society &amp; Natural Resources</w:t>
      </w:r>
      <w:r w:rsidRPr="00287268">
        <w:t>:1-17. doi: 10.1080/08941920.2015.1107790.</w:t>
      </w:r>
      <w:bookmarkEnd w:id="43"/>
    </w:p>
    <w:p w14:paraId="048312EC" w14:textId="77777777" w:rsidR="000D4EF8" w:rsidRPr="00287268" w:rsidRDefault="000D4EF8" w:rsidP="004901D3">
      <w:pPr>
        <w:pStyle w:val="EndNoteBibliography"/>
        <w:spacing w:after="0" w:line="480" w:lineRule="auto"/>
        <w:ind w:left="720" w:hanging="720"/>
      </w:pPr>
      <w:bookmarkStart w:id="44" w:name="_ENREF_44"/>
      <w:r w:rsidRPr="00287268">
        <w:t xml:space="preserve">Lele, Sharachchandra, and Ajit Menon. 2014. </w:t>
      </w:r>
      <w:r w:rsidRPr="00287268">
        <w:rPr>
          <w:i/>
        </w:rPr>
        <w:t>Democratizing Forest Governance in India</w:t>
      </w:r>
      <w:r w:rsidRPr="00287268">
        <w:t>: Oxford University Press.</w:t>
      </w:r>
      <w:bookmarkEnd w:id="44"/>
    </w:p>
    <w:p w14:paraId="610B29FE" w14:textId="77777777" w:rsidR="000D4EF8" w:rsidRPr="00287268" w:rsidRDefault="000D4EF8" w:rsidP="004901D3">
      <w:pPr>
        <w:pStyle w:val="EndNoteBibliography"/>
        <w:spacing w:after="0" w:line="480" w:lineRule="auto"/>
        <w:ind w:left="720" w:hanging="720"/>
      </w:pPr>
      <w:bookmarkStart w:id="45" w:name="_ENREF_45"/>
      <w:r w:rsidRPr="00287268">
        <w:t xml:space="preserve">Long, Norton E. 1949. "Power and Administration."  </w:t>
      </w:r>
      <w:r w:rsidRPr="00287268">
        <w:rPr>
          <w:i/>
        </w:rPr>
        <w:t>Public Administration Review</w:t>
      </w:r>
      <w:r w:rsidRPr="00287268">
        <w:t xml:space="preserve"> 9 (4):257-264. doi: 10.2307/972337.</w:t>
      </w:r>
      <w:bookmarkEnd w:id="45"/>
    </w:p>
    <w:p w14:paraId="14DDD479" w14:textId="77777777" w:rsidR="000D4EF8" w:rsidRPr="00287268" w:rsidRDefault="000D4EF8" w:rsidP="004901D3">
      <w:pPr>
        <w:pStyle w:val="EndNoteBibliography"/>
        <w:spacing w:after="0" w:line="480" w:lineRule="auto"/>
        <w:ind w:left="720" w:hanging="720"/>
      </w:pPr>
      <w:bookmarkStart w:id="46" w:name="_ENREF_46"/>
      <w:r w:rsidRPr="00287268">
        <w:t xml:space="preserve">Luton, Larry S. 2007. "Review: Digging Deeply 47 Years Later: Herbert Kaufman's "The Forest Ranger"."  </w:t>
      </w:r>
      <w:r w:rsidRPr="00287268">
        <w:rPr>
          <w:i/>
        </w:rPr>
        <w:t>Public Administration Review</w:t>
      </w:r>
      <w:r w:rsidRPr="00287268">
        <w:t xml:space="preserve"> 67 (1):165-168.</w:t>
      </w:r>
      <w:bookmarkEnd w:id="46"/>
    </w:p>
    <w:p w14:paraId="6A91119B" w14:textId="77777777" w:rsidR="000D4EF8" w:rsidRPr="00287268" w:rsidRDefault="000D4EF8" w:rsidP="004901D3">
      <w:pPr>
        <w:pStyle w:val="EndNoteBibliography"/>
        <w:spacing w:after="0" w:line="480" w:lineRule="auto"/>
        <w:ind w:left="720" w:hanging="720"/>
      </w:pPr>
      <w:bookmarkStart w:id="47" w:name="_ENREF_47"/>
      <w:r w:rsidRPr="00287268">
        <w:lastRenderedPageBreak/>
        <w:t xml:space="preserve">Lynn Jr, Laurence E. 2015. "Herbert Kaufman, The Forest Ranger: A Study in Administrative Behavior." In </w:t>
      </w:r>
      <w:r w:rsidRPr="00287268">
        <w:rPr>
          <w:i/>
        </w:rPr>
        <w:t>The Oxford Handbook of Classics in Public Policy and Administration</w:t>
      </w:r>
      <w:r w:rsidRPr="00287268">
        <w:t>, edited by Steven J. Balla, Martin Lodge and Edward C. Page. Oxford: Oxford University Press.</w:t>
      </w:r>
      <w:bookmarkEnd w:id="47"/>
    </w:p>
    <w:p w14:paraId="0EC2E491" w14:textId="77777777" w:rsidR="000D4EF8" w:rsidRPr="00287268" w:rsidRDefault="000D4EF8" w:rsidP="004901D3">
      <w:pPr>
        <w:pStyle w:val="EndNoteBibliography"/>
        <w:spacing w:after="0" w:line="480" w:lineRule="auto"/>
        <w:ind w:left="720" w:hanging="720"/>
      </w:pPr>
      <w:bookmarkStart w:id="48" w:name="_ENREF_48"/>
      <w:r w:rsidRPr="00287268">
        <w:t xml:space="preserve">Matta, Jagannadha Rao, and John Kerr. 2007. "Barriers Beyond the Partners: Bureaucratic and Political Constraints to Implementing Joint Forest Management in Tamil Nadu, India."  </w:t>
      </w:r>
      <w:r w:rsidRPr="00287268">
        <w:rPr>
          <w:i/>
        </w:rPr>
        <w:t>Environment, Development and Sustainability</w:t>
      </w:r>
      <w:r w:rsidRPr="00287268">
        <w:t xml:space="preserve"> 9 (4):465-479.</w:t>
      </w:r>
      <w:bookmarkEnd w:id="48"/>
    </w:p>
    <w:p w14:paraId="7B3D49AA" w14:textId="77777777" w:rsidR="000D4EF8" w:rsidRPr="00287268" w:rsidRDefault="000D4EF8" w:rsidP="004901D3">
      <w:pPr>
        <w:pStyle w:val="EndNoteBibliography"/>
        <w:spacing w:after="0" w:line="480" w:lineRule="auto"/>
        <w:ind w:left="720" w:hanging="720"/>
      </w:pPr>
      <w:bookmarkStart w:id="49" w:name="_ENREF_49"/>
      <w:r w:rsidRPr="00287268">
        <w:t xml:space="preserve">McCubbins, Mathew D., Roger G. Noll, and Barry R. Weingast. 1987. "Administrative Procedures as Instruments of Political Control."  </w:t>
      </w:r>
      <w:r w:rsidRPr="00287268">
        <w:rPr>
          <w:i/>
        </w:rPr>
        <w:t>Journal of Law, Economics, &amp; Organization</w:t>
      </w:r>
      <w:r w:rsidRPr="00287268">
        <w:t xml:space="preserve"> 3 (2):243-277.</w:t>
      </w:r>
      <w:bookmarkEnd w:id="49"/>
    </w:p>
    <w:p w14:paraId="155822C6" w14:textId="77777777" w:rsidR="000D4EF8" w:rsidRPr="00287268" w:rsidRDefault="000D4EF8" w:rsidP="004901D3">
      <w:pPr>
        <w:pStyle w:val="EndNoteBibliography"/>
        <w:spacing w:after="0" w:line="480" w:lineRule="auto"/>
        <w:ind w:left="720" w:hanging="720"/>
      </w:pPr>
      <w:bookmarkStart w:id="50" w:name="_ENREF_50"/>
      <w:r w:rsidRPr="00287268">
        <w:t xml:space="preserve">McGeary, M. Nelson. 1960. </w:t>
      </w:r>
      <w:r w:rsidRPr="00287268">
        <w:rPr>
          <w:i/>
        </w:rPr>
        <w:t>Gifford Pinchot, forester-politician</w:t>
      </w:r>
      <w:r w:rsidRPr="00287268">
        <w:t>. Princeton, N.J.: Princeton University Press.</w:t>
      </w:r>
      <w:bookmarkEnd w:id="50"/>
    </w:p>
    <w:p w14:paraId="73FEC6ED" w14:textId="77777777" w:rsidR="000D4EF8" w:rsidRPr="00287268" w:rsidRDefault="000D4EF8" w:rsidP="004901D3">
      <w:pPr>
        <w:pStyle w:val="EndNoteBibliography"/>
        <w:spacing w:after="0" w:line="480" w:lineRule="auto"/>
        <w:ind w:left="720" w:hanging="720"/>
      </w:pPr>
      <w:bookmarkStart w:id="51" w:name="_ENREF_51"/>
      <w:r w:rsidRPr="00287268">
        <w:t xml:space="preserve">Meier, Kenneth J., and Laurence J. O'Toole. 2006a. </w:t>
      </w:r>
      <w:r w:rsidRPr="00287268">
        <w:rPr>
          <w:i/>
        </w:rPr>
        <w:t>Bureaucracy in a democratic state : a governance perspective</w:t>
      </w:r>
      <w:r w:rsidRPr="00287268">
        <w:t>. Baltimore, Md.: Johns Hopkins University Press.</w:t>
      </w:r>
      <w:bookmarkEnd w:id="51"/>
    </w:p>
    <w:p w14:paraId="2843A97B" w14:textId="77777777" w:rsidR="000D4EF8" w:rsidRPr="00287268" w:rsidRDefault="000D4EF8" w:rsidP="004901D3">
      <w:pPr>
        <w:pStyle w:val="EndNoteBibliography"/>
        <w:spacing w:after="0" w:line="480" w:lineRule="auto"/>
        <w:ind w:left="720" w:hanging="720"/>
      </w:pPr>
      <w:bookmarkStart w:id="52" w:name="_ENREF_52"/>
      <w:r w:rsidRPr="00287268">
        <w:t xml:space="preserve">Meier, Kenneth J., and Laurence J. O'Toole. 2006b. "Political Control versus Bureaucratic Values: Reframing the Debate."  </w:t>
      </w:r>
      <w:r w:rsidRPr="00287268">
        <w:rPr>
          <w:i/>
        </w:rPr>
        <w:t>Public Administration Review</w:t>
      </w:r>
      <w:r w:rsidRPr="00287268">
        <w:t xml:space="preserve"> 66 (2):177-192.</w:t>
      </w:r>
      <w:bookmarkEnd w:id="52"/>
    </w:p>
    <w:p w14:paraId="3C97FE77" w14:textId="77777777" w:rsidR="000D4EF8" w:rsidRPr="00287268" w:rsidRDefault="000D4EF8" w:rsidP="004901D3">
      <w:pPr>
        <w:pStyle w:val="EndNoteBibliography"/>
        <w:spacing w:after="0" w:line="480" w:lineRule="auto"/>
        <w:ind w:left="720" w:hanging="720"/>
      </w:pPr>
      <w:bookmarkStart w:id="53" w:name="_ENREF_53"/>
      <w:r w:rsidRPr="00287268">
        <w:t xml:space="preserve">Miller, Char. 2001. </w:t>
      </w:r>
      <w:r w:rsidRPr="00287268">
        <w:rPr>
          <w:i/>
        </w:rPr>
        <w:t>Gifford Pinchot and the Making of Modern Environmentalism</w:t>
      </w:r>
      <w:r w:rsidRPr="00287268">
        <w:t>. Covelo, CA: Island Press.</w:t>
      </w:r>
      <w:bookmarkEnd w:id="53"/>
    </w:p>
    <w:p w14:paraId="70F15706" w14:textId="77777777" w:rsidR="000D4EF8" w:rsidRPr="00287268" w:rsidRDefault="000D4EF8" w:rsidP="004901D3">
      <w:pPr>
        <w:pStyle w:val="EndNoteBibliography"/>
        <w:spacing w:after="0" w:line="480" w:lineRule="auto"/>
        <w:ind w:left="720" w:hanging="720"/>
      </w:pPr>
      <w:bookmarkStart w:id="54" w:name="_ENREF_54"/>
      <w:r w:rsidRPr="00287268">
        <w:t xml:space="preserve">Moe, Terry. 2005. "Power and Political Institutions."  </w:t>
      </w:r>
      <w:r w:rsidRPr="00287268">
        <w:rPr>
          <w:i/>
        </w:rPr>
        <w:t>Perspectives on Politics</w:t>
      </w:r>
      <w:r w:rsidRPr="00287268">
        <w:t xml:space="preserve"> 3:215-33.</w:t>
      </w:r>
      <w:bookmarkEnd w:id="54"/>
    </w:p>
    <w:p w14:paraId="41918F1B" w14:textId="77777777" w:rsidR="000D4EF8" w:rsidRPr="00287268" w:rsidRDefault="000D4EF8" w:rsidP="004901D3">
      <w:pPr>
        <w:pStyle w:val="EndNoteBibliography"/>
        <w:spacing w:after="0" w:line="480" w:lineRule="auto"/>
        <w:ind w:left="720" w:hanging="720"/>
      </w:pPr>
      <w:bookmarkStart w:id="55" w:name="_ENREF_55"/>
      <w:r w:rsidRPr="00287268">
        <w:t xml:space="preserve">Moe, Terry M. 1990. "Political Institutions: The Neglected Side of the Story."  </w:t>
      </w:r>
      <w:r w:rsidRPr="00287268">
        <w:rPr>
          <w:i/>
        </w:rPr>
        <w:t>Journal of Law, Economics, &amp; Organization</w:t>
      </w:r>
      <w:r w:rsidRPr="00287268">
        <w:t xml:space="preserve"> 6:213-253.</w:t>
      </w:r>
      <w:bookmarkEnd w:id="55"/>
    </w:p>
    <w:p w14:paraId="06C2E168" w14:textId="77777777" w:rsidR="000D4EF8" w:rsidRPr="00287268" w:rsidRDefault="000D4EF8" w:rsidP="004901D3">
      <w:pPr>
        <w:pStyle w:val="EndNoteBibliography"/>
        <w:spacing w:after="0" w:line="480" w:lineRule="auto"/>
        <w:ind w:left="720" w:hanging="720"/>
      </w:pPr>
      <w:bookmarkStart w:id="56" w:name="_ENREF_56"/>
      <w:r w:rsidRPr="00287268">
        <w:lastRenderedPageBreak/>
        <w:t>Narain, Sunita, HS Panwar, Madhav Gadgil, Valmik Thapar, and Samar Singh. 2005. Report of the Tiger Task Force: Joining The Dots. edited by Union Ministry of Environment and Forests Project Tiger, Government of India. New Delhi.</w:t>
      </w:r>
      <w:bookmarkEnd w:id="56"/>
    </w:p>
    <w:p w14:paraId="1305A8A8" w14:textId="77777777" w:rsidR="000D4EF8" w:rsidRPr="00287268" w:rsidRDefault="000D4EF8" w:rsidP="004901D3">
      <w:pPr>
        <w:pStyle w:val="EndNoteBibliography"/>
        <w:spacing w:after="0" w:line="480" w:lineRule="auto"/>
        <w:ind w:left="720" w:hanging="720"/>
      </w:pPr>
      <w:bookmarkStart w:id="57" w:name="_ENREF_57"/>
      <w:r w:rsidRPr="00287268">
        <w:t xml:space="preserve">Nie, Martin. 2008. "The underappreciated role of regulatory enforcement in natural resource conservation."  </w:t>
      </w:r>
      <w:r w:rsidRPr="00287268">
        <w:rPr>
          <w:i/>
        </w:rPr>
        <w:t>Policy sciences</w:t>
      </w:r>
      <w:r w:rsidRPr="00287268">
        <w:t xml:space="preserve"> 41 (2):139-164.</w:t>
      </w:r>
      <w:bookmarkEnd w:id="57"/>
    </w:p>
    <w:p w14:paraId="469D5731" w14:textId="77777777" w:rsidR="000D4EF8" w:rsidRPr="00287268" w:rsidRDefault="000D4EF8" w:rsidP="004901D3">
      <w:pPr>
        <w:pStyle w:val="EndNoteBibliography"/>
        <w:spacing w:after="0" w:line="480" w:lineRule="auto"/>
        <w:ind w:left="720" w:hanging="720"/>
      </w:pPr>
      <w:bookmarkStart w:id="58" w:name="_ENREF_58"/>
      <w:r w:rsidRPr="00287268">
        <w:t xml:space="preserve">O'Leary, Rosemary. 2009. "When a Career Public Servant Sues the Agency He Loves: Claude Ferguson, the Forest Service, and Off-Road Vehicles in the Hoosier National Forest."  </w:t>
      </w:r>
      <w:r w:rsidRPr="00287268">
        <w:rPr>
          <w:i/>
        </w:rPr>
        <w:t>Public Administration Review</w:t>
      </w:r>
      <w:r w:rsidRPr="00287268">
        <w:t xml:space="preserve"> 69 (6):1068-1076. doi: 10.1111/j.1540-6210.2009.02064.x.</w:t>
      </w:r>
      <w:bookmarkEnd w:id="58"/>
    </w:p>
    <w:p w14:paraId="73E4887D" w14:textId="77777777" w:rsidR="000D4EF8" w:rsidRPr="00287268" w:rsidRDefault="000D4EF8" w:rsidP="004901D3">
      <w:pPr>
        <w:pStyle w:val="EndNoteBibliography"/>
        <w:spacing w:after="0" w:line="480" w:lineRule="auto"/>
        <w:ind w:left="720" w:hanging="720"/>
      </w:pPr>
      <w:bookmarkStart w:id="59" w:name="_ENREF_59"/>
      <w:r w:rsidRPr="00287268">
        <w:t xml:space="preserve">O'Toole, Randal. 1988. </w:t>
      </w:r>
      <w:r w:rsidRPr="00287268">
        <w:rPr>
          <w:i/>
        </w:rPr>
        <w:t>Reforming the Forest Service</w:t>
      </w:r>
      <w:r w:rsidRPr="00287268">
        <w:t>. Covelo, CA: Island Press.</w:t>
      </w:r>
      <w:bookmarkEnd w:id="59"/>
    </w:p>
    <w:p w14:paraId="5CAB1FCB" w14:textId="77777777" w:rsidR="000D4EF8" w:rsidRPr="00287268" w:rsidRDefault="000D4EF8" w:rsidP="004901D3">
      <w:pPr>
        <w:pStyle w:val="EndNoteBibliography"/>
        <w:spacing w:after="0" w:line="480" w:lineRule="auto"/>
        <w:ind w:left="720" w:hanging="720"/>
      </w:pPr>
      <w:bookmarkStart w:id="60" w:name="_ENREF_60"/>
      <w:r w:rsidRPr="00287268">
        <w:t xml:space="preserve">O’Toole, Laurence J., and Kenneth J. Meier. 2015. "Public Management, Context, and Performance: In Quest of a More General Theory."  </w:t>
      </w:r>
      <w:r w:rsidRPr="00287268">
        <w:rPr>
          <w:i/>
        </w:rPr>
        <w:t>Journal of Public Administration Research and Theory</w:t>
      </w:r>
      <w:r w:rsidRPr="00287268">
        <w:t xml:space="preserve"> 25 (1):237-256. doi: 10.1093/jopart/muu011.</w:t>
      </w:r>
      <w:bookmarkEnd w:id="60"/>
    </w:p>
    <w:p w14:paraId="68789688" w14:textId="2140AEE9" w:rsidR="000D4EF8" w:rsidRPr="00287268" w:rsidRDefault="000D4EF8" w:rsidP="004901D3">
      <w:pPr>
        <w:pStyle w:val="EndNoteBibliography"/>
        <w:spacing w:after="0" w:line="480" w:lineRule="auto"/>
        <w:ind w:left="720" w:hanging="720"/>
      </w:pPr>
      <w:bookmarkStart w:id="61" w:name="_ENREF_61"/>
      <w:r w:rsidRPr="00287268">
        <w:t xml:space="preserve">Partnership for Public Service. 2015. "The Best Places to Work in the Federal Government." Partnership for Public Service, accessed March 1, 2015. </w:t>
      </w:r>
      <w:hyperlink r:id="rId11" w:history="1">
        <w:r w:rsidRPr="00287268">
          <w:rPr>
            <w:rStyle w:val="Hyperlink"/>
          </w:rPr>
          <w:t>http://bestplacestowork.org/BPTW/rankings/detail/AG11</w:t>
        </w:r>
      </w:hyperlink>
      <w:r w:rsidRPr="00287268">
        <w:t>.</w:t>
      </w:r>
      <w:bookmarkEnd w:id="61"/>
    </w:p>
    <w:p w14:paraId="609DA649" w14:textId="77777777" w:rsidR="000D4EF8" w:rsidRPr="00287268" w:rsidRDefault="000D4EF8" w:rsidP="004901D3">
      <w:pPr>
        <w:pStyle w:val="EndNoteBibliography"/>
        <w:spacing w:after="0" w:line="480" w:lineRule="auto"/>
        <w:ind w:left="720" w:hanging="720"/>
      </w:pPr>
      <w:bookmarkStart w:id="62" w:name="_ENREF_62"/>
      <w:r w:rsidRPr="00287268">
        <w:t xml:space="preserve">Perry, James L. 2016. "Building Global Public Administration Knowledge."  </w:t>
      </w:r>
      <w:r w:rsidRPr="00287268">
        <w:rPr>
          <w:i/>
        </w:rPr>
        <w:t>Public Administration Review</w:t>
      </w:r>
      <w:r w:rsidRPr="00287268">
        <w:t xml:space="preserve"> 76 (4):533-534. doi: 10.1111/puar.12588.</w:t>
      </w:r>
      <w:bookmarkEnd w:id="62"/>
    </w:p>
    <w:p w14:paraId="1A1DD59D" w14:textId="77777777" w:rsidR="000D4EF8" w:rsidRPr="00287268" w:rsidRDefault="000D4EF8" w:rsidP="004901D3">
      <w:pPr>
        <w:pStyle w:val="EndNoteBibliography"/>
        <w:spacing w:after="0" w:line="480" w:lineRule="auto"/>
        <w:ind w:left="720" w:hanging="720"/>
      </w:pPr>
      <w:bookmarkStart w:id="63" w:name="_ENREF_63"/>
      <w:r w:rsidRPr="00287268">
        <w:t xml:space="preserve">Potter, David C. 1996. </w:t>
      </w:r>
      <w:r w:rsidRPr="00287268">
        <w:rPr>
          <w:i/>
        </w:rPr>
        <w:t>India's political administrators, from ICS to IAS</w:t>
      </w:r>
      <w:r w:rsidRPr="00287268">
        <w:t xml:space="preserve">, </w:t>
      </w:r>
      <w:r w:rsidRPr="00287268">
        <w:rPr>
          <w:i/>
        </w:rPr>
        <w:t>Oxford India paperbacks</w:t>
      </w:r>
      <w:r w:rsidRPr="00287268">
        <w:t>. Delhi: Oxford University Press.</w:t>
      </w:r>
      <w:bookmarkEnd w:id="63"/>
    </w:p>
    <w:p w14:paraId="4AA1219D" w14:textId="77777777" w:rsidR="000D4EF8" w:rsidRPr="00287268" w:rsidRDefault="000D4EF8" w:rsidP="004901D3">
      <w:pPr>
        <w:pStyle w:val="EndNoteBibliography"/>
        <w:spacing w:after="0" w:line="480" w:lineRule="auto"/>
        <w:ind w:left="720" w:hanging="720"/>
      </w:pPr>
      <w:bookmarkStart w:id="64" w:name="_ENREF_64"/>
      <w:r w:rsidRPr="00287268">
        <w:t xml:space="preserve">Rangarajan, Mahesh, and Ghazala Shahabuddin. 2006. "Displacement and Relocation from Protected Areas: Towards a Biological and Historical Synthesis."  </w:t>
      </w:r>
      <w:r w:rsidRPr="00287268">
        <w:rPr>
          <w:i/>
        </w:rPr>
        <w:t>Conservation and Society</w:t>
      </w:r>
      <w:r w:rsidRPr="00287268">
        <w:t xml:space="preserve"> 4 (3):359-378.</w:t>
      </w:r>
      <w:bookmarkEnd w:id="64"/>
    </w:p>
    <w:p w14:paraId="7DE16FD0" w14:textId="77777777" w:rsidR="000D4EF8" w:rsidRPr="00287268" w:rsidRDefault="000D4EF8" w:rsidP="004901D3">
      <w:pPr>
        <w:pStyle w:val="EndNoteBibliography"/>
        <w:spacing w:after="0" w:line="480" w:lineRule="auto"/>
        <w:ind w:left="720" w:hanging="720"/>
      </w:pPr>
      <w:bookmarkStart w:id="65" w:name="_ENREF_65"/>
      <w:r w:rsidRPr="00287268">
        <w:lastRenderedPageBreak/>
        <w:t xml:space="preserve">Reddy, M. Gopinath, K. Anil Kumar, P. Trinadha Rao, and Oliver Springate-Baginski. 2010. </w:t>
      </w:r>
      <w:r w:rsidRPr="00287268">
        <w:rPr>
          <w:i/>
        </w:rPr>
        <w:t>Obstructed Access to Forest Justice: The Implementation of Insitutional Reform (FRA - 2006) in Andhra Pradesh Forested Landscapes</w:t>
      </w:r>
      <w:r w:rsidRPr="00287268">
        <w:t xml:space="preserve">, </w:t>
      </w:r>
      <w:r w:rsidRPr="00287268">
        <w:rPr>
          <w:i/>
        </w:rPr>
        <w:t>CESS Monograph - 13</w:t>
      </w:r>
      <w:r w:rsidRPr="00287268">
        <w:t>. Hyderabad: Centre for Economic and Social Studies.</w:t>
      </w:r>
      <w:bookmarkEnd w:id="65"/>
    </w:p>
    <w:p w14:paraId="1B40BCEB" w14:textId="77777777" w:rsidR="000D4EF8" w:rsidRPr="00287268" w:rsidRDefault="000D4EF8" w:rsidP="004901D3">
      <w:pPr>
        <w:pStyle w:val="EndNoteBibliography"/>
        <w:spacing w:after="0" w:line="480" w:lineRule="auto"/>
        <w:ind w:left="720" w:hanging="720"/>
      </w:pPr>
      <w:bookmarkStart w:id="66" w:name="_ENREF_66"/>
      <w:r w:rsidRPr="00287268">
        <w:t xml:space="preserve">Reiners, Derek. 2012. "Institutional Effects on Decision Making on Public Lands: An Interagency Examination of Wildfire Management."  </w:t>
      </w:r>
      <w:r w:rsidRPr="00287268">
        <w:rPr>
          <w:i/>
        </w:rPr>
        <w:t>Public Administration Review</w:t>
      </w:r>
      <w:r w:rsidRPr="00287268">
        <w:t xml:space="preserve"> 72 (2):177-186. doi: 10.1111/j.1540-6210.2011.02486.x.</w:t>
      </w:r>
      <w:bookmarkEnd w:id="66"/>
    </w:p>
    <w:p w14:paraId="4939CA01" w14:textId="77777777" w:rsidR="000D4EF8" w:rsidRPr="00287268" w:rsidRDefault="000D4EF8" w:rsidP="004901D3">
      <w:pPr>
        <w:pStyle w:val="EndNoteBibliography"/>
        <w:spacing w:after="0" w:line="480" w:lineRule="auto"/>
        <w:ind w:left="720" w:hanging="720"/>
      </w:pPr>
      <w:bookmarkStart w:id="67" w:name="_ENREF_67"/>
      <w:r w:rsidRPr="00287268">
        <w:t xml:space="preserve">Robbins, Paul, Anil Chhangani, Jennifer Rice, Erika Trigosa, and S. Mohnot. 2007. "Enforcement Authority and Vegetation Change at Kumbhalgarh Wildlife Sanctuary, Rajasthan, India."  </w:t>
      </w:r>
      <w:r w:rsidRPr="00287268">
        <w:rPr>
          <w:i/>
        </w:rPr>
        <w:t>Environmental Management</w:t>
      </w:r>
      <w:r w:rsidRPr="00287268">
        <w:t xml:space="preserve"> 40 (3):365-378.</w:t>
      </w:r>
      <w:bookmarkEnd w:id="67"/>
    </w:p>
    <w:p w14:paraId="00B8A554" w14:textId="77777777" w:rsidR="000D4EF8" w:rsidRPr="00287268" w:rsidRDefault="000D4EF8" w:rsidP="004901D3">
      <w:pPr>
        <w:pStyle w:val="EndNoteBibliography"/>
        <w:spacing w:after="0" w:line="480" w:lineRule="auto"/>
        <w:ind w:left="720" w:hanging="720"/>
      </w:pPr>
      <w:bookmarkStart w:id="68" w:name="_ENREF_68"/>
      <w:r w:rsidRPr="00287268">
        <w:t xml:space="preserve">Robbins, Paul, Kendra McSweeney, Anil Chhangani, and Jennifer Rice. 2009. "Conservation as It Is: Illicit Resource Use in a Wildlife Reserve in India."  </w:t>
      </w:r>
      <w:r w:rsidRPr="00287268">
        <w:rPr>
          <w:i/>
        </w:rPr>
        <w:t>Human ecology</w:t>
      </w:r>
      <w:r w:rsidRPr="00287268">
        <w:t xml:space="preserve"> 37 (5):559-575.</w:t>
      </w:r>
      <w:bookmarkEnd w:id="68"/>
    </w:p>
    <w:p w14:paraId="75811AD7" w14:textId="77777777" w:rsidR="000D4EF8" w:rsidRPr="00287268" w:rsidRDefault="000D4EF8" w:rsidP="004901D3">
      <w:pPr>
        <w:pStyle w:val="EndNoteBibliography"/>
        <w:spacing w:after="0" w:line="480" w:lineRule="auto"/>
        <w:ind w:left="720" w:hanging="720"/>
      </w:pPr>
      <w:bookmarkStart w:id="69" w:name="_ENREF_69"/>
      <w:r w:rsidRPr="00287268">
        <w:t xml:space="preserve">Rochon, Thomas R., and Daniel A. Mazmanian. 1993. "Social Movements and the Policy Process."  </w:t>
      </w:r>
      <w:r w:rsidRPr="00287268">
        <w:rPr>
          <w:i/>
        </w:rPr>
        <w:t>Annals of the American Academy of Political and Social Science</w:t>
      </w:r>
      <w:r w:rsidRPr="00287268">
        <w:t xml:space="preserve"> 528:75-87.</w:t>
      </w:r>
      <w:bookmarkEnd w:id="69"/>
    </w:p>
    <w:p w14:paraId="278B1FDD" w14:textId="77777777" w:rsidR="000D4EF8" w:rsidRPr="00287268" w:rsidRDefault="000D4EF8" w:rsidP="004901D3">
      <w:pPr>
        <w:pStyle w:val="EndNoteBibliography"/>
        <w:spacing w:after="0" w:line="480" w:lineRule="auto"/>
        <w:ind w:left="720" w:hanging="720"/>
      </w:pPr>
      <w:bookmarkStart w:id="70" w:name="_ENREF_70"/>
      <w:r w:rsidRPr="00287268">
        <w:t xml:space="preserve">Sabatier, Paul A. 1986. "Top-down and Bottom-up Approaches to Implementation Research: A Critical Analysis and Suggested Synthesis."  </w:t>
      </w:r>
      <w:r w:rsidRPr="00287268">
        <w:rPr>
          <w:i/>
        </w:rPr>
        <w:t>Journal of Public Policy</w:t>
      </w:r>
      <w:r w:rsidRPr="00287268">
        <w:t xml:space="preserve"> 6 (1):21-48.</w:t>
      </w:r>
      <w:bookmarkEnd w:id="70"/>
    </w:p>
    <w:p w14:paraId="0E185C9C" w14:textId="77777777" w:rsidR="000D4EF8" w:rsidRPr="00287268" w:rsidRDefault="000D4EF8" w:rsidP="004901D3">
      <w:pPr>
        <w:pStyle w:val="EndNoteBibliography"/>
        <w:spacing w:after="0" w:line="480" w:lineRule="auto"/>
        <w:ind w:left="720" w:hanging="720"/>
      </w:pPr>
      <w:bookmarkStart w:id="71" w:name="_ENREF_71"/>
      <w:r w:rsidRPr="00287268">
        <w:t xml:space="preserve">Sabatier, Paul A., John Loomis, and Catherine McCarthy. 1995. "Hierarchical Controls, Professional Norms, Local Constituencies, and Budget Maximization: An Analysis of U.S. Forest Service Planning Decisions."  </w:t>
      </w:r>
      <w:r w:rsidRPr="00287268">
        <w:rPr>
          <w:i/>
        </w:rPr>
        <w:t>American Journal of Political Science</w:t>
      </w:r>
      <w:r w:rsidRPr="00287268">
        <w:t xml:space="preserve"> 39 (1):204-242.</w:t>
      </w:r>
      <w:bookmarkEnd w:id="71"/>
    </w:p>
    <w:p w14:paraId="17071354" w14:textId="77777777" w:rsidR="000D4EF8" w:rsidRPr="00287268" w:rsidRDefault="000D4EF8" w:rsidP="004901D3">
      <w:pPr>
        <w:pStyle w:val="EndNoteBibliography"/>
        <w:spacing w:after="0" w:line="480" w:lineRule="auto"/>
        <w:ind w:left="720" w:hanging="720"/>
      </w:pPr>
      <w:bookmarkStart w:id="72" w:name="_ENREF_72"/>
      <w:r w:rsidRPr="00287268">
        <w:t xml:space="preserve">Saxena, N.C., Devendra Pandey, Achyuta Samanta, A.K. Jha, A.K. Srivastava, Bachitter Singh, Arupjyoti Saikia, Ashish Kothari, C.K. Sreedharan, Jarjum Ete, K.S. Sethi, Ranjana </w:t>
      </w:r>
      <w:r w:rsidRPr="00287268">
        <w:lastRenderedPageBreak/>
        <w:t>Gupta, A.M. Singh, Mannu Lal Markam, Ramdhan Lal Meena, Rashmi Shukla Sharma, Ravi Chellam, Ravi Rebbapragada, Roma, Sharachchandra Lele, Vasavi Kiro, V.R. Khare, and Rakesh Kumar Dogra. 2010. Manthan: Report: National Committee on Forest Rights. edited by Government of India Joint Committee of Ministry of Environment and Forests and Ministry of Tribal Affairs, ,. New Delhi.</w:t>
      </w:r>
      <w:bookmarkEnd w:id="72"/>
    </w:p>
    <w:p w14:paraId="317F32E9" w14:textId="77777777" w:rsidR="000D4EF8" w:rsidRPr="00287268" w:rsidRDefault="000D4EF8" w:rsidP="004901D3">
      <w:pPr>
        <w:pStyle w:val="EndNoteBibliography"/>
        <w:spacing w:after="0" w:line="480" w:lineRule="auto"/>
        <w:ind w:left="720" w:hanging="720"/>
      </w:pPr>
      <w:bookmarkStart w:id="73" w:name="_ENREF_73"/>
      <w:r w:rsidRPr="00287268">
        <w:t xml:space="preserve">Selznick, Philip. 1949. </w:t>
      </w:r>
      <w:r w:rsidRPr="00287268">
        <w:rPr>
          <w:i/>
        </w:rPr>
        <w:t>TVA and the grass roots, a study in the sociology of formal organization, by Philip Selznick</w:t>
      </w:r>
      <w:r w:rsidRPr="00287268">
        <w:t>. Berkeley: University of California press.</w:t>
      </w:r>
      <w:bookmarkEnd w:id="73"/>
    </w:p>
    <w:p w14:paraId="1FC968A0" w14:textId="77777777" w:rsidR="000D4EF8" w:rsidRPr="00287268" w:rsidRDefault="000D4EF8" w:rsidP="004901D3">
      <w:pPr>
        <w:pStyle w:val="EndNoteBibliography"/>
        <w:spacing w:after="0" w:line="480" w:lineRule="auto"/>
        <w:ind w:left="720" w:hanging="720"/>
      </w:pPr>
      <w:bookmarkStart w:id="74" w:name="_ENREF_74"/>
      <w:r w:rsidRPr="00287268">
        <w:t xml:space="preserve">Shahabuddin, Ghazala. 2010. </w:t>
      </w:r>
      <w:r w:rsidRPr="00287268">
        <w:rPr>
          <w:i/>
        </w:rPr>
        <w:t>Conservation at the crossroads : science, society, and the future of India's wildlife</w:t>
      </w:r>
      <w:r w:rsidRPr="00287268">
        <w:t>. Ranikhet; Bangalore: Permanent Black, in association with the New India Foundation ; Distributed by Orient Blackswan.</w:t>
      </w:r>
      <w:bookmarkEnd w:id="74"/>
    </w:p>
    <w:p w14:paraId="7B05B1C9" w14:textId="77777777" w:rsidR="000D4EF8" w:rsidRPr="00287268" w:rsidRDefault="000D4EF8" w:rsidP="004901D3">
      <w:pPr>
        <w:pStyle w:val="EndNoteBibliography"/>
        <w:spacing w:after="0" w:line="480" w:lineRule="auto"/>
        <w:ind w:left="720" w:hanging="720"/>
      </w:pPr>
      <w:bookmarkStart w:id="75" w:name="_ENREF_75"/>
      <w:r w:rsidRPr="00287268">
        <w:t>Singh, Jarnail, and S.S. Mishra. 2004. The Working Plan for Nagpur Forest Division (Nagpur District) 2004 For the period (2004-05 to 2013-14). edited by Office of the Conservator of Forests, Working Plan Division. Nagpur: Government of Maharashtra.</w:t>
      </w:r>
      <w:bookmarkEnd w:id="75"/>
    </w:p>
    <w:p w14:paraId="5B73CE5C" w14:textId="77777777" w:rsidR="000D4EF8" w:rsidRPr="00287268" w:rsidRDefault="000D4EF8" w:rsidP="004901D3">
      <w:pPr>
        <w:pStyle w:val="EndNoteBibliography"/>
        <w:spacing w:after="0" w:line="480" w:lineRule="auto"/>
        <w:ind w:left="720" w:hanging="720"/>
      </w:pPr>
      <w:bookmarkStart w:id="76" w:name="_ENREF_76"/>
      <w:r w:rsidRPr="00287268">
        <w:t xml:space="preserve">Springate-Baginski, Oliver, and Piers M. Blaikie. 2007. </w:t>
      </w:r>
      <w:r w:rsidRPr="00287268">
        <w:rPr>
          <w:i/>
        </w:rPr>
        <w:t>Forests, people and power : the political ecology of reform in South Asia</w:t>
      </w:r>
      <w:r w:rsidRPr="00287268">
        <w:t xml:space="preserve">, </w:t>
      </w:r>
      <w:r w:rsidRPr="00287268">
        <w:rPr>
          <w:i/>
        </w:rPr>
        <w:t>Earthscan forestry library</w:t>
      </w:r>
      <w:r w:rsidRPr="00287268">
        <w:t>. London; Sterling, VA: Earthscan.</w:t>
      </w:r>
      <w:bookmarkEnd w:id="76"/>
    </w:p>
    <w:p w14:paraId="6931F767" w14:textId="77777777" w:rsidR="000D4EF8" w:rsidRPr="00287268" w:rsidRDefault="000D4EF8" w:rsidP="004901D3">
      <w:pPr>
        <w:pStyle w:val="EndNoteBibliography"/>
        <w:spacing w:after="0" w:line="480" w:lineRule="auto"/>
        <w:ind w:left="720" w:hanging="720"/>
      </w:pPr>
      <w:bookmarkStart w:id="77" w:name="_ENREF_77"/>
      <w:r w:rsidRPr="00287268">
        <w:t xml:space="preserve">Stebbing, Edward Percy. 1922. </w:t>
      </w:r>
      <w:r w:rsidRPr="00287268">
        <w:rPr>
          <w:i/>
        </w:rPr>
        <w:t>The Forests of India vols. i-iii</w:t>
      </w:r>
      <w:r w:rsidRPr="00287268">
        <w:t>. London: Dodley Head.</w:t>
      </w:r>
      <w:bookmarkEnd w:id="77"/>
    </w:p>
    <w:p w14:paraId="2487D676" w14:textId="77777777" w:rsidR="000D4EF8" w:rsidRPr="00287268" w:rsidRDefault="000D4EF8" w:rsidP="004901D3">
      <w:pPr>
        <w:pStyle w:val="EndNoteBibliography"/>
        <w:spacing w:after="0" w:line="480" w:lineRule="auto"/>
        <w:ind w:left="720" w:hanging="720"/>
      </w:pPr>
      <w:bookmarkStart w:id="78" w:name="_ENREF_78"/>
      <w:r w:rsidRPr="00287268">
        <w:t xml:space="preserve">Thayyil, Naveen. 2009. "Judicial fiats and contemporary enclosures."  </w:t>
      </w:r>
      <w:r w:rsidRPr="00287268">
        <w:rPr>
          <w:i/>
        </w:rPr>
        <w:t>Conservation and Society</w:t>
      </w:r>
      <w:r w:rsidRPr="00287268">
        <w:t xml:space="preserve"> 7 (4):268-282.</w:t>
      </w:r>
      <w:bookmarkEnd w:id="78"/>
    </w:p>
    <w:p w14:paraId="1B03CE3F" w14:textId="77777777" w:rsidR="000D4EF8" w:rsidRPr="00287268" w:rsidRDefault="000D4EF8" w:rsidP="004901D3">
      <w:pPr>
        <w:pStyle w:val="EndNoteBibliography"/>
        <w:spacing w:after="0" w:line="480" w:lineRule="auto"/>
        <w:ind w:left="720" w:hanging="720"/>
      </w:pPr>
      <w:bookmarkStart w:id="79" w:name="_ENREF_79"/>
      <w:r w:rsidRPr="00287268">
        <w:t xml:space="preserve">Tipple, Terence J., and J. Douglas Wellman. 1991. "Herbert Kaufman's Forest Ranger Thirty Years Later: From Simplicity and Homogeneity to Complexity and Diversity."  </w:t>
      </w:r>
      <w:r w:rsidRPr="00287268">
        <w:rPr>
          <w:i/>
        </w:rPr>
        <w:t>Public Administration Review</w:t>
      </w:r>
      <w:r w:rsidRPr="00287268">
        <w:t xml:space="preserve"> 51 (5):421-428.</w:t>
      </w:r>
      <w:bookmarkEnd w:id="79"/>
    </w:p>
    <w:p w14:paraId="1DDB500B" w14:textId="77777777" w:rsidR="000D4EF8" w:rsidRPr="00287268" w:rsidRDefault="000D4EF8" w:rsidP="004901D3">
      <w:pPr>
        <w:pStyle w:val="EndNoteBibliography"/>
        <w:spacing w:after="0" w:line="480" w:lineRule="auto"/>
        <w:ind w:left="720" w:hanging="720"/>
      </w:pPr>
      <w:bookmarkStart w:id="80" w:name="_ENREF_80"/>
      <w:r w:rsidRPr="00287268">
        <w:lastRenderedPageBreak/>
        <w:t xml:space="preserve">Twight, Ben W., and Fremont J. Lyden. 1988. "Multiple Use vs. Organizational Commitment."  </w:t>
      </w:r>
      <w:r w:rsidRPr="00287268">
        <w:rPr>
          <w:i/>
        </w:rPr>
        <w:t>Forest Science</w:t>
      </w:r>
      <w:r w:rsidRPr="00287268">
        <w:t xml:space="preserve"> 34 (2):474-486.</w:t>
      </w:r>
      <w:bookmarkEnd w:id="80"/>
    </w:p>
    <w:p w14:paraId="23D35964" w14:textId="77777777" w:rsidR="000D4EF8" w:rsidRPr="00287268" w:rsidRDefault="000D4EF8" w:rsidP="004901D3">
      <w:pPr>
        <w:pStyle w:val="EndNoteBibliography"/>
        <w:spacing w:after="0" w:line="480" w:lineRule="auto"/>
        <w:ind w:left="720" w:hanging="720"/>
      </w:pPr>
      <w:bookmarkStart w:id="81" w:name="_ENREF_81"/>
      <w:r w:rsidRPr="00287268">
        <w:t xml:space="preserve">Upadhyay, Sanjay, Shilpa Chohan, and Archana Vaidya. 2009. </w:t>
      </w:r>
      <w:r w:rsidRPr="00287268">
        <w:rPr>
          <w:i/>
        </w:rPr>
        <w:t>India's Forests and the Judiciary: The Godavarman Story</w:t>
      </w:r>
      <w:r w:rsidRPr="00287268">
        <w:t>. New Delhi: Enviro-Legal Defence Firm and WWF-India.</w:t>
      </w:r>
      <w:bookmarkEnd w:id="81"/>
    </w:p>
    <w:p w14:paraId="21E9C84A" w14:textId="77777777" w:rsidR="000D4EF8" w:rsidRPr="00287268" w:rsidRDefault="000D4EF8" w:rsidP="004901D3">
      <w:pPr>
        <w:pStyle w:val="EndNoteBibliography"/>
        <w:spacing w:after="0" w:line="480" w:lineRule="auto"/>
        <w:ind w:left="720" w:hanging="720"/>
      </w:pPr>
      <w:bookmarkStart w:id="82" w:name="_ENREF_82"/>
      <w:r w:rsidRPr="00287268">
        <w:t>USDA - Forest Service. 2002. The Process Predicament: How statutory, regulatory, and administrative factors affect National Forest Management. Washington DC: USDA Forest Service.</w:t>
      </w:r>
      <w:bookmarkEnd w:id="82"/>
    </w:p>
    <w:p w14:paraId="0C393C16" w14:textId="77777777" w:rsidR="000D4EF8" w:rsidRPr="00287268" w:rsidRDefault="000D4EF8" w:rsidP="004901D3">
      <w:pPr>
        <w:pStyle w:val="EndNoteBibliography"/>
        <w:spacing w:after="0" w:line="480" w:lineRule="auto"/>
        <w:ind w:left="720" w:hanging="720"/>
      </w:pPr>
      <w:bookmarkStart w:id="83" w:name="_ENREF_83"/>
      <w:r w:rsidRPr="00287268">
        <w:t>USDA Forest Service. 2014. The Rising Cost of Fire Operations: Effects on the Forest Service’s Non-Fire Work. Washington, DC: USDA Forest Service.</w:t>
      </w:r>
      <w:bookmarkEnd w:id="83"/>
    </w:p>
    <w:p w14:paraId="1FA247CA" w14:textId="77777777" w:rsidR="000D4EF8" w:rsidRPr="00287268" w:rsidRDefault="000D4EF8" w:rsidP="004901D3">
      <w:pPr>
        <w:pStyle w:val="EndNoteBibliography"/>
        <w:spacing w:after="0" w:line="480" w:lineRule="auto"/>
        <w:ind w:left="720" w:hanging="720"/>
      </w:pPr>
      <w:bookmarkStart w:id="84" w:name="_ENREF_84"/>
      <w:r w:rsidRPr="00287268">
        <w:t>Verma, Dharmendra. 2004. "Bureaucracy, Forests and Participation: A Case Study of the Implementation of Joint Forest Management in Madhya Pradesh, India." PhD, Centre for Development Studies, School of Social Science and International Development, The University of Wales, Swansea.</w:t>
      </w:r>
      <w:bookmarkEnd w:id="84"/>
    </w:p>
    <w:p w14:paraId="44722DE7" w14:textId="4EA5456F" w:rsidR="000D4EF8" w:rsidRPr="00287268" w:rsidRDefault="000D4EF8" w:rsidP="004901D3">
      <w:pPr>
        <w:pStyle w:val="EndNoteBibliography"/>
        <w:spacing w:after="0" w:line="480" w:lineRule="auto"/>
        <w:ind w:left="720" w:hanging="720"/>
      </w:pPr>
      <w:bookmarkStart w:id="85" w:name="_ENREF_85"/>
      <w:r w:rsidRPr="00287268">
        <w:t xml:space="preserve">Vilsack, Tom. 2015. "USDA Blog: The Cost of Fighting Wildfires is Sapping Forest Service Budget." US Department of Agriculture, accessed December 26, 2015. </w:t>
      </w:r>
      <w:hyperlink r:id="rId12" w:history="1">
        <w:r w:rsidRPr="00287268">
          <w:rPr>
            <w:rStyle w:val="Hyperlink"/>
          </w:rPr>
          <w:t>http://blogs.usda.gov/2015/08/05/the-cost-of-fighting-wildfires-is-sapping-forest-service-budget/</w:t>
        </w:r>
      </w:hyperlink>
      <w:r w:rsidRPr="00287268">
        <w:t>.</w:t>
      </w:r>
      <w:bookmarkEnd w:id="85"/>
    </w:p>
    <w:p w14:paraId="73A5C698" w14:textId="77777777" w:rsidR="000D4EF8" w:rsidRPr="00287268" w:rsidRDefault="000D4EF8" w:rsidP="004901D3">
      <w:pPr>
        <w:pStyle w:val="EndNoteBibliography"/>
        <w:spacing w:after="0" w:line="480" w:lineRule="auto"/>
        <w:ind w:left="720" w:hanging="720"/>
      </w:pPr>
      <w:bookmarkStart w:id="86" w:name="_ENREF_86"/>
      <w:r w:rsidRPr="00287268">
        <w:t xml:space="preserve">Wilkinson, Charles F., and H. Michael Anderson. 1985. "Land and Resource Planning in the National Forests."  </w:t>
      </w:r>
      <w:r w:rsidRPr="00287268">
        <w:rPr>
          <w:i/>
        </w:rPr>
        <w:t>Oregon Law Review</w:t>
      </w:r>
      <w:r w:rsidRPr="00287268">
        <w:t xml:space="preserve"> 64 (1-2):1-373.</w:t>
      </w:r>
      <w:bookmarkEnd w:id="86"/>
    </w:p>
    <w:p w14:paraId="3013EC88" w14:textId="77777777" w:rsidR="000D4EF8" w:rsidRPr="00287268" w:rsidRDefault="000D4EF8" w:rsidP="004901D3">
      <w:pPr>
        <w:pStyle w:val="EndNoteBibliography"/>
        <w:spacing w:after="0" w:line="480" w:lineRule="auto"/>
        <w:ind w:left="720" w:hanging="720"/>
      </w:pPr>
      <w:bookmarkStart w:id="87" w:name="_ENREF_87"/>
      <w:r w:rsidRPr="00287268">
        <w:t xml:space="preserve">Wood, B. Dan, and Richard W. Waterman. 1991. "The Dynamics of Political Control of the Bureaucracy."  </w:t>
      </w:r>
      <w:r w:rsidRPr="00287268">
        <w:rPr>
          <w:i/>
        </w:rPr>
        <w:t>The American political science review</w:t>
      </w:r>
      <w:r w:rsidRPr="00287268">
        <w:t xml:space="preserve"> 85 (3):801-828.</w:t>
      </w:r>
      <w:bookmarkEnd w:id="87"/>
    </w:p>
    <w:p w14:paraId="40DB5B63" w14:textId="77777777" w:rsidR="000D4EF8" w:rsidRPr="00287268" w:rsidRDefault="000D4EF8" w:rsidP="004901D3">
      <w:pPr>
        <w:pStyle w:val="EndNoteBibliography"/>
        <w:spacing w:after="0" w:line="480" w:lineRule="auto"/>
        <w:ind w:left="720" w:hanging="720"/>
      </w:pPr>
      <w:bookmarkStart w:id="88" w:name="_ENREF_88"/>
      <w:r w:rsidRPr="00287268">
        <w:lastRenderedPageBreak/>
        <w:t xml:space="preserve">Yackee, Susan Webb. 2015. "Participant Voice in the Bureaucratic Policymaking Process."  </w:t>
      </w:r>
      <w:r w:rsidRPr="00287268">
        <w:rPr>
          <w:i/>
        </w:rPr>
        <w:t>Journal of Public Administration Research and Theory</w:t>
      </w:r>
      <w:r w:rsidRPr="00287268">
        <w:t xml:space="preserve"> 25 (2):427-449. doi: 10.1093/jopart/muu007.</w:t>
      </w:r>
      <w:bookmarkEnd w:id="88"/>
    </w:p>
    <w:p w14:paraId="53643918" w14:textId="77777777" w:rsidR="000D4EF8" w:rsidRPr="00287268" w:rsidRDefault="000D4EF8" w:rsidP="004901D3">
      <w:pPr>
        <w:pStyle w:val="EndNoteBibliography"/>
        <w:spacing w:after="0" w:line="480" w:lineRule="auto"/>
        <w:ind w:left="720" w:hanging="720"/>
      </w:pPr>
      <w:bookmarkStart w:id="89" w:name="_ENREF_89"/>
      <w:r w:rsidRPr="00287268">
        <w:t xml:space="preserve">Yaffee, Steven L. 1994. </w:t>
      </w:r>
      <w:r w:rsidRPr="00287268">
        <w:rPr>
          <w:i/>
        </w:rPr>
        <w:t>The Wisdom of the Spotted Owl: Policy Lessons for a New Century</w:t>
      </w:r>
      <w:r w:rsidRPr="00287268">
        <w:t>. Washington, DC: Island Press.</w:t>
      </w:r>
      <w:bookmarkEnd w:id="89"/>
    </w:p>
    <w:p w14:paraId="0DC12380" w14:textId="77777777" w:rsidR="000D4EF8" w:rsidRPr="00287268" w:rsidRDefault="000D4EF8" w:rsidP="004901D3">
      <w:pPr>
        <w:pStyle w:val="EndNoteBibliography"/>
        <w:spacing w:line="480" w:lineRule="auto"/>
        <w:ind w:left="720" w:hanging="720"/>
      </w:pPr>
      <w:bookmarkStart w:id="90" w:name="_ENREF_90"/>
      <w:r w:rsidRPr="00287268">
        <w:t xml:space="preserve">Zwart, Frank de. 1994. </w:t>
      </w:r>
      <w:r w:rsidRPr="00287268">
        <w:rPr>
          <w:i/>
        </w:rPr>
        <w:t>The bureaucratic merry-go-round : manipulating the transfer of Indian civil servants</w:t>
      </w:r>
      <w:r w:rsidRPr="00287268">
        <w:t>. [Amsterdam]: Amsterdam University Press.</w:t>
      </w:r>
      <w:bookmarkEnd w:id="90"/>
    </w:p>
    <w:p w14:paraId="67E728EE" w14:textId="6096A191" w:rsidR="00C65F49" w:rsidRPr="00287268" w:rsidRDefault="00A7125A" w:rsidP="004901D3">
      <w:pPr>
        <w:spacing w:after="240" w:line="480" w:lineRule="auto"/>
        <w:rPr>
          <w:rFonts w:cs="Times New Roman"/>
          <w:szCs w:val="24"/>
        </w:rPr>
      </w:pPr>
      <w:r w:rsidRPr="00287268">
        <w:rPr>
          <w:rFonts w:cs="Times New Roman"/>
          <w:szCs w:val="24"/>
        </w:rPr>
        <w:fldChar w:fldCharType="end"/>
      </w:r>
    </w:p>
    <w:p w14:paraId="61F9C6EA" w14:textId="77777777" w:rsidR="00F52B34" w:rsidRPr="00287268" w:rsidRDefault="00F52B34" w:rsidP="004901D3">
      <w:pPr>
        <w:spacing w:after="0" w:line="480" w:lineRule="auto"/>
        <w:rPr>
          <w:rFonts w:cs="Times New Roman"/>
          <w:szCs w:val="24"/>
        </w:rPr>
      </w:pPr>
      <w:r w:rsidRPr="00287268">
        <w:rPr>
          <w:rFonts w:cs="Times New Roman"/>
          <w:szCs w:val="24"/>
        </w:rPr>
        <w:br w:type="page"/>
      </w:r>
    </w:p>
    <w:p w14:paraId="4AFB590B" w14:textId="5509083D" w:rsidR="00F52B34" w:rsidRPr="00287268" w:rsidRDefault="00F52B34" w:rsidP="004901D3">
      <w:pPr>
        <w:spacing w:after="240" w:line="240" w:lineRule="auto"/>
        <w:rPr>
          <w:rFonts w:cs="Times New Roman"/>
          <w:szCs w:val="24"/>
        </w:rPr>
      </w:pPr>
      <w:bookmarkStart w:id="91" w:name="_GoBack"/>
      <w:r w:rsidRPr="00287268">
        <w:rPr>
          <w:rFonts w:cs="Times New Roman"/>
          <w:szCs w:val="24"/>
        </w:rPr>
        <w:lastRenderedPageBreak/>
        <w:t>Table 1: Comparison of political contexts</w:t>
      </w:r>
      <w:r w:rsidR="00F67B86" w:rsidRPr="00287268">
        <w:rPr>
          <w:rFonts w:cs="Times New Roman"/>
          <w:szCs w:val="24"/>
        </w:rPr>
        <w:t xml:space="preserve"> and organizational structures</w:t>
      </w:r>
      <w:r w:rsidRPr="00287268">
        <w:rPr>
          <w:rFonts w:cs="Times New Roman"/>
          <w:szCs w:val="24"/>
        </w:rPr>
        <w:t xml:space="preserve"> of forest administration</w:t>
      </w:r>
    </w:p>
    <w:tbl>
      <w:tblPr>
        <w:tblStyle w:val="TableGrid"/>
        <w:tblW w:w="0" w:type="auto"/>
        <w:tblLook w:val="04A0" w:firstRow="1" w:lastRow="0" w:firstColumn="1" w:lastColumn="0" w:noHBand="0" w:noVBand="1"/>
      </w:tblPr>
      <w:tblGrid>
        <w:gridCol w:w="1784"/>
        <w:gridCol w:w="2330"/>
        <w:gridCol w:w="2845"/>
        <w:gridCol w:w="2391"/>
      </w:tblGrid>
      <w:tr w:rsidR="00F52B34" w:rsidRPr="00287268" w14:paraId="05B5A094" w14:textId="77777777" w:rsidTr="00597DF8">
        <w:trPr>
          <w:trHeight w:val="341"/>
        </w:trPr>
        <w:tc>
          <w:tcPr>
            <w:tcW w:w="0" w:type="auto"/>
          </w:tcPr>
          <w:p w14:paraId="2793C7E0" w14:textId="77777777" w:rsidR="00F52B34" w:rsidRPr="00287268" w:rsidRDefault="00F52B34" w:rsidP="004901D3">
            <w:pPr>
              <w:spacing w:after="240" w:line="240" w:lineRule="auto"/>
              <w:rPr>
                <w:rFonts w:cs="Times New Roman"/>
                <w:szCs w:val="24"/>
              </w:rPr>
            </w:pPr>
          </w:p>
        </w:tc>
        <w:tc>
          <w:tcPr>
            <w:tcW w:w="0" w:type="auto"/>
          </w:tcPr>
          <w:p w14:paraId="6B679DC9" w14:textId="77777777" w:rsidR="00F52B34" w:rsidRPr="00287268" w:rsidRDefault="00F52B34" w:rsidP="004901D3">
            <w:pPr>
              <w:spacing w:after="240" w:line="240" w:lineRule="auto"/>
              <w:rPr>
                <w:rFonts w:cs="Times New Roman"/>
                <w:b/>
                <w:szCs w:val="24"/>
              </w:rPr>
            </w:pPr>
            <w:r w:rsidRPr="00287268">
              <w:rPr>
                <w:rFonts w:cs="Times New Roman"/>
                <w:b/>
                <w:szCs w:val="24"/>
              </w:rPr>
              <w:t>USFS, 1950s</w:t>
            </w:r>
          </w:p>
        </w:tc>
        <w:tc>
          <w:tcPr>
            <w:tcW w:w="0" w:type="auto"/>
          </w:tcPr>
          <w:p w14:paraId="011D17D1" w14:textId="77777777" w:rsidR="00F52B34" w:rsidRPr="00287268" w:rsidRDefault="00F52B34" w:rsidP="004901D3">
            <w:pPr>
              <w:spacing w:after="240" w:line="240" w:lineRule="auto"/>
              <w:rPr>
                <w:rFonts w:cs="Times New Roman"/>
                <w:b/>
                <w:szCs w:val="24"/>
              </w:rPr>
            </w:pPr>
            <w:r w:rsidRPr="00287268">
              <w:rPr>
                <w:rFonts w:cs="Times New Roman"/>
                <w:b/>
                <w:szCs w:val="24"/>
              </w:rPr>
              <w:t>USFS, Present</w:t>
            </w:r>
          </w:p>
        </w:tc>
        <w:tc>
          <w:tcPr>
            <w:tcW w:w="0" w:type="auto"/>
          </w:tcPr>
          <w:p w14:paraId="542760B3" w14:textId="77777777" w:rsidR="00F52B34" w:rsidRPr="00287268" w:rsidRDefault="00F52B34" w:rsidP="004901D3">
            <w:pPr>
              <w:spacing w:after="240" w:line="240" w:lineRule="auto"/>
              <w:rPr>
                <w:rFonts w:cs="Times New Roman"/>
                <w:b/>
                <w:szCs w:val="24"/>
              </w:rPr>
            </w:pPr>
            <w:r w:rsidRPr="00287268">
              <w:rPr>
                <w:rFonts w:cs="Times New Roman"/>
                <w:b/>
                <w:szCs w:val="24"/>
              </w:rPr>
              <w:t>India, Present</w:t>
            </w:r>
          </w:p>
        </w:tc>
      </w:tr>
      <w:tr w:rsidR="00F52B34" w:rsidRPr="00287268" w14:paraId="6DF5DA60" w14:textId="77777777" w:rsidTr="00597DF8">
        <w:trPr>
          <w:trHeight w:val="576"/>
        </w:trPr>
        <w:tc>
          <w:tcPr>
            <w:tcW w:w="0" w:type="auto"/>
          </w:tcPr>
          <w:p w14:paraId="23DDFBC6" w14:textId="77777777" w:rsidR="00F52B34" w:rsidRPr="00287268" w:rsidRDefault="00F52B34" w:rsidP="004901D3">
            <w:pPr>
              <w:spacing w:after="240" w:line="240" w:lineRule="auto"/>
              <w:rPr>
                <w:rFonts w:cs="Times New Roman"/>
                <w:b/>
                <w:szCs w:val="24"/>
              </w:rPr>
            </w:pPr>
            <w:r w:rsidRPr="00287268">
              <w:rPr>
                <w:rFonts w:cs="Times New Roman"/>
                <w:b/>
                <w:szCs w:val="24"/>
              </w:rPr>
              <w:t>Outcome</w:t>
            </w:r>
          </w:p>
        </w:tc>
        <w:tc>
          <w:tcPr>
            <w:tcW w:w="0" w:type="auto"/>
          </w:tcPr>
          <w:p w14:paraId="1610A2A4" w14:textId="77777777" w:rsidR="00F52B34" w:rsidRPr="00287268" w:rsidRDefault="00F52B34" w:rsidP="004901D3">
            <w:pPr>
              <w:spacing w:after="240" w:line="240" w:lineRule="auto"/>
              <w:rPr>
                <w:rFonts w:cs="Times New Roman"/>
                <w:szCs w:val="24"/>
              </w:rPr>
            </w:pPr>
            <w:r w:rsidRPr="00287268">
              <w:rPr>
                <w:rFonts w:cs="Times New Roman"/>
                <w:szCs w:val="24"/>
              </w:rPr>
              <w:t>Organizational Compliance, effective implementation</w:t>
            </w:r>
          </w:p>
        </w:tc>
        <w:tc>
          <w:tcPr>
            <w:tcW w:w="0" w:type="auto"/>
          </w:tcPr>
          <w:p w14:paraId="173C1A8A" w14:textId="77777777" w:rsidR="00F52B34" w:rsidRPr="00287268" w:rsidRDefault="00F52B34" w:rsidP="004901D3">
            <w:pPr>
              <w:spacing w:after="240" w:line="240" w:lineRule="auto"/>
              <w:rPr>
                <w:rFonts w:cs="Times New Roman"/>
                <w:szCs w:val="24"/>
              </w:rPr>
            </w:pPr>
            <w:r w:rsidRPr="00287268">
              <w:rPr>
                <w:rFonts w:cs="Times New Roman"/>
                <w:szCs w:val="24"/>
              </w:rPr>
              <w:t>Internal conflict, medium implementation</w:t>
            </w:r>
          </w:p>
        </w:tc>
        <w:tc>
          <w:tcPr>
            <w:tcW w:w="0" w:type="auto"/>
          </w:tcPr>
          <w:p w14:paraId="77D2D302" w14:textId="77777777" w:rsidR="00F52B34" w:rsidRPr="00287268" w:rsidRDefault="00F52B34" w:rsidP="004901D3">
            <w:pPr>
              <w:spacing w:after="240" w:line="240" w:lineRule="auto"/>
              <w:rPr>
                <w:rFonts w:cs="Times New Roman"/>
                <w:szCs w:val="24"/>
              </w:rPr>
            </w:pPr>
            <w:r w:rsidRPr="00287268">
              <w:rPr>
                <w:rFonts w:cs="Times New Roman"/>
                <w:szCs w:val="24"/>
              </w:rPr>
              <w:t>Low compliance, poor implementation</w:t>
            </w:r>
          </w:p>
        </w:tc>
      </w:tr>
      <w:tr w:rsidR="00F52B34" w:rsidRPr="00287268" w14:paraId="234C8731" w14:textId="77777777" w:rsidTr="00597DF8">
        <w:trPr>
          <w:trHeight w:val="576"/>
        </w:trPr>
        <w:tc>
          <w:tcPr>
            <w:tcW w:w="0" w:type="auto"/>
          </w:tcPr>
          <w:p w14:paraId="0BC78F63" w14:textId="77777777" w:rsidR="00F52B34" w:rsidRPr="00287268" w:rsidRDefault="00F52B34" w:rsidP="004901D3">
            <w:pPr>
              <w:spacing w:after="240" w:line="240" w:lineRule="auto"/>
              <w:rPr>
                <w:rFonts w:cs="Times New Roman"/>
                <w:b/>
                <w:szCs w:val="24"/>
              </w:rPr>
            </w:pPr>
            <w:r w:rsidRPr="00287268">
              <w:rPr>
                <w:rFonts w:cs="Times New Roman"/>
                <w:b/>
                <w:szCs w:val="24"/>
              </w:rPr>
              <w:t>Political supporters</w:t>
            </w:r>
          </w:p>
        </w:tc>
        <w:tc>
          <w:tcPr>
            <w:tcW w:w="0" w:type="auto"/>
          </w:tcPr>
          <w:p w14:paraId="01D47BD8" w14:textId="77777777" w:rsidR="00F52B34" w:rsidRPr="00287268" w:rsidRDefault="00F52B34" w:rsidP="004901D3">
            <w:pPr>
              <w:spacing w:after="240" w:line="240" w:lineRule="auto"/>
              <w:rPr>
                <w:rFonts w:cs="Times New Roman"/>
                <w:szCs w:val="24"/>
              </w:rPr>
            </w:pPr>
            <w:r w:rsidRPr="00287268">
              <w:rPr>
                <w:rFonts w:cs="Times New Roman"/>
                <w:szCs w:val="24"/>
              </w:rPr>
              <w:t>Alliance of local business interests &amp; extractive industries</w:t>
            </w:r>
          </w:p>
        </w:tc>
        <w:tc>
          <w:tcPr>
            <w:tcW w:w="0" w:type="auto"/>
          </w:tcPr>
          <w:p w14:paraId="4F9FCDC2" w14:textId="77777777" w:rsidR="00F52B34" w:rsidRPr="00287268" w:rsidRDefault="00F52B34" w:rsidP="004901D3">
            <w:pPr>
              <w:spacing w:after="240" w:line="240" w:lineRule="auto"/>
              <w:rPr>
                <w:rFonts w:cs="Times New Roman"/>
                <w:szCs w:val="24"/>
              </w:rPr>
            </w:pPr>
            <w:r w:rsidRPr="00287268">
              <w:rPr>
                <w:rFonts w:cs="Times New Roman"/>
                <w:szCs w:val="24"/>
              </w:rPr>
              <w:t>Conflicting alliances of environmentalists &amp; extractive industries</w:t>
            </w:r>
          </w:p>
        </w:tc>
        <w:tc>
          <w:tcPr>
            <w:tcW w:w="0" w:type="auto"/>
          </w:tcPr>
          <w:p w14:paraId="40A55F79" w14:textId="77777777" w:rsidR="00F52B34" w:rsidRPr="00287268" w:rsidRDefault="00F52B34" w:rsidP="004901D3">
            <w:pPr>
              <w:spacing w:after="240" w:line="240" w:lineRule="auto"/>
              <w:rPr>
                <w:rFonts w:cs="Times New Roman"/>
                <w:szCs w:val="24"/>
              </w:rPr>
            </w:pPr>
            <w:r w:rsidRPr="00287268">
              <w:rPr>
                <w:rFonts w:cs="Times New Roman"/>
                <w:szCs w:val="24"/>
              </w:rPr>
              <w:t xml:space="preserve">Politicians </w:t>
            </w:r>
          </w:p>
        </w:tc>
      </w:tr>
      <w:tr w:rsidR="00F52B34" w:rsidRPr="00287268" w14:paraId="5FB06D62" w14:textId="77777777" w:rsidTr="00597DF8">
        <w:trPr>
          <w:trHeight w:val="576"/>
        </w:trPr>
        <w:tc>
          <w:tcPr>
            <w:tcW w:w="0" w:type="auto"/>
          </w:tcPr>
          <w:p w14:paraId="49EB1B4C" w14:textId="77777777" w:rsidR="00F52B34" w:rsidRPr="00287268" w:rsidRDefault="00F52B34" w:rsidP="004901D3">
            <w:pPr>
              <w:spacing w:after="240" w:line="240" w:lineRule="auto"/>
              <w:rPr>
                <w:rFonts w:cs="Times New Roman"/>
                <w:b/>
                <w:szCs w:val="24"/>
              </w:rPr>
            </w:pPr>
            <w:r w:rsidRPr="00287268">
              <w:rPr>
                <w:rFonts w:cs="Times New Roman"/>
                <w:b/>
                <w:szCs w:val="24"/>
              </w:rPr>
              <w:t>Goals of political supporters</w:t>
            </w:r>
          </w:p>
        </w:tc>
        <w:tc>
          <w:tcPr>
            <w:tcW w:w="0" w:type="auto"/>
          </w:tcPr>
          <w:p w14:paraId="5B830ACC" w14:textId="77777777" w:rsidR="00F52B34" w:rsidRPr="00287268" w:rsidRDefault="00F52B34" w:rsidP="004901D3">
            <w:pPr>
              <w:spacing w:after="240" w:line="240" w:lineRule="auto"/>
              <w:rPr>
                <w:rFonts w:cs="Times New Roman"/>
                <w:szCs w:val="24"/>
              </w:rPr>
            </w:pPr>
            <w:r w:rsidRPr="00287268">
              <w:rPr>
                <w:rFonts w:cs="Times New Roman"/>
                <w:szCs w:val="24"/>
              </w:rPr>
              <w:t>Efficient implementation of resource extraction</w:t>
            </w:r>
          </w:p>
        </w:tc>
        <w:tc>
          <w:tcPr>
            <w:tcW w:w="0" w:type="auto"/>
          </w:tcPr>
          <w:p w14:paraId="4D422C4B" w14:textId="77777777" w:rsidR="00F52B34" w:rsidRPr="00287268" w:rsidRDefault="00F52B34" w:rsidP="004901D3">
            <w:pPr>
              <w:spacing w:after="240" w:line="240" w:lineRule="auto"/>
              <w:rPr>
                <w:rFonts w:cs="Times New Roman"/>
                <w:szCs w:val="24"/>
              </w:rPr>
            </w:pPr>
            <w:r w:rsidRPr="00287268">
              <w:rPr>
                <w:rFonts w:cs="Times New Roman"/>
                <w:szCs w:val="24"/>
              </w:rPr>
              <w:t>Environmentalists want Resource conservation, industries want more extraction</w:t>
            </w:r>
          </w:p>
        </w:tc>
        <w:tc>
          <w:tcPr>
            <w:tcW w:w="0" w:type="auto"/>
          </w:tcPr>
          <w:p w14:paraId="7EAA2092" w14:textId="493822CD" w:rsidR="00F52B34" w:rsidRPr="00287268" w:rsidRDefault="00F52B34" w:rsidP="004901D3">
            <w:pPr>
              <w:spacing w:after="240" w:line="240" w:lineRule="auto"/>
              <w:rPr>
                <w:rFonts w:cs="Times New Roman"/>
                <w:szCs w:val="24"/>
              </w:rPr>
            </w:pPr>
            <w:r w:rsidRPr="00287268">
              <w:rPr>
                <w:rFonts w:cs="Times New Roman"/>
                <w:szCs w:val="24"/>
              </w:rPr>
              <w:t>Obtain bribes, deliver clientelistic goods to supporters</w:t>
            </w:r>
          </w:p>
        </w:tc>
      </w:tr>
      <w:tr w:rsidR="00F52B34" w:rsidRPr="00287268" w14:paraId="44378FEF" w14:textId="77777777" w:rsidTr="00597DF8">
        <w:trPr>
          <w:trHeight w:val="576"/>
        </w:trPr>
        <w:tc>
          <w:tcPr>
            <w:tcW w:w="0" w:type="auto"/>
          </w:tcPr>
          <w:p w14:paraId="0E613B9F" w14:textId="77777777" w:rsidR="00F52B34" w:rsidRPr="00287268" w:rsidRDefault="00F52B34" w:rsidP="004901D3">
            <w:pPr>
              <w:spacing w:after="240" w:line="240" w:lineRule="auto"/>
              <w:rPr>
                <w:rFonts w:cs="Times New Roman"/>
                <w:b/>
                <w:szCs w:val="24"/>
              </w:rPr>
            </w:pPr>
            <w:r w:rsidRPr="00287268">
              <w:rPr>
                <w:rFonts w:cs="Times New Roman"/>
                <w:b/>
                <w:szCs w:val="24"/>
              </w:rPr>
              <w:t>Methods of political control</w:t>
            </w:r>
          </w:p>
        </w:tc>
        <w:tc>
          <w:tcPr>
            <w:tcW w:w="0" w:type="auto"/>
          </w:tcPr>
          <w:p w14:paraId="4338EF45" w14:textId="77777777" w:rsidR="00F52B34" w:rsidRPr="00287268" w:rsidRDefault="00F52B34" w:rsidP="004901D3">
            <w:pPr>
              <w:spacing w:after="240" w:line="240" w:lineRule="auto"/>
              <w:rPr>
                <w:rFonts w:cs="Times New Roman"/>
                <w:szCs w:val="24"/>
              </w:rPr>
            </w:pPr>
            <w:r w:rsidRPr="00287268">
              <w:rPr>
                <w:rFonts w:cs="Times New Roman"/>
                <w:szCs w:val="24"/>
              </w:rPr>
              <w:t>Narrow hiring, local and national political pressure</w:t>
            </w:r>
          </w:p>
        </w:tc>
        <w:tc>
          <w:tcPr>
            <w:tcW w:w="0" w:type="auto"/>
          </w:tcPr>
          <w:p w14:paraId="7A3FFFDB" w14:textId="77777777" w:rsidR="00F52B34" w:rsidRPr="00287268" w:rsidRDefault="00F52B34" w:rsidP="004901D3">
            <w:pPr>
              <w:spacing w:after="240" w:line="240" w:lineRule="auto"/>
              <w:rPr>
                <w:rFonts w:cs="Times New Roman"/>
                <w:szCs w:val="24"/>
              </w:rPr>
            </w:pPr>
            <w:r w:rsidRPr="00287268">
              <w:rPr>
                <w:rFonts w:cs="Times New Roman"/>
                <w:szCs w:val="24"/>
              </w:rPr>
              <w:t>Public participation, legal processes, local protest</w:t>
            </w:r>
          </w:p>
        </w:tc>
        <w:tc>
          <w:tcPr>
            <w:tcW w:w="0" w:type="auto"/>
          </w:tcPr>
          <w:p w14:paraId="044773F1" w14:textId="77777777" w:rsidR="00F52B34" w:rsidRPr="00287268" w:rsidRDefault="00F52B34" w:rsidP="004901D3">
            <w:pPr>
              <w:spacing w:after="240" w:line="240" w:lineRule="auto"/>
              <w:rPr>
                <w:rFonts w:cs="Times New Roman"/>
                <w:szCs w:val="24"/>
              </w:rPr>
            </w:pPr>
            <w:r w:rsidRPr="00287268">
              <w:rPr>
                <w:rFonts w:cs="Times New Roman"/>
                <w:szCs w:val="24"/>
              </w:rPr>
              <w:t>Transfers</w:t>
            </w:r>
          </w:p>
        </w:tc>
      </w:tr>
      <w:tr w:rsidR="00F52B34" w:rsidRPr="00287268" w14:paraId="69169D96" w14:textId="77777777" w:rsidTr="00597DF8">
        <w:trPr>
          <w:trHeight w:val="576"/>
        </w:trPr>
        <w:tc>
          <w:tcPr>
            <w:tcW w:w="0" w:type="auto"/>
          </w:tcPr>
          <w:p w14:paraId="2299A42F" w14:textId="77777777" w:rsidR="00F52B34" w:rsidRPr="00287268" w:rsidRDefault="00F52B34" w:rsidP="004901D3">
            <w:pPr>
              <w:spacing w:after="240" w:line="240" w:lineRule="auto"/>
              <w:rPr>
                <w:rFonts w:cs="Times New Roman"/>
                <w:b/>
                <w:szCs w:val="24"/>
              </w:rPr>
            </w:pPr>
            <w:r w:rsidRPr="00287268">
              <w:rPr>
                <w:rFonts w:cs="Times New Roman"/>
                <w:b/>
                <w:szCs w:val="24"/>
              </w:rPr>
              <w:t>Role of transfers</w:t>
            </w:r>
          </w:p>
        </w:tc>
        <w:tc>
          <w:tcPr>
            <w:tcW w:w="0" w:type="auto"/>
          </w:tcPr>
          <w:p w14:paraId="7B3C692D" w14:textId="77777777" w:rsidR="00F52B34" w:rsidRPr="00287268" w:rsidRDefault="00F52B34" w:rsidP="004901D3">
            <w:pPr>
              <w:spacing w:after="240" w:line="240" w:lineRule="auto"/>
              <w:rPr>
                <w:rFonts w:cs="Times New Roman"/>
                <w:szCs w:val="24"/>
              </w:rPr>
            </w:pPr>
            <w:r w:rsidRPr="00287268">
              <w:rPr>
                <w:rFonts w:cs="Times New Roman"/>
                <w:szCs w:val="24"/>
              </w:rPr>
              <w:t>Frequent, maintains organizational loyalty</w:t>
            </w:r>
          </w:p>
        </w:tc>
        <w:tc>
          <w:tcPr>
            <w:tcW w:w="0" w:type="auto"/>
          </w:tcPr>
          <w:p w14:paraId="579BD5D6" w14:textId="77777777" w:rsidR="00F52B34" w:rsidRPr="00287268" w:rsidRDefault="00F52B34" w:rsidP="004901D3">
            <w:pPr>
              <w:spacing w:after="240" w:line="240" w:lineRule="auto"/>
              <w:rPr>
                <w:rFonts w:cs="Times New Roman"/>
                <w:szCs w:val="24"/>
              </w:rPr>
            </w:pPr>
            <w:r w:rsidRPr="00287268">
              <w:rPr>
                <w:rFonts w:cs="Times New Roman"/>
                <w:szCs w:val="24"/>
              </w:rPr>
              <w:t>Frequent, maintains organizational loyalty</w:t>
            </w:r>
          </w:p>
        </w:tc>
        <w:tc>
          <w:tcPr>
            <w:tcW w:w="0" w:type="auto"/>
          </w:tcPr>
          <w:p w14:paraId="10676190" w14:textId="77777777" w:rsidR="00F52B34" w:rsidRPr="00287268" w:rsidRDefault="00F52B34" w:rsidP="004901D3">
            <w:pPr>
              <w:spacing w:after="240" w:line="240" w:lineRule="auto"/>
              <w:rPr>
                <w:rFonts w:cs="Times New Roman"/>
                <w:szCs w:val="24"/>
              </w:rPr>
            </w:pPr>
            <w:r w:rsidRPr="00287268">
              <w:rPr>
                <w:rFonts w:cs="Times New Roman"/>
                <w:szCs w:val="24"/>
              </w:rPr>
              <w:t>Very frequent, facilitates bribery and discipline</w:t>
            </w:r>
          </w:p>
        </w:tc>
      </w:tr>
      <w:tr w:rsidR="00F52B34" w:rsidRPr="00287268" w14:paraId="583DBE0B" w14:textId="77777777" w:rsidTr="00597DF8">
        <w:trPr>
          <w:trHeight w:val="576"/>
        </w:trPr>
        <w:tc>
          <w:tcPr>
            <w:tcW w:w="0" w:type="auto"/>
          </w:tcPr>
          <w:p w14:paraId="23A88040" w14:textId="77777777" w:rsidR="00F52B34" w:rsidRPr="00287268" w:rsidRDefault="00F52B34" w:rsidP="004901D3">
            <w:pPr>
              <w:spacing w:after="240" w:line="240" w:lineRule="auto"/>
              <w:rPr>
                <w:rFonts w:cs="Times New Roman"/>
                <w:b/>
                <w:szCs w:val="24"/>
              </w:rPr>
            </w:pPr>
            <w:r w:rsidRPr="00287268">
              <w:rPr>
                <w:rFonts w:cs="Times New Roman"/>
                <w:b/>
                <w:szCs w:val="24"/>
              </w:rPr>
              <w:t>Level of corruption</w:t>
            </w:r>
          </w:p>
        </w:tc>
        <w:tc>
          <w:tcPr>
            <w:tcW w:w="0" w:type="auto"/>
          </w:tcPr>
          <w:p w14:paraId="124CDB4A" w14:textId="77777777" w:rsidR="00F52B34" w:rsidRPr="00287268" w:rsidRDefault="00F52B34" w:rsidP="004901D3">
            <w:pPr>
              <w:spacing w:after="240" w:line="240" w:lineRule="auto"/>
              <w:rPr>
                <w:rFonts w:cs="Times New Roman"/>
                <w:szCs w:val="24"/>
              </w:rPr>
            </w:pPr>
            <w:r w:rsidRPr="00287268">
              <w:rPr>
                <w:rFonts w:cs="Times New Roman"/>
                <w:szCs w:val="24"/>
              </w:rPr>
              <w:t>Low</w:t>
            </w:r>
          </w:p>
        </w:tc>
        <w:tc>
          <w:tcPr>
            <w:tcW w:w="0" w:type="auto"/>
          </w:tcPr>
          <w:p w14:paraId="298556AA" w14:textId="77777777" w:rsidR="00F52B34" w:rsidRPr="00287268" w:rsidRDefault="00F52B34" w:rsidP="004901D3">
            <w:pPr>
              <w:spacing w:after="240" w:line="240" w:lineRule="auto"/>
              <w:rPr>
                <w:rFonts w:cs="Times New Roman"/>
                <w:szCs w:val="24"/>
              </w:rPr>
            </w:pPr>
            <w:r w:rsidRPr="00287268">
              <w:rPr>
                <w:rFonts w:cs="Times New Roman"/>
                <w:szCs w:val="24"/>
              </w:rPr>
              <w:t>Low</w:t>
            </w:r>
          </w:p>
        </w:tc>
        <w:tc>
          <w:tcPr>
            <w:tcW w:w="0" w:type="auto"/>
          </w:tcPr>
          <w:p w14:paraId="7B5A74BF" w14:textId="77777777" w:rsidR="00F52B34" w:rsidRPr="00287268" w:rsidRDefault="00F52B34" w:rsidP="004901D3">
            <w:pPr>
              <w:spacing w:after="240" w:line="240" w:lineRule="auto"/>
              <w:rPr>
                <w:rFonts w:cs="Times New Roman"/>
                <w:szCs w:val="24"/>
              </w:rPr>
            </w:pPr>
            <w:r w:rsidRPr="00287268">
              <w:rPr>
                <w:rFonts w:cs="Times New Roman"/>
                <w:szCs w:val="24"/>
              </w:rPr>
              <w:t>High</w:t>
            </w:r>
          </w:p>
        </w:tc>
      </w:tr>
      <w:tr w:rsidR="00F52B34" w:rsidRPr="00287268" w14:paraId="4AE06C17" w14:textId="77777777" w:rsidTr="00597DF8">
        <w:trPr>
          <w:trHeight w:val="576"/>
        </w:trPr>
        <w:tc>
          <w:tcPr>
            <w:tcW w:w="0" w:type="auto"/>
          </w:tcPr>
          <w:p w14:paraId="53B0932C" w14:textId="40B1DB63" w:rsidR="00F52B34" w:rsidRPr="00287268" w:rsidRDefault="00F52B34" w:rsidP="004901D3">
            <w:pPr>
              <w:spacing w:after="240" w:line="240" w:lineRule="auto"/>
              <w:rPr>
                <w:rFonts w:cs="Times New Roman"/>
                <w:b/>
                <w:szCs w:val="24"/>
              </w:rPr>
            </w:pPr>
            <w:r w:rsidRPr="00287268">
              <w:rPr>
                <w:rFonts w:cs="Times New Roman"/>
                <w:b/>
                <w:szCs w:val="24"/>
              </w:rPr>
              <w:t>Level of consensus</w:t>
            </w:r>
          </w:p>
        </w:tc>
        <w:tc>
          <w:tcPr>
            <w:tcW w:w="0" w:type="auto"/>
          </w:tcPr>
          <w:p w14:paraId="380ADD65" w14:textId="77777777" w:rsidR="00F52B34" w:rsidRPr="00287268" w:rsidRDefault="00F52B34" w:rsidP="004901D3">
            <w:pPr>
              <w:spacing w:after="240" w:line="240" w:lineRule="auto"/>
              <w:rPr>
                <w:rFonts w:cs="Times New Roman"/>
                <w:szCs w:val="24"/>
              </w:rPr>
            </w:pPr>
            <w:r w:rsidRPr="00287268">
              <w:rPr>
                <w:rFonts w:cs="Times New Roman"/>
                <w:szCs w:val="24"/>
              </w:rPr>
              <w:t>High</w:t>
            </w:r>
          </w:p>
        </w:tc>
        <w:tc>
          <w:tcPr>
            <w:tcW w:w="0" w:type="auto"/>
          </w:tcPr>
          <w:p w14:paraId="13DC4070" w14:textId="77777777" w:rsidR="00F52B34" w:rsidRPr="00287268" w:rsidRDefault="00F52B34" w:rsidP="004901D3">
            <w:pPr>
              <w:spacing w:after="240" w:line="240" w:lineRule="auto"/>
              <w:rPr>
                <w:rFonts w:cs="Times New Roman"/>
                <w:szCs w:val="24"/>
              </w:rPr>
            </w:pPr>
            <w:r w:rsidRPr="00287268">
              <w:rPr>
                <w:rFonts w:cs="Times New Roman"/>
                <w:szCs w:val="24"/>
              </w:rPr>
              <w:t>Low</w:t>
            </w:r>
          </w:p>
        </w:tc>
        <w:tc>
          <w:tcPr>
            <w:tcW w:w="0" w:type="auto"/>
          </w:tcPr>
          <w:p w14:paraId="03A0CCE0" w14:textId="77777777" w:rsidR="00F52B34" w:rsidRPr="00287268" w:rsidRDefault="00F52B34" w:rsidP="004901D3">
            <w:pPr>
              <w:spacing w:after="240" w:line="240" w:lineRule="auto"/>
              <w:rPr>
                <w:rFonts w:cs="Times New Roman"/>
                <w:szCs w:val="24"/>
              </w:rPr>
            </w:pPr>
            <w:r w:rsidRPr="00287268">
              <w:rPr>
                <w:rFonts w:cs="Times New Roman"/>
                <w:szCs w:val="24"/>
              </w:rPr>
              <w:t>Low</w:t>
            </w:r>
          </w:p>
        </w:tc>
      </w:tr>
      <w:tr w:rsidR="00F52B34" w:rsidRPr="00287268" w14:paraId="104CEACB" w14:textId="77777777" w:rsidTr="00597DF8">
        <w:trPr>
          <w:trHeight w:val="576"/>
        </w:trPr>
        <w:tc>
          <w:tcPr>
            <w:tcW w:w="0" w:type="auto"/>
          </w:tcPr>
          <w:p w14:paraId="1E9F8978" w14:textId="77777777" w:rsidR="00F52B34" w:rsidRPr="00287268" w:rsidRDefault="00F52B34" w:rsidP="004901D3">
            <w:pPr>
              <w:spacing w:after="240" w:line="240" w:lineRule="auto"/>
              <w:rPr>
                <w:rFonts w:cs="Times New Roman"/>
                <w:b/>
                <w:szCs w:val="24"/>
              </w:rPr>
            </w:pPr>
            <w:r w:rsidRPr="00287268">
              <w:rPr>
                <w:rFonts w:cs="Times New Roman"/>
                <w:b/>
                <w:szCs w:val="24"/>
              </w:rPr>
              <w:t>Educational backgrounds</w:t>
            </w:r>
          </w:p>
        </w:tc>
        <w:tc>
          <w:tcPr>
            <w:tcW w:w="0" w:type="auto"/>
          </w:tcPr>
          <w:p w14:paraId="696995A3" w14:textId="77777777" w:rsidR="00F52B34" w:rsidRPr="00287268" w:rsidRDefault="00F52B34" w:rsidP="004901D3">
            <w:pPr>
              <w:spacing w:after="240" w:line="240" w:lineRule="auto"/>
              <w:rPr>
                <w:rFonts w:cs="Times New Roman"/>
                <w:szCs w:val="24"/>
              </w:rPr>
            </w:pPr>
            <w:r w:rsidRPr="00287268">
              <w:rPr>
                <w:rFonts w:cs="Times New Roman"/>
                <w:szCs w:val="24"/>
              </w:rPr>
              <w:t>Homogenous (all foresters)</w:t>
            </w:r>
          </w:p>
        </w:tc>
        <w:tc>
          <w:tcPr>
            <w:tcW w:w="0" w:type="auto"/>
          </w:tcPr>
          <w:p w14:paraId="129E6E47" w14:textId="77777777" w:rsidR="00F52B34" w:rsidRPr="00287268" w:rsidRDefault="00F52B34" w:rsidP="004901D3">
            <w:pPr>
              <w:spacing w:after="240" w:line="240" w:lineRule="auto"/>
              <w:rPr>
                <w:rFonts w:cs="Times New Roman"/>
                <w:szCs w:val="24"/>
              </w:rPr>
            </w:pPr>
            <w:r w:rsidRPr="00287268">
              <w:rPr>
                <w:rFonts w:cs="Times New Roman"/>
                <w:szCs w:val="24"/>
              </w:rPr>
              <w:t>Very diverse (numerous professions)</w:t>
            </w:r>
          </w:p>
        </w:tc>
        <w:tc>
          <w:tcPr>
            <w:tcW w:w="0" w:type="auto"/>
          </w:tcPr>
          <w:p w14:paraId="62F94806" w14:textId="77777777" w:rsidR="00F52B34" w:rsidRPr="00287268" w:rsidRDefault="00F52B34" w:rsidP="004901D3">
            <w:pPr>
              <w:spacing w:after="240" w:line="240" w:lineRule="auto"/>
              <w:rPr>
                <w:rFonts w:cs="Times New Roman"/>
                <w:szCs w:val="24"/>
              </w:rPr>
            </w:pPr>
            <w:r w:rsidRPr="00287268">
              <w:rPr>
                <w:rFonts w:cs="Times New Roman"/>
                <w:szCs w:val="24"/>
              </w:rPr>
              <w:t>Diverse at start, but all receive extensive homogenous training</w:t>
            </w:r>
          </w:p>
        </w:tc>
      </w:tr>
      <w:tr w:rsidR="00F67B86" w:rsidRPr="00287268" w14:paraId="0E8AE096" w14:textId="77777777" w:rsidTr="00597DF8">
        <w:trPr>
          <w:trHeight w:val="576"/>
        </w:trPr>
        <w:tc>
          <w:tcPr>
            <w:tcW w:w="0" w:type="auto"/>
          </w:tcPr>
          <w:p w14:paraId="7207FBBC" w14:textId="10EEFC34" w:rsidR="00F67B86" w:rsidRPr="00287268" w:rsidRDefault="00F67B86" w:rsidP="004901D3">
            <w:pPr>
              <w:spacing w:after="240" w:line="240" w:lineRule="auto"/>
              <w:rPr>
                <w:rFonts w:cs="Times New Roman"/>
                <w:b/>
                <w:szCs w:val="24"/>
              </w:rPr>
            </w:pPr>
            <w:r w:rsidRPr="00287268">
              <w:rPr>
                <w:rFonts w:cs="Times New Roman"/>
                <w:b/>
                <w:szCs w:val="24"/>
              </w:rPr>
              <w:t>Information flow</w:t>
            </w:r>
          </w:p>
        </w:tc>
        <w:tc>
          <w:tcPr>
            <w:tcW w:w="0" w:type="auto"/>
          </w:tcPr>
          <w:p w14:paraId="37514818" w14:textId="0CE74876" w:rsidR="00F67B86" w:rsidRPr="00287268" w:rsidRDefault="00F67B86" w:rsidP="004901D3">
            <w:pPr>
              <w:spacing w:after="240" w:line="240" w:lineRule="auto"/>
              <w:rPr>
                <w:rFonts w:cs="Times New Roman"/>
                <w:szCs w:val="24"/>
              </w:rPr>
            </w:pPr>
            <w:r w:rsidRPr="00287268">
              <w:rPr>
                <w:rFonts w:cs="Times New Roman"/>
                <w:szCs w:val="24"/>
              </w:rPr>
              <w:t>Bidirectional between field and supervisors</w:t>
            </w:r>
          </w:p>
        </w:tc>
        <w:tc>
          <w:tcPr>
            <w:tcW w:w="0" w:type="auto"/>
          </w:tcPr>
          <w:p w14:paraId="444790AB" w14:textId="51C4339D" w:rsidR="00F67B86" w:rsidRPr="00287268" w:rsidRDefault="00F67B86" w:rsidP="004901D3">
            <w:pPr>
              <w:spacing w:after="240" w:line="240" w:lineRule="auto"/>
              <w:rPr>
                <w:rFonts w:cs="Times New Roman"/>
                <w:szCs w:val="24"/>
              </w:rPr>
            </w:pPr>
            <w:r w:rsidRPr="00287268">
              <w:rPr>
                <w:rFonts w:cs="Times New Roman"/>
                <w:szCs w:val="24"/>
              </w:rPr>
              <w:t>Bidirectional between field and supervisors</w:t>
            </w:r>
          </w:p>
        </w:tc>
        <w:tc>
          <w:tcPr>
            <w:tcW w:w="0" w:type="auto"/>
          </w:tcPr>
          <w:p w14:paraId="0885C2B2" w14:textId="78D0B954" w:rsidR="00F67B86" w:rsidRPr="00287268" w:rsidRDefault="00F67B86" w:rsidP="004901D3">
            <w:pPr>
              <w:spacing w:after="240" w:line="240" w:lineRule="auto"/>
              <w:rPr>
                <w:rFonts w:cs="Times New Roman"/>
                <w:szCs w:val="24"/>
              </w:rPr>
            </w:pPr>
            <w:r w:rsidRPr="00287268">
              <w:rPr>
                <w:rFonts w:cs="Times New Roman"/>
                <w:szCs w:val="24"/>
              </w:rPr>
              <w:t>Information mostly flows down from supervisors to field staff</w:t>
            </w:r>
          </w:p>
        </w:tc>
      </w:tr>
      <w:bookmarkEnd w:id="91"/>
    </w:tbl>
    <w:p w14:paraId="6297AAF0" w14:textId="1128FF1C" w:rsidR="00F52B34" w:rsidRPr="00287268" w:rsidRDefault="00F52B34" w:rsidP="004901D3">
      <w:pPr>
        <w:spacing w:after="240" w:line="240" w:lineRule="auto"/>
        <w:rPr>
          <w:rFonts w:cs="Times New Roman"/>
          <w:szCs w:val="24"/>
        </w:rPr>
      </w:pPr>
    </w:p>
    <w:sectPr w:rsidR="00F52B34" w:rsidRPr="00287268" w:rsidSect="00BF2E21">
      <w:head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A2A3AF" w14:textId="77777777" w:rsidR="00662B56" w:rsidRDefault="00662B56" w:rsidP="00BF2E21">
      <w:pPr>
        <w:spacing w:after="0" w:line="240" w:lineRule="auto"/>
      </w:pPr>
      <w:r>
        <w:separator/>
      </w:r>
    </w:p>
  </w:endnote>
  <w:endnote w:type="continuationSeparator" w:id="0">
    <w:p w14:paraId="5C5AF682" w14:textId="77777777" w:rsidR="00662B56" w:rsidRDefault="00662B56" w:rsidP="00BF2E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angal">
    <w:altName w:val="Liberation Mono"/>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35146D" w14:textId="77777777" w:rsidR="00662B56" w:rsidRDefault="00662B56" w:rsidP="00BF2E21">
      <w:pPr>
        <w:spacing w:after="0" w:line="240" w:lineRule="auto"/>
      </w:pPr>
      <w:r>
        <w:separator/>
      </w:r>
    </w:p>
  </w:footnote>
  <w:footnote w:type="continuationSeparator" w:id="0">
    <w:p w14:paraId="60841CF6" w14:textId="77777777" w:rsidR="00662B56" w:rsidRDefault="00662B56" w:rsidP="00BF2E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935515"/>
      <w:docPartObj>
        <w:docPartGallery w:val="Page Numbers (Top of Page)"/>
        <w:docPartUnique/>
      </w:docPartObj>
    </w:sdtPr>
    <w:sdtContent>
      <w:p w14:paraId="1176E39C" w14:textId="22B10E89" w:rsidR="008D1CD4" w:rsidRDefault="008D1CD4" w:rsidP="00AD6231">
        <w:pPr>
          <w:pStyle w:val="Header"/>
          <w:ind w:firstLine="720"/>
          <w:jc w:val="right"/>
        </w:pPr>
        <w:r>
          <w:t>Questioning Kaufman</w:t>
        </w:r>
        <w:r>
          <w:tab/>
        </w:r>
        <w:r>
          <w:tab/>
          <w:t xml:space="preserve">Page </w:t>
        </w:r>
        <w:r>
          <w:rPr>
            <w:b/>
            <w:szCs w:val="24"/>
          </w:rPr>
          <w:fldChar w:fldCharType="begin"/>
        </w:r>
        <w:r>
          <w:rPr>
            <w:b/>
          </w:rPr>
          <w:instrText xml:space="preserve"> PAGE </w:instrText>
        </w:r>
        <w:r>
          <w:rPr>
            <w:b/>
            <w:szCs w:val="24"/>
          </w:rPr>
          <w:fldChar w:fldCharType="separate"/>
        </w:r>
        <w:r w:rsidR="00E7755E">
          <w:rPr>
            <w:b/>
            <w:noProof/>
          </w:rPr>
          <w:t>34</w:t>
        </w:r>
        <w:r>
          <w:rPr>
            <w:b/>
            <w:szCs w:val="24"/>
          </w:rPr>
          <w:fldChar w:fldCharType="end"/>
        </w:r>
        <w:r>
          <w:t xml:space="preserve"> of </w:t>
        </w:r>
        <w:r>
          <w:rPr>
            <w:b/>
            <w:szCs w:val="24"/>
          </w:rPr>
          <w:fldChar w:fldCharType="begin"/>
        </w:r>
        <w:r>
          <w:rPr>
            <w:b/>
          </w:rPr>
          <w:instrText xml:space="preserve"> NUMPAGES  </w:instrText>
        </w:r>
        <w:r>
          <w:rPr>
            <w:b/>
            <w:szCs w:val="24"/>
          </w:rPr>
          <w:fldChar w:fldCharType="separate"/>
        </w:r>
        <w:r w:rsidR="00E7755E">
          <w:rPr>
            <w:b/>
            <w:noProof/>
          </w:rPr>
          <w:t>34</w:t>
        </w:r>
        <w:r>
          <w:rPr>
            <w:b/>
            <w:szCs w:val="24"/>
          </w:rPr>
          <w:fldChar w:fldCharType="end"/>
        </w:r>
      </w:p>
    </w:sdtContent>
  </w:sdt>
  <w:p w14:paraId="19067F9D" w14:textId="77777777" w:rsidR="008D1CD4" w:rsidRDefault="008D1C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441F8"/>
    <w:multiLevelType w:val="hybridMultilevel"/>
    <w:tmpl w:val="2A2C20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06834"/>
    <w:multiLevelType w:val="hybridMultilevel"/>
    <w:tmpl w:val="A4F03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F5387B"/>
    <w:multiLevelType w:val="multilevel"/>
    <w:tmpl w:val="0AB8B38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3CD4706"/>
    <w:multiLevelType w:val="multilevel"/>
    <w:tmpl w:val="C5A01A5A"/>
    <w:lvl w:ilvl="0">
      <w:start w:val="2"/>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773480F"/>
    <w:multiLevelType w:val="multilevel"/>
    <w:tmpl w:val="2B84CD4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83B455E"/>
    <w:multiLevelType w:val="multilevel"/>
    <w:tmpl w:val="D522F7AA"/>
    <w:lvl w:ilvl="0">
      <w:start w:val="3"/>
      <w:numFmt w:val="decimal"/>
      <w:lvlText w:val="%1."/>
      <w:lvlJc w:val="left"/>
      <w:pPr>
        <w:ind w:left="720" w:hanging="360"/>
      </w:pPr>
      <w:rPr>
        <w:rFonts w:hint="default"/>
      </w:r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85406EE"/>
    <w:multiLevelType w:val="multilevel"/>
    <w:tmpl w:val="13AE776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3AD6C5C"/>
    <w:multiLevelType w:val="multilevel"/>
    <w:tmpl w:val="8640B20E"/>
    <w:lvl w:ilvl="0">
      <w:start w:val="3"/>
      <w:numFmt w:val="decimal"/>
      <w:lvlText w:val="%1"/>
      <w:lvlJc w:val="left"/>
      <w:pPr>
        <w:ind w:left="360" w:hanging="36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248F2911"/>
    <w:multiLevelType w:val="multilevel"/>
    <w:tmpl w:val="7076C77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50C7F96"/>
    <w:multiLevelType w:val="hybridMultilevel"/>
    <w:tmpl w:val="A29E2FDC"/>
    <w:lvl w:ilvl="0" w:tplc="D078138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071940"/>
    <w:multiLevelType w:val="hybridMultilevel"/>
    <w:tmpl w:val="A30C7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191A7B"/>
    <w:multiLevelType w:val="hybridMultilevel"/>
    <w:tmpl w:val="F5403E2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960A0F"/>
    <w:multiLevelType w:val="hybridMultilevel"/>
    <w:tmpl w:val="F31AF2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B6391E"/>
    <w:multiLevelType w:val="hybridMultilevel"/>
    <w:tmpl w:val="B0DA1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EF5420"/>
    <w:multiLevelType w:val="multilevel"/>
    <w:tmpl w:val="42702EE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18F66D7"/>
    <w:multiLevelType w:val="hybridMultilevel"/>
    <w:tmpl w:val="4372E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43938"/>
    <w:multiLevelType w:val="hybridMultilevel"/>
    <w:tmpl w:val="AFD2BF66"/>
    <w:lvl w:ilvl="0" w:tplc="9E7A1BF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6A3DC9"/>
    <w:multiLevelType w:val="hybridMultilevel"/>
    <w:tmpl w:val="2078D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D75990"/>
    <w:multiLevelType w:val="multilevel"/>
    <w:tmpl w:val="6CFC8A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C8F7214"/>
    <w:multiLevelType w:val="multilevel"/>
    <w:tmpl w:val="7624C33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3E190EA5"/>
    <w:multiLevelType w:val="multilevel"/>
    <w:tmpl w:val="01B61D3C"/>
    <w:lvl w:ilvl="0">
      <w:start w:val="1"/>
      <w:numFmt w:val="decimal"/>
      <w:lvlText w:val="%1."/>
      <w:lvlJc w:val="left"/>
      <w:pPr>
        <w:ind w:left="720" w:hanging="360"/>
      </w:pPr>
      <w:rPr>
        <w:rFonts w:hint="default"/>
      </w:r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3FE168D2"/>
    <w:multiLevelType w:val="hybridMultilevel"/>
    <w:tmpl w:val="8A7A025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3442BA"/>
    <w:multiLevelType w:val="hybridMultilevel"/>
    <w:tmpl w:val="24A29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E7040B"/>
    <w:multiLevelType w:val="multilevel"/>
    <w:tmpl w:val="768C7EA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426C697A"/>
    <w:multiLevelType w:val="multilevel"/>
    <w:tmpl w:val="7CC03666"/>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4327E0A"/>
    <w:multiLevelType w:val="hybridMultilevel"/>
    <w:tmpl w:val="4AEE0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3B7D3A"/>
    <w:multiLevelType w:val="hybridMultilevel"/>
    <w:tmpl w:val="F31AF2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7804C7"/>
    <w:multiLevelType w:val="multilevel"/>
    <w:tmpl w:val="10FCDBA0"/>
    <w:lvl w:ilvl="0">
      <w:start w:val="3"/>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7FE781B"/>
    <w:multiLevelType w:val="multilevel"/>
    <w:tmpl w:val="85F2165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59C532BD"/>
    <w:multiLevelType w:val="hybridMultilevel"/>
    <w:tmpl w:val="A5C29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1D2CA1"/>
    <w:multiLevelType w:val="multilevel"/>
    <w:tmpl w:val="716485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5BA21A8E"/>
    <w:multiLevelType w:val="multilevel"/>
    <w:tmpl w:val="B1F21E1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5CD51CE4"/>
    <w:multiLevelType w:val="hybridMultilevel"/>
    <w:tmpl w:val="7F4E2FD8"/>
    <w:lvl w:ilvl="0" w:tplc="ED405D70">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845231"/>
    <w:multiLevelType w:val="hybridMultilevel"/>
    <w:tmpl w:val="A036B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C459FB"/>
    <w:multiLevelType w:val="multilevel"/>
    <w:tmpl w:val="8274FC7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637F3A3E"/>
    <w:multiLevelType w:val="multilevel"/>
    <w:tmpl w:val="336037CC"/>
    <w:lvl w:ilvl="0">
      <w:start w:val="3"/>
      <w:numFmt w:val="decimal"/>
      <w:lvlText w:val="%1"/>
      <w:lvlJc w:val="left"/>
      <w:pPr>
        <w:ind w:left="390" w:hanging="39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36" w15:restartNumberingAfterBreak="0">
    <w:nsid w:val="6511156C"/>
    <w:multiLevelType w:val="multilevel"/>
    <w:tmpl w:val="1EC6021C"/>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7" w15:restartNumberingAfterBreak="0">
    <w:nsid w:val="65D27DB0"/>
    <w:multiLevelType w:val="multilevel"/>
    <w:tmpl w:val="1EA86BB4"/>
    <w:lvl w:ilvl="0">
      <w:start w:val="5"/>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7A91CF4"/>
    <w:multiLevelType w:val="hybridMultilevel"/>
    <w:tmpl w:val="AF5E4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136E51"/>
    <w:multiLevelType w:val="hybridMultilevel"/>
    <w:tmpl w:val="BBE85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B23C0B"/>
    <w:multiLevelType w:val="hybridMultilevel"/>
    <w:tmpl w:val="F224E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C3D90"/>
    <w:multiLevelType w:val="multilevel"/>
    <w:tmpl w:val="EB0A5D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B10A4B"/>
    <w:multiLevelType w:val="multilevel"/>
    <w:tmpl w:val="173CB6C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FBB0AE8"/>
    <w:multiLevelType w:val="multilevel"/>
    <w:tmpl w:val="0F744710"/>
    <w:lvl w:ilvl="0">
      <w:start w:val="5"/>
      <w:numFmt w:val="decimal"/>
      <w:lvlText w:val="%1"/>
      <w:lvlJc w:val="left"/>
      <w:pPr>
        <w:ind w:left="390" w:hanging="39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28"/>
  </w:num>
  <w:num w:numId="2">
    <w:abstractNumId w:val="12"/>
  </w:num>
  <w:num w:numId="3">
    <w:abstractNumId w:val="6"/>
  </w:num>
  <w:num w:numId="4">
    <w:abstractNumId w:val="27"/>
  </w:num>
  <w:num w:numId="5">
    <w:abstractNumId w:val="26"/>
  </w:num>
  <w:num w:numId="6">
    <w:abstractNumId w:val="38"/>
  </w:num>
  <w:num w:numId="7">
    <w:abstractNumId w:val="4"/>
  </w:num>
  <w:num w:numId="8">
    <w:abstractNumId w:val="23"/>
  </w:num>
  <w:num w:numId="9">
    <w:abstractNumId w:val="2"/>
  </w:num>
  <w:num w:numId="10">
    <w:abstractNumId w:val="29"/>
  </w:num>
  <w:num w:numId="11">
    <w:abstractNumId w:val="0"/>
  </w:num>
  <w:num w:numId="12">
    <w:abstractNumId w:val="16"/>
  </w:num>
  <w:num w:numId="13">
    <w:abstractNumId w:val="14"/>
  </w:num>
  <w:num w:numId="14">
    <w:abstractNumId w:val="32"/>
  </w:num>
  <w:num w:numId="15">
    <w:abstractNumId w:val="21"/>
  </w:num>
  <w:num w:numId="16">
    <w:abstractNumId w:val="35"/>
  </w:num>
  <w:num w:numId="17">
    <w:abstractNumId w:val="36"/>
  </w:num>
  <w:num w:numId="18">
    <w:abstractNumId w:val="7"/>
  </w:num>
  <w:num w:numId="19">
    <w:abstractNumId w:val="13"/>
  </w:num>
  <w:num w:numId="20">
    <w:abstractNumId w:val="20"/>
  </w:num>
  <w:num w:numId="21">
    <w:abstractNumId w:val="5"/>
  </w:num>
  <w:num w:numId="22">
    <w:abstractNumId w:val="10"/>
  </w:num>
  <w:num w:numId="23">
    <w:abstractNumId w:val="25"/>
  </w:num>
  <w:num w:numId="24">
    <w:abstractNumId w:val="39"/>
  </w:num>
  <w:num w:numId="25">
    <w:abstractNumId w:val="22"/>
  </w:num>
  <w:num w:numId="26">
    <w:abstractNumId w:val="11"/>
  </w:num>
  <w:num w:numId="27">
    <w:abstractNumId w:val="40"/>
  </w:num>
  <w:num w:numId="28">
    <w:abstractNumId w:val="30"/>
  </w:num>
  <w:num w:numId="29">
    <w:abstractNumId w:val="33"/>
  </w:num>
  <w:num w:numId="30">
    <w:abstractNumId w:val="19"/>
  </w:num>
  <w:num w:numId="31">
    <w:abstractNumId w:val="34"/>
  </w:num>
  <w:num w:numId="32">
    <w:abstractNumId w:val="24"/>
  </w:num>
  <w:num w:numId="33">
    <w:abstractNumId w:val="43"/>
  </w:num>
  <w:num w:numId="34">
    <w:abstractNumId w:val="41"/>
  </w:num>
  <w:num w:numId="35">
    <w:abstractNumId w:val="31"/>
  </w:num>
  <w:num w:numId="36">
    <w:abstractNumId w:val="8"/>
  </w:num>
  <w:num w:numId="37">
    <w:abstractNumId w:val="17"/>
  </w:num>
  <w:num w:numId="38">
    <w:abstractNumId w:val="42"/>
  </w:num>
  <w:num w:numId="39">
    <w:abstractNumId w:val="3"/>
  </w:num>
  <w:num w:numId="40">
    <w:abstractNumId w:val="37"/>
  </w:num>
  <w:num w:numId="41">
    <w:abstractNumId w:val="15"/>
  </w:num>
  <w:num w:numId="42">
    <w:abstractNumId w:val="1"/>
  </w:num>
  <w:num w:numId="43">
    <w:abstractNumId w:val="18"/>
  </w:num>
  <w:num w:numId="4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d9a25fdaexsaededqxedr3ee2z5pea9dae&quot;&gt;My EndNote Library&lt;record-ids&gt;&lt;item&gt;29&lt;/item&gt;&lt;item&gt;44&lt;/item&gt;&lt;item&gt;178&lt;/item&gt;&lt;item&gt;179&lt;/item&gt;&lt;item&gt;180&lt;/item&gt;&lt;item&gt;181&lt;/item&gt;&lt;item&gt;185&lt;/item&gt;&lt;item&gt;198&lt;/item&gt;&lt;item&gt;203&lt;/item&gt;&lt;item&gt;211&lt;/item&gt;&lt;item&gt;279&lt;/item&gt;&lt;item&gt;280&lt;/item&gt;&lt;item&gt;383&lt;/item&gt;&lt;item&gt;434&lt;/item&gt;&lt;item&gt;631&lt;/item&gt;&lt;item&gt;780&lt;/item&gt;&lt;item&gt;796&lt;/item&gt;&lt;item&gt;1136&lt;/item&gt;&lt;item&gt;1170&lt;/item&gt;&lt;item&gt;1237&lt;/item&gt;&lt;item&gt;1393&lt;/item&gt;&lt;item&gt;1507&lt;/item&gt;&lt;item&gt;1544&lt;/item&gt;&lt;item&gt;1545&lt;/item&gt;&lt;item&gt;1643&lt;/item&gt;&lt;item&gt;1664&lt;/item&gt;&lt;item&gt;1729&lt;/item&gt;&lt;item&gt;1767&lt;/item&gt;&lt;item&gt;1831&lt;/item&gt;&lt;item&gt;1895&lt;/item&gt;&lt;item&gt;1908&lt;/item&gt;&lt;item&gt;1925&lt;/item&gt;&lt;item&gt;1929&lt;/item&gt;&lt;item&gt;2093&lt;/item&gt;&lt;item&gt;2104&lt;/item&gt;&lt;item&gt;2265&lt;/item&gt;&lt;item&gt;2293&lt;/item&gt;&lt;item&gt;2616&lt;/item&gt;&lt;item&gt;2697&lt;/item&gt;&lt;item&gt;2704&lt;/item&gt;&lt;item&gt;2767&lt;/item&gt;&lt;item&gt;2881&lt;/item&gt;&lt;item&gt;2947&lt;/item&gt;&lt;item&gt;3067&lt;/item&gt;&lt;item&gt;3375&lt;/item&gt;&lt;item&gt;3396&lt;/item&gt;&lt;item&gt;3869&lt;/item&gt;&lt;item&gt;4012&lt;/item&gt;&lt;item&gt;4064&lt;/item&gt;&lt;item&gt;4079&lt;/item&gt;&lt;item&gt;4352&lt;/item&gt;&lt;item&gt;4437&lt;/item&gt;&lt;item&gt;4438&lt;/item&gt;&lt;item&gt;4439&lt;/item&gt;&lt;item&gt;4440&lt;/item&gt;&lt;item&gt;4446&lt;/item&gt;&lt;item&gt;4460&lt;/item&gt;&lt;item&gt;4463&lt;/item&gt;&lt;item&gt;4473&lt;/item&gt;&lt;item&gt;4478&lt;/item&gt;&lt;item&gt;4510&lt;/item&gt;&lt;item&gt;4769&lt;/item&gt;&lt;item&gt;4805&lt;/item&gt;&lt;item&gt;4883&lt;/item&gt;&lt;item&gt;4914&lt;/item&gt;&lt;item&gt;5038&lt;/item&gt;&lt;item&gt;5048&lt;/item&gt;&lt;item&gt;5101&lt;/item&gt;&lt;item&gt;5102&lt;/item&gt;&lt;item&gt;5112&lt;/item&gt;&lt;item&gt;5197&lt;/item&gt;&lt;item&gt;5312&lt;/item&gt;&lt;item&gt;5573&lt;/item&gt;&lt;item&gt;5730&lt;/item&gt;&lt;item&gt;5969&lt;/item&gt;&lt;item&gt;5970&lt;/item&gt;&lt;item&gt;6005&lt;/item&gt;&lt;item&gt;6134&lt;/item&gt;&lt;item&gt;6419&lt;/item&gt;&lt;item&gt;6420&lt;/item&gt;&lt;item&gt;6448&lt;/item&gt;&lt;item&gt;6456&lt;/item&gt;&lt;item&gt;6457&lt;/item&gt;&lt;item&gt;6458&lt;/item&gt;&lt;item&gt;6459&lt;/item&gt;&lt;item&gt;6460&lt;/item&gt;&lt;item&gt;6461&lt;/item&gt;&lt;item&gt;6462&lt;/item&gt;&lt;item&gt;6558&lt;/item&gt;&lt;/record-ids&gt;&lt;/item&gt;&lt;/Libraries&gt;"/>
  </w:docVars>
  <w:rsids>
    <w:rsidRoot w:val="00BF2E21"/>
    <w:rsid w:val="00003039"/>
    <w:rsid w:val="000124D5"/>
    <w:rsid w:val="00012812"/>
    <w:rsid w:val="000133D8"/>
    <w:rsid w:val="00015DD1"/>
    <w:rsid w:val="000164DC"/>
    <w:rsid w:val="0002040B"/>
    <w:rsid w:val="000204D1"/>
    <w:rsid w:val="00021682"/>
    <w:rsid w:val="000240CA"/>
    <w:rsid w:val="00025C7E"/>
    <w:rsid w:val="00027D83"/>
    <w:rsid w:val="00030888"/>
    <w:rsid w:val="000318E5"/>
    <w:rsid w:val="00032A3E"/>
    <w:rsid w:val="00034FFA"/>
    <w:rsid w:val="00036A87"/>
    <w:rsid w:val="000373C1"/>
    <w:rsid w:val="00037AF5"/>
    <w:rsid w:val="00040160"/>
    <w:rsid w:val="00041B82"/>
    <w:rsid w:val="000420E9"/>
    <w:rsid w:val="000446CE"/>
    <w:rsid w:val="00047282"/>
    <w:rsid w:val="000476AF"/>
    <w:rsid w:val="000516AD"/>
    <w:rsid w:val="000527E1"/>
    <w:rsid w:val="000569A5"/>
    <w:rsid w:val="00062230"/>
    <w:rsid w:val="00064C01"/>
    <w:rsid w:val="00065029"/>
    <w:rsid w:val="00066A45"/>
    <w:rsid w:val="000723B2"/>
    <w:rsid w:val="000740C9"/>
    <w:rsid w:val="000752AE"/>
    <w:rsid w:val="0008093F"/>
    <w:rsid w:val="000856C3"/>
    <w:rsid w:val="00091080"/>
    <w:rsid w:val="00091675"/>
    <w:rsid w:val="00091B42"/>
    <w:rsid w:val="00092539"/>
    <w:rsid w:val="00093273"/>
    <w:rsid w:val="0009365C"/>
    <w:rsid w:val="00093F93"/>
    <w:rsid w:val="00094052"/>
    <w:rsid w:val="00094B0A"/>
    <w:rsid w:val="000A0829"/>
    <w:rsid w:val="000A3020"/>
    <w:rsid w:val="000A4346"/>
    <w:rsid w:val="000B1930"/>
    <w:rsid w:val="000B328F"/>
    <w:rsid w:val="000B4BD1"/>
    <w:rsid w:val="000B7952"/>
    <w:rsid w:val="000C0912"/>
    <w:rsid w:val="000C0E35"/>
    <w:rsid w:val="000C1784"/>
    <w:rsid w:val="000C2E6F"/>
    <w:rsid w:val="000C3BC3"/>
    <w:rsid w:val="000C407D"/>
    <w:rsid w:val="000D29CF"/>
    <w:rsid w:val="000D3F9B"/>
    <w:rsid w:val="000D4381"/>
    <w:rsid w:val="000D46D7"/>
    <w:rsid w:val="000D4EF8"/>
    <w:rsid w:val="000E0D17"/>
    <w:rsid w:val="000E34F2"/>
    <w:rsid w:val="000E4CD7"/>
    <w:rsid w:val="000F0125"/>
    <w:rsid w:val="000F0703"/>
    <w:rsid w:val="000F2259"/>
    <w:rsid w:val="000F374F"/>
    <w:rsid w:val="000F3AC8"/>
    <w:rsid w:val="000F53B5"/>
    <w:rsid w:val="000F6878"/>
    <w:rsid w:val="000F7049"/>
    <w:rsid w:val="00101139"/>
    <w:rsid w:val="00103198"/>
    <w:rsid w:val="001047B4"/>
    <w:rsid w:val="00104E36"/>
    <w:rsid w:val="0010621D"/>
    <w:rsid w:val="001065F0"/>
    <w:rsid w:val="00107ACA"/>
    <w:rsid w:val="00111D11"/>
    <w:rsid w:val="00112E64"/>
    <w:rsid w:val="00125002"/>
    <w:rsid w:val="001258B4"/>
    <w:rsid w:val="00127721"/>
    <w:rsid w:val="0013151A"/>
    <w:rsid w:val="00132BF8"/>
    <w:rsid w:val="0013327D"/>
    <w:rsid w:val="00134700"/>
    <w:rsid w:val="00135174"/>
    <w:rsid w:val="00135BA3"/>
    <w:rsid w:val="00140B26"/>
    <w:rsid w:val="0014348B"/>
    <w:rsid w:val="00143847"/>
    <w:rsid w:val="001442B7"/>
    <w:rsid w:val="0014605B"/>
    <w:rsid w:val="001507ED"/>
    <w:rsid w:val="00150BDB"/>
    <w:rsid w:val="0015137C"/>
    <w:rsid w:val="001531D9"/>
    <w:rsid w:val="001558DF"/>
    <w:rsid w:val="00156D3F"/>
    <w:rsid w:val="00160339"/>
    <w:rsid w:val="00161170"/>
    <w:rsid w:val="001638BF"/>
    <w:rsid w:val="00163D06"/>
    <w:rsid w:val="00165DCE"/>
    <w:rsid w:val="0016609E"/>
    <w:rsid w:val="00170707"/>
    <w:rsid w:val="00172926"/>
    <w:rsid w:val="00174A83"/>
    <w:rsid w:val="00175179"/>
    <w:rsid w:val="00184E38"/>
    <w:rsid w:val="001853C6"/>
    <w:rsid w:val="00185497"/>
    <w:rsid w:val="00185D6C"/>
    <w:rsid w:val="00191664"/>
    <w:rsid w:val="00193567"/>
    <w:rsid w:val="00193D0B"/>
    <w:rsid w:val="001944C8"/>
    <w:rsid w:val="0019470E"/>
    <w:rsid w:val="00195144"/>
    <w:rsid w:val="00196A28"/>
    <w:rsid w:val="001976F3"/>
    <w:rsid w:val="0019788D"/>
    <w:rsid w:val="001A5874"/>
    <w:rsid w:val="001B0BDE"/>
    <w:rsid w:val="001B25A3"/>
    <w:rsid w:val="001B4E43"/>
    <w:rsid w:val="001B7207"/>
    <w:rsid w:val="001B7226"/>
    <w:rsid w:val="001B7CE9"/>
    <w:rsid w:val="001C09E7"/>
    <w:rsid w:val="001C1B71"/>
    <w:rsid w:val="001C1E96"/>
    <w:rsid w:val="001C6820"/>
    <w:rsid w:val="001C69B7"/>
    <w:rsid w:val="001D0829"/>
    <w:rsid w:val="001D4347"/>
    <w:rsid w:val="001D55C8"/>
    <w:rsid w:val="001D74AC"/>
    <w:rsid w:val="001E56FC"/>
    <w:rsid w:val="001E5BF0"/>
    <w:rsid w:val="001E7019"/>
    <w:rsid w:val="001E73E4"/>
    <w:rsid w:val="001F0B09"/>
    <w:rsid w:val="001F14DD"/>
    <w:rsid w:val="001F6582"/>
    <w:rsid w:val="001F76B0"/>
    <w:rsid w:val="00201A68"/>
    <w:rsid w:val="0020286F"/>
    <w:rsid w:val="00202F13"/>
    <w:rsid w:val="00203092"/>
    <w:rsid w:val="002038C7"/>
    <w:rsid w:val="00207FDB"/>
    <w:rsid w:val="0021001E"/>
    <w:rsid w:val="00211898"/>
    <w:rsid w:val="00211C28"/>
    <w:rsid w:val="00212B7F"/>
    <w:rsid w:val="00212D1E"/>
    <w:rsid w:val="002138F5"/>
    <w:rsid w:val="00217A39"/>
    <w:rsid w:val="00220FA2"/>
    <w:rsid w:val="00222097"/>
    <w:rsid w:val="002220AA"/>
    <w:rsid w:val="002225DF"/>
    <w:rsid w:val="00223D0C"/>
    <w:rsid w:val="002327C6"/>
    <w:rsid w:val="00232B0E"/>
    <w:rsid w:val="00234DDB"/>
    <w:rsid w:val="0023764E"/>
    <w:rsid w:val="002460F9"/>
    <w:rsid w:val="0024719A"/>
    <w:rsid w:val="00247606"/>
    <w:rsid w:val="00250655"/>
    <w:rsid w:val="00251824"/>
    <w:rsid w:val="002521E3"/>
    <w:rsid w:val="00253411"/>
    <w:rsid w:val="00254C2B"/>
    <w:rsid w:val="00257108"/>
    <w:rsid w:val="00260609"/>
    <w:rsid w:val="0026164B"/>
    <w:rsid w:val="002641DB"/>
    <w:rsid w:val="00270B95"/>
    <w:rsid w:val="00271B82"/>
    <w:rsid w:val="00273E46"/>
    <w:rsid w:val="002754CA"/>
    <w:rsid w:val="00277B96"/>
    <w:rsid w:val="00280809"/>
    <w:rsid w:val="00282599"/>
    <w:rsid w:val="00283A07"/>
    <w:rsid w:val="00284441"/>
    <w:rsid w:val="00286A58"/>
    <w:rsid w:val="00287268"/>
    <w:rsid w:val="00291868"/>
    <w:rsid w:val="00291E74"/>
    <w:rsid w:val="002928B9"/>
    <w:rsid w:val="00292FB8"/>
    <w:rsid w:val="002933FE"/>
    <w:rsid w:val="002A4A61"/>
    <w:rsid w:val="002A76AB"/>
    <w:rsid w:val="002B559E"/>
    <w:rsid w:val="002B78F8"/>
    <w:rsid w:val="002C0447"/>
    <w:rsid w:val="002C082D"/>
    <w:rsid w:val="002C330C"/>
    <w:rsid w:val="002D05E9"/>
    <w:rsid w:val="002D0DEF"/>
    <w:rsid w:val="002D1499"/>
    <w:rsid w:val="002D16AA"/>
    <w:rsid w:val="002D25E8"/>
    <w:rsid w:val="002D2707"/>
    <w:rsid w:val="002D2C6C"/>
    <w:rsid w:val="002D5031"/>
    <w:rsid w:val="002E1CD0"/>
    <w:rsid w:val="002E2092"/>
    <w:rsid w:val="002E2D85"/>
    <w:rsid w:val="002E2EFC"/>
    <w:rsid w:val="002E3A25"/>
    <w:rsid w:val="002E4493"/>
    <w:rsid w:val="002E71AA"/>
    <w:rsid w:val="002E7B58"/>
    <w:rsid w:val="002F1C05"/>
    <w:rsid w:val="002F40B5"/>
    <w:rsid w:val="002F4F0C"/>
    <w:rsid w:val="00303F3E"/>
    <w:rsid w:val="00304BDE"/>
    <w:rsid w:val="00305010"/>
    <w:rsid w:val="00307D54"/>
    <w:rsid w:val="0031415C"/>
    <w:rsid w:val="00317958"/>
    <w:rsid w:val="00317D42"/>
    <w:rsid w:val="003216B1"/>
    <w:rsid w:val="00321789"/>
    <w:rsid w:val="00322510"/>
    <w:rsid w:val="00322D4B"/>
    <w:rsid w:val="00324A4F"/>
    <w:rsid w:val="00324F7C"/>
    <w:rsid w:val="00327A92"/>
    <w:rsid w:val="003308B7"/>
    <w:rsid w:val="00330BC3"/>
    <w:rsid w:val="00331FA4"/>
    <w:rsid w:val="00334B8C"/>
    <w:rsid w:val="00334B92"/>
    <w:rsid w:val="00335085"/>
    <w:rsid w:val="00336395"/>
    <w:rsid w:val="00336AF5"/>
    <w:rsid w:val="0034139D"/>
    <w:rsid w:val="00342751"/>
    <w:rsid w:val="00343388"/>
    <w:rsid w:val="003443F9"/>
    <w:rsid w:val="00346D08"/>
    <w:rsid w:val="00351C05"/>
    <w:rsid w:val="00353984"/>
    <w:rsid w:val="00357454"/>
    <w:rsid w:val="00364093"/>
    <w:rsid w:val="00365730"/>
    <w:rsid w:val="00367EA3"/>
    <w:rsid w:val="0037281E"/>
    <w:rsid w:val="00372E9E"/>
    <w:rsid w:val="00375E35"/>
    <w:rsid w:val="0037637A"/>
    <w:rsid w:val="00376BF7"/>
    <w:rsid w:val="003800FA"/>
    <w:rsid w:val="003816D3"/>
    <w:rsid w:val="00382C96"/>
    <w:rsid w:val="003831CA"/>
    <w:rsid w:val="00385EE9"/>
    <w:rsid w:val="00387DE9"/>
    <w:rsid w:val="003920F3"/>
    <w:rsid w:val="00392BEB"/>
    <w:rsid w:val="00395031"/>
    <w:rsid w:val="00396164"/>
    <w:rsid w:val="00396B66"/>
    <w:rsid w:val="003A1DB7"/>
    <w:rsid w:val="003A640E"/>
    <w:rsid w:val="003B2914"/>
    <w:rsid w:val="003B35B5"/>
    <w:rsid w:val="003B5408"/>
    <w:rsid w:val="003B65DB"/>
    <w:rsid w:val="003C34B4"/>
    <w:rsid w:val="003C3B83"/>
    <w:rsid w:val="003C6042"/>
    <w:rsid w:val="003C6083"/>
    <w:rsid w:val="003D0D1E"/>
    <w:rsid w:val="003D634F"/>
    <w:rsid w:val="003E0F47"/>
    <w:rsid w:val="003E1F2E"/>
    <w:rsid w:val="003E2815"/>
    <w:rsid w:val="003E4DFA"/>
    <w:rsid w:val="003E5163"/>
    <w:rsid w:val="003E531A"/>
    <w:rsid w:val="003E5761"/>
    <w:rsid w:val="003F0720"/>
    <w:rsid w:val="003F0E1F"/>
    <w:rsid w:val="003F15D9"/>
    <w:rsid w:val="003F4E35"/>
    <w:rsid w:val="003F7741"/>
    <w:rsid w:val="0040000A"/>
    <w:rsid w:val="0040081C"/>
    <w:rsid w:val="0040483E"/>
    <w:rsid w:val="00405B2A"/>
    <w:rsid w:val="004070CF"/>
    <w:rsid w:val="0041420C"/>
    <w:rsid w:val="004161E1"/>
    <w:rsid w:val="00417BEA"/>
    <w:rsid w:val="00420FEF"/>
    <w:rsid w:val="004237E6"/>
    <w:rsid w:val="00423849"/>
    <w:rsid w:val="00423A03"/>
    <w:rsid w:val="004240BE"/>
    <w:rsid w:val="00425D2C"/>
    <w:rsid w:val="004312C0"/>
    <w:rsid w:val="00431CFC"/>
    <w:rsid w:val="00433A54"/>
    <w:rsid w:val="00434981"/>
    <w:rsid w:val="004352A4"/>
    <w:rsid w:val="00435940"/>
    <w:rsid w:val="00440583"/>
    <w:rsid w:val="004411DF"/>
    <w:rsid w:val="004427F7"/>
    <w:rsid w:val="00445554"/>
    <w:rsid w:val="004455FB"/>
    <w:rsid w:val="00453BBF"/>
    <w:rsid w:val="004547DC"/>
    <w:rsid w:val="0045484E"/>
    <w:rsid w:val="00454B56"/>
    <w:rsid w:val="00464701"/>
    <w:rsid w:val="00465A17"/>
    <w:rsid w:val="00465BD6"/>
    <w:rsid w:val="004714F3"/>
    <w:rsid w:val="004757F9"/>
    <w:rsid w:val="00477469"/>
    <w:rsid w:val="00481727"/>
    <w:rsid w:val="00481B7E"/>
    <w:rsid w:val="00481B9E"/>
    <w:rsid w:val="00483017"/>
    <w:rsid w:val="00483075"/>
    <w:rsid w:val="00484745"/>
    <w:rsid w:val="0048512D"/>
    <w:rsid w:val="00487121"/>
    <w:rsid w:val="004901D3"/>
    <w:rsid w:val="0049063C"/>
    <w:rsid w:val="00490885"/>
    <w:rsid w:val="00491DD6"/>
    <w:rsid w:val="00496505"/>
    <w:rsid w:val="00496973"/>
    <w:rsid w:val="00496ABD"/>
    <w:rsid w:val="00496FB3"/>
    <w:rsid w:val="004A2A85"/>
    <w:rsid w:val="004A4EAF"/>
    <w:rsid w:val="004A584E"/>
    <w:rsid w:val="004A5FBB"/>
    <w:rsid w:val="004A63FB"/>
    <w:rsid w:val="004A7D6A"/>
    <w:rsid w:val="004B27B0"/>
    <w:rsid w:val="004B446C"/>
    <w:rsid w:val="004B5700"/>
    <w:rsid w:val="004B610A"/>
    <w:rsid w:val="004B6AD8"/>
    <w:rsid w:val="004B7FE7"/>
    <w:rsid w:val="004C4021"/>
    <w:rsid w:val="004C552F"/>
    <w:rsid w:val="004C570E"/>
    <w:rsid w:val="004C5C26"/>
    <w:rsid w:val="004C6D09"/>
    <w:rsid w:val="004D12F0"/>
    <w:rsid w:val="004D2872"/>
    <w:rsid w:val="004D7529"/>
    <w:rsid w:val="004D7A80"/>
    <w:rsid w:val="004E0362"/>
    <w:rsid w:val="004E0B56"/>
    <w:rsid w:val="004E13D3"/>
    <w:rsid w:val="004E2CE0"/>
    <w:rsid w:val="004E32BE"/>
    <w:rsid w:val="004E74E9"/>
    <w:rsid w:val="004F014F"/>
    <w:rsid w:val="004F1609"/>
    <w:rsid w:val="004F5F7F"/>
    <w:rsid w:val="004F6232"/>
    <w:rsid w:val="00502396"/>
    <w:rsid w:val="0050250F"/>
    <w:rsid w:val="00504BAE"/>
    <w:rsid w:val="00507AF0"/>
    <w:rsid w:val="00511142"/>
    <w:rsid w:val="005151B3"/>
    <w:rsid w:val="00517787"/>
    <w:rsid w:val="005224CE"/>
    <w:rsid w:val="005248AC"/>
    <w:rsid w:val="00525129"/>
    <w:rsid w:val="005256BE"/>
    <w:rsid w:val="00525946"/>
    <w:rsid w:val="00526181"/>
    <w:rsid w:val="00530D45"/>
    <w:rsid w:val="005314C4"/>
    <w:rsid w:val="00531999"/>
    <w:rsid w:val="0053233E"/>
    <w:rsid w:val="00533BF6"/>
    <w:rsid w:val="0054003B"/>
    <w:rsid w:val="005415CE"/>
    <w:rsid w:val="00541F7D"/>
    <w:rsid w:val="00542066"/>
    <w:rsid w:val="00551721"/>
    <w:rsid w:val="00551DC5"/>
    <w:rsid w:val="00554E35"/>
    <w:rsid w:val="005559D4"/>
    <w:rsid w:val="00556467"/>
    <w:rsid w:val="0055698D"/>
    <w:rsid w:val="00562A9D"/>
    <w:rsid w:val="00564392"/>
    <w:rsid w:val="00564704"/>
    <w:rsid w:val="0056620D"/>
    <w:rsid w:val="00567A25"/>
    <w:rsid w:val="00571670"/>
    <w:rsid w:val="00572260"/>
    <w:rsid w:val="005738BE"/>
    <w:rsid w:val="00580696"/>
    <w:rsid w:val="005837AB"/>
    <w:rsid w:val="00584830"/>
    <w:rsid w:val="00585432"/>
    <w:rsid w:val="0058587A"/>
    <w:rsid w:val="00586DCB"/>
    <w:rsid w:val="00590786"/>
    <w:rsid w:val="00592954"/>
    <w:rsid w:val="00593223"/>
    <w:rsid w:val="00597247"/>
    <w:rsid w:val="00597901"/>
    <w:rsid w:val="0059795A"/>
    <w:rsid w:val="00597DF8"/>
    <w:rsid w:val="005A16FB"/>
    <w:rsid w:val="005A2630"/>
    <w:rsid w:val="005A4F49"/>
    <w:rsid w:val="005A5A98"/>
    <w:rsid w:val="005A7B65"/>
    <w:rsid w:val="005B1395"/>
    <w:rsid w:val="005B2352"/>
    <w:rsid w:val="005B2C82"/>
    <w:rsid w:val="005B4D3C"/>
    <w:rsid w:val="005B5B79"/>
    <w:rsid w:val="005B6FF5"/>
    <w:rsid w:val="005C0194"/>
    <w:rsid w:val="005C04E6"/>
    <w:rsid w:val="005C1AD3"/>
    <w:rsid w:val="005C325A"/>
    <w:rsid w:val="005C3556"/>
    <w:rsid w:val="005C691C"/>
    <w:rsid w:val="005C756D"/>
    <w:rsid w:val="005D0354"/>
    <w:rsid w:val="005D1A52"/>
    <w:rsid w:val="005D2607"/>
    <w:rsid w:val="005D4698"/>
    <w:rsid w:val="005D5F83"/>
    <w:rsid w:val="005D6605"/>
    <w:rsid w:val="005D6ECB"/>
    <w:rsid w:val="005D71C8"/>
    <w:rsid w:val="005D784E"/>
    <w:rsid w:val="005E09CC"/>
    <w:rsid w:val="005E2A6F"/>
    <w:rsid w:val="005E3144"/>
    <w:rsid w:val="005E31AC"/>
    <w:rsid w:val="005E4236"/>
    <w:rsid w:val="005E4CF0"/>
    <w:rsid w:val="005E4F97"/>
    <w:rsid w:val="005E6175"/>
    <w:rsid w:val="005E6A9D"/>
    <w:rsid w:val="005F1E0D"/>
    <w:rsid w:val="005F2253"/>
    <w:rsid w:val="005F4DA2"/>
    <w:rsid w:val="005F5F24"/>
    <w:rsid w:val="00602B7A"/>
    <w:rsid w:val="0060381C"/>
    <w:rsid w:val="00606676"/>
    <w:rsid w:val="00610ED3"/>
    <w:rsid w:val="00612443"/>
    <w:rsid w:val="00612D1F"/>
    <w:rsid w:val="0061547A"/>
    <w:rsid w:val="00617A11"/>
    <w:rsid w:val="00624360"/>
    <w:rsid w:val="00626BE0"/>
    <w:rsid w:val="00631B85"/>
    <w:rsid w:val="00632156"/>
    <w:rsid w:val="00634327"/>
    <w:rsid w:val="00634A32"/>
    <w:rsid w:val="0063548F"/>
    <w:rsid w:val="006448DE"/>
    <w:rsid w:val="006502DE"/>
    <w:rsid w:val="00650BD4"/>
    <w:rsid w:val="00650FFF"/>
    <w:rsid w:val="00651231"/>
    <w:rsid w:val="006535CF"/>
    <w:rsid w:val="006544F6"/>
    <w:rsid w:val="0065679A"/>
    <w:rsid w:val="00657358"/>
    <w:rsid w:val="006615D0"/>
    <w:rsid w:val="00661DD6"/>
    <w:rsid w:val="00662B56"/>
    <w:rsid w:val="00662D94"/>
    <w:rsid w:val="0066570A"/>
    <w:rsid w:val="00667261"/>
    <w:rsid w:val="006743D1"/>
    <w:rsid w:val="006745BC"/>
    <w:rsid w:val="00675C52"/>
    <w:rsid w:val="006766D6"/>
    <w:rsid w:val="006766FC"/>
    <w:rsid w:val="00676D67"/>
    <w:rsid w:val="006826C5"/>
    <w:rsid w:val="006827E1"/>
    <w:rsid w:val="00682B58"/>
    <w:rsid w:val="0068305E"/>
    <w:rsid w:val="00684755"/>
    <w:rsid w:val="00685105"/>
    <w:rsid w:val="00685125"/>
    <w:rsid w:val="00685EBE"/>
    <w:rsid w:val="00686DCC"/>
    <w:rsid w:val="00687CBE"/>
    <w:rsid w:val="00693D96"/>
    <w:rsid w:val="00693F3F"/>
    <w:rsid w:val="0069425A"/>
    <w:rsid w:val="00694800"/>
    <w:rsid w:val="00695137"/>
    <w:rsid w:val="00696DE1"/>
    <w:rsid w:val="0069719F"/>
    <w:rsid w:val="00697EDB"/>
    <w:rsid w:val="006A0DA8"/>
    <w:rsid w:val="006A20A6"/>
    <w:rsid w:val="006A34F1"/>
    <w:rsid w:val="006A758A"/>
    <w:rsid w:val="006B400D"/>
    <w:rsid w:val="006B4E17"/>
    <w:rsid w:val="006B6C27"/>
    <w:rsid w:val="006B7D2B"/>
    <w:rsid w:val="006C07C4"/>
    <w:rsid w:val="006C1D35"/>
    <w:rsid w:val="006C2408"/>
    <w:rsid w:val="006C2FDD"/>
    <w:rsid w:val="006C432D"/>
    <w:rsid w:val="006C4A3B"/>
    <w:rsid w:val="006C67D3"/>
    <w:rsid w:val="006C7480"/>
    <w:rsid w:val="006D2DC1"/>
    <w:rsid w:val="006E0467"/>
    <w:rsid w:val="006E0A86"/>
    <w:rsid w:val="006E3040"/>
    <w:rsid w:val="006E563B"/>
    <w:rsid w:val="006E5BEA"/>
    <w:rsid w:val="006E7C9D"/>
    <w:rsid w:val="006F02F0"/>
    <w:rsid w:val="006F3A9A"/>
    <w:rsid w:val="00700337"/>
    <w:rsid w:val="00701E11"/>
    <w:rsid w:val="0070238A"/>
    <w:rsid w:val="00705B8F"/>
    <w:rsid w:val="00705F4B"/>
    <w:rsid w:val="00707EFD"/>
    <w:rsid w:val="00713DF2"/>
    <w:rsid w:val="007141AD"/>
    <w:rsid w:val="007156B6"/>
    <w:rsid w:val="007166E9"/>
    <w:rsid w:val="00716930"/>
    <w:rsid w:val="00720D2E"/>
    <w:rsid w:val="00720E37"/>
    <w:rsid w:val="00722F48"/>
    <w:rsid w:val="00722F73"/>
    <w:rsid w:val="00724BFE"/>
    <w:rsid w:val="00732477"/>
    <w:rsid w:val="00732B37"/>
    <w:rsid w:val="007374F3"/>
    <w:rsid w:val="00741128"/>
    <w:rsid w:val="0074164A"/>
    <w:rsid w:val="007427C6"/>
    <w:rsid w:val="00744249"/>
    <w:rsid w:val="00745F23"/>
    <w:rsid w:val="00747158"/>
    <w:rsid w:val="00750B50"/>
    <w:rsid w:val="00752ED0"/>
    <w:rsid w:val="0075476C"/>
    <w:rsid w:val="00757BDC"/>
    <w:rsid w:val="00761888"/>
    <w:rsid w:val="00761D96"/>
    <w:rsid w:val="007724CE"/>
    <w:rsid w:val="00773C6D"/>
    <w:rsid w:val="007740AE"/>
    <w:rsid w:val="00776C4A"/>
    <w:rsid w:val="00777F9E"/>
    <w:rsid w:val="007824CD"/>
    <w:rsid w:val="007869B9"/>
    <w:rsid w:val="00791F02"/>
    <w:rsid w:val="007A0A30"/>
    <w:rsid w:val="007A3A2D"/>
    <w:rsid w:val="007A53A9"/>
    <w:rsid w:val="007A66BF"/>
    <w:rsid w:val="007A6CB7"/>
    <w:rsid w:val="007A6EFE"/>
    <w:rsid w:val="007A7D24"/>
    <w:rsid w:val="007B11C7"/>
    <w:rsid w:val="007B1247"/>
    <w:rsid w:val="007B3B22"/>
    <w:rsid w:val="007B54B7"/>
    <w:rsid w:val="007B614F"/>
    <w:rsid w:val="007C2AED"/>
    <w:rsid w:val="007C7F04"/>
    <w:rsid w:val="007D5503"/>
    <w:rsid w:val="007E2A37"/>
    <w:rsid w:val="007E7485"/>
    <w:rsid w:val="007F63AF"/>
    <w:rsid w:val="007F681D"/>
    <w:rsid w:val="007F768F"/>
    <w:rsid w:val="007F7777"/>
    <w:rsid w:val="007F7C60"/>
    <w:rsid w:val="008030FA"/>
    <w:rsid w:val="00803273"/>
    <w:rsid w:val="0080408B"/>
    <w:rsid w:val="008066FD"/>
    <w:rsid w:val="0080684D"/>
    <w:rsid w:val="00811A1A"/>
    <w:rsid w:val="00811E9B"/>
    <w:rsid w:val="00813E05"/>
    <w:rsid w:val="00813F93"/>
    <w:rsid w:val="00816C51"/>
    <w:rsid w:val="0082152D"/>
    <w:rsid w:val="00821992"/>
    <w:rsid w:val="00821A59"/>
    <w:rsid w:val="008220B4"/>
    <w:rsid w:val="00825486"/>
    <w:rsid w:val="00826E49"/>
    <w:rsid w:val="00831648"/>
    <w:rsid w:val="00840233"/>
    <w:rsid w:val="00843F8C"/>
    <w:rsid w:val="0084429C"/>
    <w:rsid w:val="00847264"/>
    <w:rsid w:val="00852306"/>
    <w:rsid w:val="00854337"/>
    <w:rsid w:val="008550A0"/>
    <w:rsid w:val="00855747"/>
    <w:rsid w:val="00860E76"/>
    <w:rsid w:val="00862875"/>
    <w:rsid w:val="00864B71"/>
    <w:rsid w:val="00865C68"/>
    <w:rsid w:val="00874177"/>
    <w:rsid w:val="008747DB"/>
    <w:rsid w:val="00874B0B"/>
    <w:rsid w:val="00880B84"/>
    <w:rsid w:val="00881716"/>
    <w:rsid w:val="008847C4"/>
    <w:rsid w:val="00884ED5"/>
    <w:rsid w:val="00886001"/>
    <w:rsid w:val="0089144F"/>
    <w:rsid w:val="0089249D"/>
    <w:rsid w:val="00894F56"/>
    <w:rsid w:val="0089689B"/>
    <w:rsid w:val="008A07FA"/>
    <w:rsid w:val="008A0DA2"/>
    <w:rsid w:val="008A1095"/>
    <w:rsid w:val="008A1B76"/>
    <w:rsid w:val="008A7C1F"/>
    <w:rsid w:val="008B0BBE"/>
    <w:rsid w:val="008B1AFC"/>
    <w:rsid w:val="008B420F"/>
    <w:rsid w:val="008B4BC2"/>
    <w:rsid w:val="008B5A9D"/>
    <w:rsid w:val="008B5DBA"/>
    <w:rsid w:val="008B6234"/>
    <w:rsid w:val="008B7533"/>
    <w:rsid w:val="008C35A2"/>
    <w:rsid w:val="008C52CA"/>
    <w:rsid w:val="008D14A0"/>
    <w:rsid w:val="008D1921"/>
    <w:rsid w:val="008D1CD4"/>
    <w:rsid w:val="008D26D4"/>
    <w:rsid w:val="008D2CE4"/>
    <w:rsid w:val="008D54EF"/>
    <w:rsid w:val="008D648D"/>
    <w:rsid w:val="008E0E31"/>
    <w:rsid w:val="008E3C41"/>
    <w:rsid w:val="008E40D7"/>
    <w:rsid w:val="008E63DF"/>
    <w:rsid w:val="008F085A"/>
    <w:rsid w:val="008F0BB1"/>
    <w:rsid w:val="008F23F5"/>
    <w:rsid w:val="008F5D54"/>
    <w:rsid w:val="008F770E"/>
    <w:rsid w:val="00900324"/>
    <w:rsid w:val="00902794"/>
    <w:rsid w:val="00905898"/>
    <w:rsid w:val="00911F09"/>
    <w:rsid w:val="00914947"/>
    <w:rsid w:val="00915139"/>
    <w:rsid w:val="009159A5"/>
    <w:rsid w:val="009207EE"/>
    <w:rsid w:val="00922774"/>
    <w:rsid w:val="009227C4"/>
    <w:rsid w:val="00922971"/>
    <w:rsid w:val="009263EB"/>
    <w:rsid w:val="009301C0"/>
    <w:rsid w:val="00930B8F"/>
    <w:rsid w:val="009321B2"/>
    <w:rsid w:val="00932783"/>
    <w:rsid w:val="00932BF7"/>
    <w:rsid w:val="00934087"/>
    <w:rsid w:val="00937CEC"/>
    <w:rsid w:val="00937D7F"/>
    <w:rsid w:val="009426B0"/>
    <w:rsid w:val="00943445"/>
    <w:rsid w:val="00944FF0"/>
    <w:rsid w:val="00947912"/>
    <w:rsid w:val="00947A52"/>
    <w:rsid w:val="00951890"/>
    <w:rsid w:val="00951939"/>
    <w:rsid w:val="00952B5A"/>
    <w:rsid w:val="0095340A"/>
    <w:rsid w:val="009566AC"/>
    <w:rsid w:val="0096268F"/>
    <w:rsid w:val="00963D80"/>
    <w:rsid w:val="009641B1"/>
    <w:rsid w:val="009720AB"/>
    <w:rsid w:val="00973E65"/>
    <w:rsid w:val="00973F21"/>
    <w:rsid w:val="009774DF"/>
    <w:rsid w:val="00983059"/>
    <w:rsid w:val="00983CAF"/>
    <w:rsid w:val="00985474"/>
    <w:rsid w:val="00985804"/>
    <w:rsid w:val="00986671"/>
    <w:rsid w:val="00987E0C"/>
    <w:rsid w:val="009907C2"/>
    <w:rsid w:val="00990C96"/>
    <w:rsid w:val="0099204B"/>
    <w:rsid w:val="00993555"/>
    <w:rsid w:val="0099492E"/>
    <w:rsid w:val="00994C75"/>
    <w:rsid w:val="00994D08"/>
    <w:rsid w:val="009950D5"/>
    <w:rsid w:val="00995B62"/>
    <w:rsid w:val="009A0665"/>
    <w:rsid w:val="009A35E7"/>
    <w:rsid w:val="009A3CFB"/>
    <w:rsid w:val="009A64AB"/>
    <w:rsid w:val="009A65AF"/>
    <w:rsid w:val="009B0067"/>
    <w:rsid w:val="009B0834"/>
    <w:rsid w:val="009B267E"/>
    <w:rsid w:val="009B5925"/>
    <w:rsid w:val="009C46D2"/>
    <w:rsid w:val="009C5DD6"/>
    <w:rsid w:val="009C6F29"/>
    <w:rsid w:val="009D27C4"/>
    <w:rsid w:val="009D5FE6"/>
    <w:rsid w:val="009E3616"/>
    <w:rsid w:val="009E3617"/>
    <w:rsid w:val="009E372C"/>
    <w:rsid w:val="009E4A81"/>
    <w:rsid w:val="009E76B2"/>
    <w:rsid w:val="009F28E6"/>
    <w:rsid w:val="009F28F9"/>
    <w:rsid w:val="009F3141"/>
    <w:rsid w:val="009F5F0F"/>
    <w:rsid w:val="00A046E8"/>
    <w:rsid w:val="00A06D22"/>
    <w:rsid w:val="00A07615"/>
    <w:rsid w:val="00A07707"/>
    <w:rsid w:val="00A07A40"/>
    <w:rsid w:val="00A12181"/>
    <w:rsid w:val="00A128A5"/>
    <w:rsid w:val="00A12B49"/>
    <w:rsid w:val="00A13341"/>
    <w:rsid w:val="00A1384E"/>
    <w:rsid w:val="00A13C95"/>
    <w:rsid w:val="00A150A1"/>
    <w:rsid w:val="00A160D0"/>
    <w:rsid w:val="00A20836"/>
    <w:rsid w:val="00A22237"/>
    <w:rsid w:val="00A224C1"/>
    <w:rsid w:val="00A239BB"/>
    <w:rsid w:val="00A2454D"/>
    <w:rsid w:val="00A24BC6"/>
    <w:rsid w:val="00A276DF"/>
    <w:rsid w:val="00A27AB4"/>
    <w:rsid w:val="00A30754"/>
    <w:rsid w:val="00A30C5F"/>
    <w:rsid w:val="00A30DDC"/>
    <w:rsid w:val="00A32D08"/>
    <w:rsid w:val="00A33BA4"/>
    <w:rsid w:val="00A3460F"/>
    <w:rsid w:val="00A35487"/>
    <w:rsid w:val="00A4107B"/>
    <w:rsid w:val="00A428FC"/>
    <w:rsid w:val="00A43381"/>
    <w:rsid w:val="00A45E8C"/>
    <w:rsid w:val="00A46C53"/>
    <w:rsid w:val="00A47B98"/>
    <w:rsid w:val="00A47D79"/>
    <w:rsid w:val="00A5154E"/>
    <w:rsid w:val="00A51F0C"/>
    <w:rsid w:val="00A52A8E"/>
    <w:rsid w:val="00A55258"/>
    <w:rsid w:val="00A555F3"/>
    <w:rsid w:val="00A7125A"/>
    <w:rsid w:val="00A72D64"/>
    <w:rsid w:val="00A73BC5"/>
    <w:rsid w:val="00A74438"/>
    <w:rsid w:val="00A74E13"/>
    <w:rsid w:val="00A7556F"/>
    <w:rsid w:val="00A81B4B"/>
    <w:rsid w:val="00A82074"/>
    <w:rsid w:val="00A8217A"/>
    <w:rsid w:val="00A828B8"/>
    <w:rsid w:val="00A85C62"/>
    <w:rsid w:val="00A92FFD"/>
    <w:rsid w:val="00A93BA8"/>
    <w:rsid w:val="00A942A8"/>
    <w:rsid w:val="00A97912"/>
    <w:rsid w:val="00AA17F4"/>
    <w:rsid w:val="00AA1806"/>
    <w:rsid w:val="00AA246E"/>
    <w:rsid w:val="00AA4EA3"/>
    <w:rsid w:val="00AA553E"/>
    <w:rsid w:val="00AA5608"/>
    <w:rsid w:val="00AB22CC"/>
    <w:rsid w:val="00AB5B1A"/>
    <w:rsid w:val="00AB614F"/>
    <w:rsid w:val="00AB6B85"/>
    <w:rsid w:val="00AB7FC4"/>
    <w:rsid w:val="00AC229E"/>
    <w:rsid w:val="00AC354B"/>
    <w:rsid w:val="00AC4675"/>
    <w:rsid w:val="00AC5E81"/>
    <w:rsid w:val="00AC65BC"/>
    <w:rsid w:val="00AD03A7"/>
    <w:rsid w:val="00AD085D"/>
    <w:rsid w:val="00AD23EB"/>
    <w:rsid w:val="00AD401D"/>
    <w:rsid w:val="00AD44EE"/>
    <w:rsid w:val="00AD5717"/>
    <w:rsid w:val="00AD6231"/>
    <w:rsid w:val="00AE340C"/>
    <w:rsid w:val="00AE3637"/>
    <w:rsid w:val="00AE4221"/>
    <w:rsid w:val="00AE4DA6"/>
    <w:rsid w:val="00AE5F5B"/>
    <w:rsid w:val="00AF08CB"/>
    <w:rsid w:val="00AF3EE4"/>
    <w:rsid w:val="00AF420B"/>
    <w:rsid w:val="00B00C6E"/>
    <w:rsid w:val="00B0230E"/>
    <w:rsid w:val="00B02C7C"/>
    <w:rsid w:val="00B07746"/>
    <w:rsid w:val="00B11109"/>
    <w:rsid w:val="00B145C2"/>
    <w:rsid w:val="00B202F1"/>
    <w:rsid w:val="00B2067B"/>
    <w:rsid w:val="00B27781"/>
    <w:rsid w:val="00B35C36"/>
    <w:rsid w:val="00B370AF"/>
    <w:rsid w:val="00B42428"/>
    <w:rsid w:val="00B46FA7"/>
    <w:rsid w:val="00B532C8"/>
    <w:rsid w:val="00B532F6"/>
    <w:rsid w:val="00B540ED"/>
    <w:rsid w:val="00B54509"/>
    <w:rsid w:val="00B549CF"/>
    <w:rsid w:val="00B5579F"/>
    <w:rsid w:val="00B577BF"/>
    <w:rsid w:val="00B63CA0"/>
    <w:rsid w:val="00B6641E"/>
    <w:rsid w:val="00B66DAF"/>
    <w:rsid w:val="00B70E25"/>
    <w:rsid w:val="00B72734"/>
    <w:rsid w:val="00B7520F"/>
    <w:rsid w:val="00B76653"/>
    <w:rsid w:val="00B7668D"/>
    <w:rsid w:val="00B777B7"/>
    <w:rsid w:val="00B808CF"/>
    <w:rsid w:val="00B80F8B"/>
    <w:rsid w:val="00B821B9"/>
    <w:rsid w:val="00B8304F"/>
    <w:rsid w:val="00B8354A"/>
    <w:rsid w:val="00B84925"/>
    <w:rsid w:val="00B85BE6"/>
    <w:rsid w:val="00B93170"/>
    <w:rsid w:val="00B93C70"/>
    <w:rsid w:val="00B95CA1"/>
    <w:rsid w:val="00BA2AC8"/>
    <w:rsid w:val="00BA4B76"/>
    <w:rsid w:val="00BA5F3B"/>
    <w:rsid w:val="00BB7190"/>
    <w:rsid w:val="00BB79BD"/>
    <w:rsid w:val="00BC1C46"/>
    <w:rsid w:val="00BC1EE0"/>
    <w:rsid w:val="00BC2060"/>
    <w:rsid w:val="00BC2960"/>
    <w:rsid w:val="00BC2D82"/>
    <w:rsid w:val="00BC2E8E"/>
    <w:rsid w:val="00BC4285"/>
    <w:rsid w:val="00BC47D4"/>
    <w:rsid w:val="00BD7720"/>
    <w:rsid w:val="00BE2285"/>
    <w:rsid w:val="00BE2A1D"/>
    <w:rsid w:val="00BE52EF"/>
    <w:rsid w:val="00BF0961"/>
    <w:rsid w:val="00BF2436"/>
    <w:rsid w:val="00BF2E21"/>
    <w:rsid w:val="00BF7C82"/>
    <w:rsid w:val="00C00004"/>
    <w:rsid w:val="00C0059A"/>
    <w:rsid w:val="00C01158"/>
    <w:rsid w:val="00C02675"/>
    <w:rsid w:val="00C02C44"/>
    <w:rsid w:val="00C05282"/>
    <w:rsid w:val="00C07ED3"/>
    <w:rsid w:val="00C1144F"/>
    <w:rsid w:val="00C1319C"/>
    <w:rsid w:val="00C16E7B"/>
    <w:rsid w:val="00C17B94"/>
    <w:rsid w:val="00C25C54"/>
    <w:rsid w:val="00C27B40"/>
    <w:rsid w:val="00C31018"/>
    <w:rsid w:val="00C33D29"/>
    <w:rsid w:val="00C362FB"/>
    <w:rsid w:val="00C37C8A"/>
    <w:rsid w:val="00C40C21"/>
    <w:rsid w:val="00C44ABB"/>
    <w:rsid w:val="00C46BD2"/>
    <w:rsid w:val="00C52109"/>
    <w:rsid w:val="00C521CA"/>
    <w:rsid w:val="00C53097"/>
    <w:rsid w:val="00C543FB"/>
    <w:rsid w:val="00C565BF"/>
    <w:rsid w:val="00C56FC8"/>
    <w:rsid w:val="00C62F80"/>
    <w:rsid w:val="00C62F92"/>
    <w:rsid w:val="00C645D4"/>
    <w:rsid w:val="00C65F49"/>
    <w:rsid w:val="00C700A7"/>
    <w:rsid w:val="00C71F7B"/>
    <w:rsid w:val="00C72225"/>
    <w:rsid w:val="00C72A10"/>
    <w:rsid w:val="00C753BB"/>
    <w:rsid w:val="00C801A7"/>
    <w:rsid w:val="00C80BBA"/>
    <w:rsid w:val="00C85B17"/>
    <w:rsid w:val="00C86C85"/>
    <w:rsid w:val="00C8792E"/>
    <w:rsid w:val="00C91B15"/>
    <w:rsid w:val="00C9395E"/>
    <w:rsid w:val="00C93DDA"/>
    <w:rsid w:val="00C9625D"/>
    <w:rsid w:val="00C965FE"/>
    <w:rsid w:val="00C96AB8"/>
    <w:rsid w:val="00C97035"/>
    <w:rsid w:val="00CA1D0F"/>
    <w:rsid w:val="00CA206F"/>
    <w:rsid w:val="00CA5188"/>
    <w:rsid w:val="00CA6AD3"/>
    <w:rsid w:val="00CA784C"/>
    <w:rsid w:val="00CB2D1C"/>
    <w:rsid w:val="00CB43A2"/>
    <w:rsid w:val="00CB4D60"/>
    <w:rsid w:val="00CB646F"/>
    <w:rsid w:val="00CB69FE"/>
    <w:rsid w:val="00CC242E"/>
    <w:rsid w:val="00CC6C95"/>
    <w:rsid w:val="00CC706B"/>
    <w:rsid w:val="00CC7D51"/>
    <w:rsid w:val="00CD049C"/>
    <w:rsid w:val="00CD0BD4"/>
    <w:rsid w:val="00CD22B7"/>
    <w:rsid w:val="00CD290D"/>
    <w:rsid w:val="00CD319F"/>
    <w:rsid w:val="00CD3D86"/>
    <w:rsid w:val="00CD4396"/>
    <w:rsid w:val="00CD5CAE"/>
    <w:rsid w:val="00CD7A03"/>
    <w:rsid w:val="00CE136F"/>
    <w:rsid w:val="00CE2CB1"/>
    <w:rsid w:val="00CE317F"/>
    <w:rsid w:val="00CE644F"/>
    <w:rsid w:val="00CE7259"/>
    <w:rsid w:val="00CE7B93"/>
    <w:rsid w:val="00CF49F4"/>
    <w:rsid w:val="00CF4D95"/>
    <w:rsid w:val="00CF5FF4"/>
    <w:rsid w:val="00D049B6"/>
    <w:rsid w:val="00D04D2F"/>
    <w:rsid w:val="00D056A3"/>
    <w:rsid w:val="00D07B7C"/>
    <w:rsid w:val="00D14C6B"/>
    <w:rsid w:val="00D16EFF"/>
    <w:rsid w:val="00D24C23"/>
    <w:rsid w:val="00D3111C"/>
    <w:rsid w:val="00D32977"/>
    <w:rsid w:val="00D366E4"/>
    <w:rsid w:val="00D36C9F"/>
    <w:rsid w:val="00D36F18"/>
    <w:rsid w:val="00D37468"/>
    <w:rsid w:val="00D42ECD"/>
    <w:rsid w:val="00D449E8"/>
    <w:rsid w:val="00D44CE2"/>
    <w:rsid w:val="00D46381"/>
    <w:rsid w:val="00D475C4"/>
    <w:rsid w:val="00D53362"/>
    <w:rsid w:val="00D56201"/>
    <w:rsid w:val="00D56611"/>
    <w:rsid w:val="00D56C10"/>
    <w:rsid w:val="00D600E0"/>
    <w:rsid w:val="00D60BE7"/>
    <w:rsid w:val="00D642B8"/>
    <w:rsid w:val="00D6566E"/>
    <w:rsid w:val="00D658F9"/>
    <w:rsid w:val="00D66CE2"/>
    <w:rsid w:val="00D718B0"/>
    <w:rsid w:val="00D722C6"/>
    <w:rsid w:val="00D74570"/>
    <w:rsid w:val="00D7486E"/>
    <w:rsid w:val="00D77AFB"/>
    <w:rsid w:val="00D8078F"/>
    <w:rsid w:val="00D80A3E"/>
    <w:rsid w:val="00D81F70"/>
    <w:rsid w:val="00D828B2"/>
    <w:rsid w:val="00D8365E"/>
    <w:rsid w:val="00D83FE0"/>
    <w:rsid w:val="00D8453F"/>
    <w:rsid w:val="00D90233"/>
    <w:rsid w:val="00D94019"/>
    <w:rsid w:val="00D96605"/>
    <w:rsid w:val="00DA0FFC"/>
    <w:rsid w:val="00DA4972"/>
    <w:rsid w:val="00DA49CC"/>
    <w:rsid w:val="00DA5E54"/>
    <w:rsid w:val="00DB0131"/>
    <w:rsid w:val="00DB19DF"/>
    <w:rsid w:val="00DB334D"/>
    <w:rsid w:val="00DB36E4"/>
    <w:rsid w:val="00DB56F7"/>
    <w:rsid w:val="00DB5FD1"/>
    <w:rsid w:val="00DB7360"/>
    <w:rsid w:val="00DC07F6"/>
    <w:rsid w:val="00DC1A88"/>
    <w:rsid w:val="00DD1114"/>
    <w:rsid w:val="00DD2DDC"/>
    <w:rsid w:val="00DD7441"/>
    <w:rsid w:val="00DE151C"/>
    <w:rsid w:val="00DE297B"/>
    <w:rsid w:val="00DE32D1"/>
    <w:rsid w:val="00DE358E"/>
    <w:rsid w:val="00DE40A2"/>
    <w:rsid w:val="00DE49E4"/>
    <w:rsid w:val="00DE4A0A"/>
    <w:rsid w:val="00DE6BCD"/>
    <w:rsid w:val="00DE7551"/>
    <w:rsid w:val="00DE79BF"/>
    <w:rsid w:val="00DF5188"/>
    <w:rsid w:val="00DF5D8E"/>
    <w:rsid w:val="00DF6BA2"/>
    <w:rsid w:val="00E005A3"/>
    <w:rsid w:val="00E01A7D"/>
    <w:rsid w:val="00E02546"/>
    <w:rsid w:val="00E056E8"/>
    <w:rsid w:val="00E11757"/>
    <w:rsid w:val="00E12561"/>
    <w:rsid w:val="00E1600C"/>
    <w:rsid w:val="00E206CB"/>
    <w:rsid w:val="00E21224"/>
    <w:rsid w:val="00E23921"/>
    <w:rsid w:val="00E2395E"/>
    <w:rsid w:val="00E249A5"/>
    <w:rsid w:val="00E256B8"/>
    <w:rsid w:val="00E267ED"/>
    <w:rsid w:val="00E30941"/>
    <w:rsid w:val="00E326E5"/>
    <w:rsid w:val="00E3378E"/>
    <w:rsid w:val="00E351A9"/>
    <w:rsid w:val="00E3616E"/>
    <w:rsid w:val="00E3627F"/>
    <w:rsid w:val="00E44207"/>
    <w:rsid w:val="00E44B4A"/>
    <w:rsid w:val="00E459AE"/>
    <w:rsid w:val="00E47829"/>
    <w:rsid w:val="00E515D2"/>
    <w:rsid w:val="00E60661"/>
    <w:rsid w:val="00E62073"/>
    <w:rsid w:val="00E67352"/>
    <w:rsid w:val="00E720C5"/>
    <w:rsid w:val="00E72B36"/>
    <w:rsid w:val="00E73657"/>
    <w:rsid w:val="00E758D1"/>
    <w:rsid w:val="00E76619"/>
    <w:rsid w:val="00E7755E"/>
    <w:rsid w:val="00E82A0C"/>
    <w:rsid w:val="00E84B06"/>
    <w:rsid w:val="00E903F3"/>
    <w:rsid w:val="00E90F45"/>
    <w:rsid w:val="00E96055"/>
    <w:rsid w:val="00E96317"/>
    <w:rsid w:val="00E97287"/>
    <w:rsid w:val="00EA18FE"/>
    <w:rsid w:val="00EA2B16"/>
    <w:rsid w:val="00EA3473"/>
    <w:rsid w:val="00EB10EB"/>
    <w:rsid w:val="00EB2A66"/>
    <w:rsid w:val="00EB325C"/>
    <w:rsid w:val="00EB5FAE"/>
    <w:rsid w:val="00EC2DB3"/>
    <w:rsid w:val="00ED7BA6"/>
    <w:rsid w:val="00EE0125"/>
    <w:rsid w:val="00EE22A0"/>
    <w:rsid w:val="00EE2D24"/>
    <w:rsid w:val="00EE48D5"/>
    <w:rsid w:val="00EE5C54"/>
    <w:rsid w:val="00EE709F"/>
    <w:rsid w:val="00EE798E"/>
    <w:rsid w:val="00EF0009"/>
    <w:rsid w:val="00EF247A"/>
    <w:rsid w:val="00EF4A67"/>
    <w:rsid w:val="00EF6EAD"/>
    <w:rsid w:val="00EF6ECF"/>
    <w:rsid w:val="00F01E38"/>
    <w:rsid w:val="00F01F19"/>
    <w:rsid w:val="00F02658"/>
    <w:rsid w:val="00F05906"/>
    <w:rsid w:val="00F11FB4"/>
    <w:rsid w:val="00F12893"/>
    <w:rsid w:val="00F16248"/>
    <w:rsid w:val="00F21EE8"/>
    <w:rsid w:val="00F22F1C"/>
    <w:rsid w:val="00F25D07"/>
    <w:rsid w:val="00F31DA0"/>
    <w:rsid w:val="00F324FF"/>
    <w:rsid w:val="00F3479F"/>
    <w:rsid w:val="00F34B43"/>
    <w:rsid w:val="00F34B7B"/>
    <w:rsid w:val="00F36957"/>
    <w:rsid w:val="00F426E3"/>
    <w:rsid w:val="00F4469B"/>
    <w:rsid w:val="00F44C21"/>
    <w:rsid w:val="00F45037"/>
    <w:rsid w:val="00F45E09"/>
    <w:rsid w:val="00F46677"/>
    <w:rsid w:val="00F46C29"/>
    <w:rsid w:val="00F476F6"/>
    <w:rsid w:val="00F505F9"/>
    <w:rsid w:val="00F50A9F"/>
    <w:rsid w:val="00F52794"/>
    <w:rsid w:val="00F52B34"/>
    <w:rsid w:val="00F536A5"/>
    <w:rsid w:val="00F53D6E"/>
    <w:rsid w:val="00F56010"/>
    <w:rsid w:val="00F60AF5"/>
    <w:rsid w:val="00F62AC2"/>
    <w:rsid w:val="00F63606"/>
    <w:rsid w:val="00F63DC7"/>
    <w:rsid w:val="00F63FF5"/>
    <w:rsid w:val="00F66EF0"/>
    <w:rsid w:val="00F67B86"/>
    <w:rsid w:val="00F707A8"/>
    <w:rsid w:val="00F70A19"/>
    <w:rsid w:val="00F71070"/>
    <w:rsid w:val="00F7287E"/>
    <w:rsid w:val="00F728EF"/>
    <w:rsid w:val="00F739A1"/>
    <w:rsid w:val="00F7508C"/>
    <w:rsid w:val="00F754CA"/>
    <w:rsid w:val="00F76DA8"/>
    <w:rsid w:val="00F813E1"/>
    <w:rsid w:val="00F82B93"/>
    <w:rsid w:val="00F83CB4"/>
    <w:rsid w:val="00F87ACE"/>
    <w:rsid w:val="00F90118"/>
    <w:rsid w:val="00F9486E"/>
    <w:rsid w:val="00FA26F7"/>
    <w:rsid w:val="00FA4ED8"/>
    <w:rsid w:val="00FA5181"/>
    <w:rsid w:val="00FA5E06"/>
    <w:rsid w:val="00FA5FD9"/>
    <w:rsid w:val="00FA69A8"/>
    <w:rsid w:val="00FA6B01"/>
    <w:rsid w:val="00FA7774"/>
    <w:rsid w:val="00FA7F31"/>
    <w:rsid w:val="00FB0631"/>
    <w:rsid w:val="00FB0AB2"/>
    <w:rsid w:val="00FC2E60"/>
    <w:rsid w:val="00FC35C4"/>
    <w:rsid w:val="00FC54B9"/>
    <w:rsid w:val="00FC6445"/>
    <w:rsid w:val="00FD21E2"/>
    <w:rsid w:val="00FD24C4"/>
    <w:rsid w:val="00FD3F64"/>
    <w:rsid w:val="00FD5960"/>
    <w:rsid w:val="00FD7394"/>
    <w:rsid w:val="00FD78B7"/>
    <w:rsid w:val="00FE036C"/>
    <w:rsid w:val="00FE0485"/>
    <w:rsid w:val="00FE2192"/>
    <w:rsid w:val="00FE393D"/>
    <w:rsid w:val="00FE4CEE"/>
    <w:rsid w:val="00FE6258"/>
    <w:rsid w:val="00FE790B"/>
    <w:rsid w:val="00FF0486"/>
    <w:rsid w:val="00FF0D2E"/>
    <w:rsid w:val="00FF341B"/>
    <w:rsid w:val="00FF42C5"/>
    <w:rsid w:val="00FF7502"/>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CAC70A"/>
  <w15:docId w15:val="{C063FE78-D5D5-467C-A225-6EF2EA17D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E21"/>
    <w:pPr>
      <w:spacing w:after="200" w:line="276" w:lineRule="auto"/>
    </w:pPr>
    <w:rPr>
      <w:rFonts w:eastAsiaTheme="minorEastAsia" w:cstheme="minorBidi"/>
      <w:sz w:val="24"/>
      <w:szCs w:val="22"/>
      <w:lang w:bidi="en-US"/>
    </w:rPr>
  </w:style>
  <w:style w:type="paragraph" w:styleId="Heading1">
    <w:name w:val="heading 1"/>
    <w:basedOn w:val="Normal"/>
    <w:next w:val="Normal"/>
    <w:link w:val="Heading1Char"/>
    <w:uiPriority w:val="9"/>
    <w:qFormat/>
    <w:rsid w:val="00BF2E2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F2E21"/>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F2E2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BF2E2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BF2E2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F2E2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F2E2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F2E2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F2E2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E21"/>
    <w:rPr>
      <w:rFonts w:asciiTheme="majorHAnsi" w:eastAsiaTheme="majorEastAsia" w:hAnsiTheme="majorHAnsi" w:cstheme="majorBidi"/>
      <w:b/>
      <w:bCs/>
      <w:sz w:val="28"/>
      <w:szCs w:val="28"/>
      <w:lang w:bidi="en-US"/>
    </w:rPr>
  </w:style>
  <w:style w:type="character" w:customStyle="1" w:styleId="Heading2Char">
    <w:name w:val="Heading 2 Char"/>
    <w:basedOn w:val="DefaultParagraphFont"/>
    <w:link w:val="Heading2"/>
    <w:uiPriority w:val="9"/>
    <w:rsid w:val="00BF2E21"/>
    <w:rPr>
      <w:rFonts w:asciiTheme="majorHAnsi" w:eastAsiaTheme="majorEastAsia" w:hAnsiTheme="majorHAnsi" w:cstheme="majorBidi"/>
      <w:b/>
      <w:bCs/>
      <w:sz w:val="26"/>
      <w:szCs w:val="26"/>
      <w:lang w:bidi="en-US"/>
    </w:rPr>
  </w:style>
  <w:style w:type="character" w:customStyle="1" w:styleId="Heading3Char">
    <w:name w:val="Heading 3 Char"/>
    <w:basedOn w:val="DefaultParagraphFont"/>
    <w:link w:val="Heading3"/>
    <w:uiPriority w:val="9"/>
    <w:rsid w:val="00BF2E21"/>
    <w:rPr>
      <w:rFonts w:asciiTheme="majorHAnsi" w:eastAsiaTheme="majorEastAsia" w:hAnsiTheme="majorHAnsi" w:cstheme="majorBidi"/>
      <w:b/>
      <w:bCs/>
      <w:sz w:val="24"/>
      <w:szCs w:val="22"/>
      <w:lang w:bidi="en-US"/>
    </w:rPr>
  </w:style>
  <w:style w:type="character" w:customStyle="1" w:styleId="Heading4Char">
    <w:name w:val="Heading 4 Char"/>
    <w:basedOn w:val="DefaultParagraphFont"/>
    <w:link w:val="Heading4"/>
    <w:uiPriority w:val="9"/>
    <w:semiHidden/>
    <w:rsid w:val="00BF2E21"/>
    <w:rPr>
      <w:rFonts w:asciiTheme="majorHAnsi" w:eastAsiaTheme="majorEastAsia" w:hAnsiTheme="majorHAnsi" w:cstheme="majorBidi"/>
      <w:b/>
      <w:bCs/>
      <w:i/>
      <w:iCs/>
      <w:sz w:val="24"/>
      <w:szCs w:val="22"/>
      <w:lang w:bidi="en-US"/>
    </w:rPr>
  </w:style>
  <w:style w:type="character" w:customStyle="1" w:styleId="Heading5Char">
    <w:name w:val="Heading 5 Char"/>
    <w:basedOn w:val="DefaultParagraphFont"/>
    <w:link w:val="Heading5"/>
    <w:uiPriority w:val="9"/>
    <w:semiHidden/>
    <w:rsid w:val="00BF2E21"/>
    <w:rPr>
      <w:rFonts w:asciiTheme="majorHAnsi" w:eastAsiaTheme="majorEastAsia" w:hAnsiTheme="majorHAnsi" w:cstheme="majorBidi"/>
      <w:b/>
      <w:bCs/>
      <w:color w:val="7F7F7F" w:themeColor="text1" w:themeTint="80"/>
      <w:sz w:val="24"/>
      <w:szCs w:val="22"/>
      <w:lang w:bidi="en-US"/>
    </w:rPr>
  </w:style>
  <w:style w:type="character" w:customStyle="1" w:styleId="Heading6Char">
    <w:name w:val="Heading 6 Char"/>
    <w:basedOn w:val="DefaultParagraphFont"/>
    <w:link w:val="Heading6"/>
    <w:uiPriority w:val="9"/>
    <w:semiHidden/>
    <w:rsid w:val="00BF2E21"/>
    <w:rPr>
      <w:rFonts w:asciiTheme="majorHAnsi" w:eastAsiaTheme="majorEastAsia" w:hAnsiTheme="majorHAnsi" w:cstheme="majorBidi"/>
      <w:b/>
      <w:bCs/>
      <w:i/>
      <w:iCs/>
      <w:color w:val="7F7F7F" w:themeColor="text1" w:themeTint="80"/>
      <w:sz w:val="24"/>
      <w:szCs w:val="22"/>
      <w:lang w:bidi="en-US"/>
    </w:rPr>
  </w:style>
  <w:style w:type="character" w:customStyle="1" w:styleId="Heading7Char">
    <w:name w:val="Heading 7 Char"/>
    <w:basedOn w:val="DefaultParagraphFont"/>
    <w:link w:val="Heading7"/>
    <w:uiPriority w:val="9"/>
    <w:semiHidden/>
    <w:rsid w:val="00BF2E21"/>
    <w:rPr>
      <w:rFonts w:asciiTheme="majorHAnsi" w:eastAsiaTheme="majorEastAsia" w:hAnsiTheme="majorHAnsi" w:cstheme="majorBidi"/>
      <w:i/>
      <w:iCs/>
      <w:sz w:val="24"/>
      <w:szCs w:val="22"/>
      <w:lang w:bidi="en-US"/>
    </w:rPr>
  </w:style>
  <w:style w:type="character" w:customStyle="1" w:styleId="Heading8Char">
    <w:name w:val="Heading 8 Char"/>
    <w:basedOn w:val="DefaultParagraphFont"/>
    <w:link w:val="Heading8"/>
    <w:uiPriority w:val="9"/>
    <w:semiHidden/>
    <w:rsid w:val="00BF2E21"/>
    <w:rPr>
      <w:rFonts w:asciiTheme="majorHAnsi" w:eastAsiaTheme="majorEastAsia" w:hAnsiTheme="majorHAnsi" w:cstheme="majorBidi"/>
      <w:lang w:bidi="en-US"/>
    </w:rPr>
  </w:style>
  <w:style w:type="character" w:customStyle="1" w:styleId="Heading9Char">
    <w:name w:val="Heading 9 Char"/>
    <w:basedOn w:val="DefaultParagraphFont"/>
    <w:link w:val="Heading9"/>
    <w:uiPriority w:val="9"/>
    <w:semiHidden/>
    <w:rsid w:val="00BF2E21"/>
    <w:rPr>
      <w:rFonts w:asciiTheme="majorHAnsi" w:eastAsiaTheme="majorEastAsia" w:hAnsiTheme="majorHAnsi" w:cstheme="majorBidi"/>
      <w:i/>
      <w:iCs/>
      <w:spacing w:val="5"/>
      <w:lang w:bidi="en-US"/>
    </w:rPr>
  </w:style>
  <w:style w:type="paragraph" w:styleId="NormalWeb">
    <w:name w:val="Normal (Web)"/>
    <w:basedOn w:val="Normal"/>
    <w:uiPriority w:val="99"/>
    <w:semiHidden/>
    <w:unhideWhenUsed/>
    <w:rsid w:val="00BF2E21"/>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BF2E2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F2E21"/>
    <w:rPr>
      <w:rFonts w:asciiTheme="majorHAnsi" w:eastAsiaTheme="majorEastAsia" w:hAnsiTheme="majorHAnsi" w:cstheme="majorBidi"/>
      <w:spacing w:val="5"/>
      <w:sz w:val="52"/>
      <w:szCs w:val="52"/>
      <w:lang w:bidi="en-US"/>
    </w:rPr>
  </w:style>
  <w:style w:type="paragraph" w:styleId="Subtitle">
    <w:name w:val="Subtitle"/>
    <w:basedOn w:val="Normal"/>
    <w:next w:val="Normal"/>
    <w:link w:val="SubtitleChar"/>
    <w:uiPriority w:val="11"/>
    <w:qFormat/>
    <w:rsid w:val="00BF2E21"/>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BF2E21"/>
    <w:rPr>
      <w:rFonts w:asciiTheme="majorHAnsi" w:eastAsiaTheme="majorEastAsia" w:hAnsiTheme="majorHAnsi" w:cstheme="majorBidi"/>
      <w:i/>
      <w:iCs/>
      <w:spacing w:val="13"/>
      <w:sz w:val="24"/>
      <w:szCs w:val="24"/>
      <w:lang w:bidi="en-US"/>
    </w:rPr>
  </w:style>
  <w:style w:type="character" w:styleId="Strong">
    <w:name w:val="Strong"/>
    <w:uiPriority w:val="22"/>
    <w:qFormat/>
    <w:rsid w:val="00BF2E21"/>
    <w:rPr>
      <w:b/>
      <w:bCs/>
    </w:rPr>
  </w:style>
  <w:style w:type="character" w:styleId="Emphasis">
    <w:name w:val="Emphasis"/>
    <w:uiPriority w:val="20"/>
    <w:qFormat/>
    <w:rsid w:val="00BF2E21"/>
    <w:rPr>
      <w:b/>
      <w:bCs/>
      <w:i/>
      <w:iCs/>
      <w:spacing w:val="10"/>
      <w:bdr w:val="none" w:sz="0" w:space="0" w:color="auto"/>
      <w:shd w:val="clear" w:color="auto" w:fill="auto"/>
    </w:rPr>
  </w:style>
  <w:style w:type="paragraph" w:styleId="NoSpacing">
    <w:name w:val="No Spacing"/>
    <w:basedOn w:val="Normal"/>
    <w:link w:val="NoSpacingChar"/>
    <w:uiPriority w:val="1"/>
    <w:qFormat/>
    <w:rsid w:val="00BF2E21"/>
    <w:pPr>
      <w:spacing w:after="0" w:line="240" w:lineRule="auto"/>
    </w:pPr>
  </w:style>
  <w:style w:type="paragraph" w:styleId="ListParagraph">
    <w:name w:val="List Paragraph"/>
    <w:basedOn w:val="Normal"/>
    <w:uiPriority w:val="34"/>
    <w:qFormat/>
    <w:rsid w:val="00BF2E21"/>
    <w:pPr>
      <w:ind w:left="720"/>
      <w:contextualSpacing/>
    </w:pPr>
  </w:style>
  <w:style w:type="paragraph" w:styleId="Quote">
    <w:name w:val="Quote"/>
    <w:basedOn w:val="Normal"/>
    <w:next w:val="Normal"/>
    <w:link w:val="QuoteChar"/>
    <w:uiPriority w:val="29"/>
    <w:qFormat/>
    <w:rsid w:val="00BF2E21"/>
    <w:pPr>
      <w:spacing w:before="200" w:after="0"/>
      <w:ind w:left="360" w:right="360"/>
    </w:pPr>
    <w:rPr>
      <w:i/>
      <w:iCs/>
    </w:rPr>
  </w:style>
  <w:style w:type="character" w:customStyle="1" w:styleId="QuoteChar">
    <w:name w:val="Quote Char"/>
    <w:basedOn w:val="DefaultParagraphFont"/>
    <w:link w:val="Quote"/>
    <w:uiPriority w:val="29"/>
    <w:rsid w:val="00BF2E21"/>
    <w:rPr>
      <w:rFonts w:eastAsiaTheme="minorEastAsia" w:cstheme="minorBidi"/>
      <w:i/>
      <w:iCs/>
      <w:sz w:val="24"/>
      <w:szCs w:val="22"/>
      <w:lang w:bidi="en-US"/>
    </w:rPr>
  </w:style>
  <w:style w:type="paragraph" w:styleId="IntenseQuote">
    <w:name w:val="Intense Quote"/>
    <w:basedOn w:val="Normal"/>
    <w:next w:val="Normal"/>
    <w:link w:val="IntenseQuoteChar"/>
    <w:uiPriority w:val="30"/>
    <w:qFormat/>
    <w:rsid w:val="00BF2E2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F2E21"/>
    <w:rPr>
      <w:rFonts w:eastAsiaTheme="minorEastAsia" w:cstheme="minorBidi"/>
      <w:b/>
      <w:bCs/>
      <w:i/>
      <w:iCs/>
      <w:sz w:val="24"/>
      <w:szCs w:val="22"/>
      <w:lang w:bidi="en-US"/>
    </w:rPr>
  </w:style>
  <w:style w:type="character" w:styleId="SubtleEmphasis">
    <w:name w:val="Subtle Emphasis"/>
    <w:uiPriority w:val="19"/>
    <w:qFormat/>
    <w:rsid w:val="00BF2E21"/>
    <w:rPr>
      <w:i/>
      <w:iCs/>
    </w:rPr>
  </w:style>
  <w:style w:type="character" w:styleId="IntenseEmphasis">
    <w:name w:val="Intense Emphasis"/>
    <w:uiPriority w:val="21"/>
    <w:qFormat/>
    <w:rsid w:val="00BF2E21"/>
    <w:rPr>
      <w:b/>
      <w:bCs/>
    </w:rPr>
  </w:style>
  <w:style w:type="character" w:styleId="SubtleReference">
    <w:name w:val="Subtle Reference"/>
    <w:uiPriority w:val="31"/>
    <w:qFormat/>
    <w:rsid w:val="00BF2E21"/>
    <w:rPr>
      <w:smallCaps/>
    </w:rPr>
  </w:style>
  <w:style w:type="character" w:styleId="IntenseReference">
    <w:name w:val="Intense Reference"/>
    <w:uiPriority w:val="32"/>
    <w:qFormat/>
    <w:rsid w:val="00BF2E21"/>
    <w:rPr>
      <w:smallCaps/>
      <w:spacing w:val="5"/>
      <w:u w:val="single"/>
    </w:rPr>
  </w:style>
  <w:style w:type="character" w:styleId="BookTitle">
    <w:name w:val="Book Title"/>
    <w:uiPriority w:val="33"/>
    <w:qFormat/>
    <w:rsid w:val="00BF2E21"/>
    <w:rPr>
      <w:i/>
      <w:iCs/>
      <w:smallCaps/>
      <w:spacing w:val="5"/>
    </w:rPr>
  </w:style>
  <w:style w:type="paragraph" w:styleId="TOCHeading">
    <w:name w:val="TOC Heading"/>
    <w:basedOn w:val="Heading1"/>
    <w:next w:val="Normal"/>
    <w:uiPriority w:val="39"/>
    <w:semiHidden/>
    <w:unhideWhenUsed/>
    <w:qFormat/>
    <w:rsid w:val="00BF2E21"/>
    <w:pPr>
      <w:outlineLvl w:val="9"/>
    </w:pPr>
  </w:style>
  <w:style w:type="paragraph" w:styleId="TOC1">
    <w:name w:val="toc 1"/>
    <w:basedOn w:val="Normal"/>
    <w:next w:val="Normal"/>
    <w:autoRedefine/>
    <w:uiPriority w:val="39"/>
    <w:unhideWhenUsed/>
    <w:rsid w:val="00BF2E21"/>
    <w:pPr>
      <w:spacing w:after="100"/>
    </w:pPr>
  </w:style>
  <w:style w:type="character" w:styleId="Hyperlink">
    <w:name w:val="Hyperlink"/>
    <w:basedOn w:val="DefaultParagraphFont"/>
    <w:uiPriority w:val="99"/>
    <w:unhideWhenUsed/>
    <w:rsid w:val="00BF2E21"/>
    <w:rPr>
      <w:color w:val="0000FF" w:themeColor="hyperlink"/>
      <w:u w:val="single"/>
    </w:rPr>
  </w:style>
  <w:style w:type="paragraph" w:styleId="BalloonText">
    <w:name w:val="Balloon Text"/>
    <w:basedOn w:val="Normal"/>
    <w:link w:val="BalloonTextChar"/>
    <w:uiPriority w:val="99"/>
    <w:semiHidden/>
    <w:unhideWhenUsed/>
    <w:rsid w:val="00BF2E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E21"/>
    <w:rPr>
      <w:rFonts w:ascii="Tahoma" w:eastAsiaTheme="minorEastAsia" w:hAnsi="Tahoma" w:cs="Tahoma"/>
      <w:sz w:val="16"/>
      <w:szCs w:val="16"/>
      <w:lang w:bidi="en-US"/>
    </w:rPr>
  </w:style>
  <w:style w:type="character" w:styleId="LineNumber">
    <w:name w:val="line number"/>
    <w:basedOn w:val="DefaultParagraphFont"/>
    <w:uiPriority w:val="99"/>
    <w:semiHidden/>
    <w:unhideWhenUsed/>
    <w:rsid w:val="00BF2E21"/>
  </w:style>
  <w:style w:type="paragraph" w:styleId="TableofFigures">
    <w:name w:val="table of figures"/>
    <w:basedOn w:val="Normal"/>
    <w:next w:val="Normal"/>
    <w:uiPriority w:val="99"/>
    <w:unhideWhenUsed/>
    <w:rsid w:val="00BF2E21"/>
    <w:pPr>
      <w:spacing w:after="0"/>
    </w:pPr>
  </w:style>
  <w:style w:type="paragraph" w:styleId="Header">
    <w:name w:val="header"/>
    <w:basedOn w:val="Normal"/>
    <w:link w:val="HeaderChar"/>
    <w:uiPriority w:val="99"/>
    <w:unhideWhenUsed/>
    <w:rsid w:val="00BF2E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2E21"/>
    <w:rPr>
      <w:rFonts w:eastAsiaTheme="minorEastAsia" w:cstheme="minorBidi"/>
      <w:sz w:val="24"/>
      <w:szCs w:val="22"/>
      <w:lang w:bidi="en-US"/>
    </w:rPr>
  </w:style>
  <w:style w:type="paragraph" w:styleId="Footer">
    <w:name w:val="footer"/>
    <w:basedOn w:val="Normal"/>
    <w:link w:val="FooterChar"/>
    <w:uiPriority w:val="99"/>
    <w:unhideWhenUsed/>
    <w:rsid w:val="00BF2E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E21"/>
    <w:rPr>
      <w:rFonts w:eastAsiaTheme="minorEastAsia" w:cstheme="minorBidi"/>
      <w:sz w:val="24"/>
      <w:szCs w:val="22"/>
      <w:lang w:bidi="en-US"/>
    </w:rPr>
  </w:style>
  <w:style w:type="numbering" w:customStyle="1" w:styleId="NoList1">
    <w:name w:val="No List1"/>
    <w:next w:val="NoList"/>
    <w:uiPriority w:val="99"/>
    <w:semiHidden/>
    <w:unhideWhenUsed/>
    <w:rsid w:val="00BF2E21"/>
  </w:style>
  <w:style w:type="paragraph" w:styleId="FootnoteText">
    <w:name w:val="footnote text"/>
    <w:basedOn w:val="Normal"/>
    <w:link w:val="FootnoteTextChar"/>
    <w:uiPriority w:val="99"/>
    <w:unhideWhenUsed/>
    <w:rsid w:val="00BF2E21"/>
    <w:pPr>
      <w:spacing w:after="0" w:line="240" w:lineRule="auto"/>
    </w:pPr>
    <w:rPr>
      <w:rFonts w:eastAsiaTheme="minorHAnsi"/>
      <w:sz w:val="20"/>
      <w:szCs w:val="20"/>
      <w:lang w:bidi="ar-SA"/>
    </w:rPr>
  </w:style>
  <w:style w:type="character" w:customStyle="1" w:styleId="FootnoteTextChar">
    <w:name w:val="Footnote Text Char"/>
    <w:basedOn w:val="DefaultParagraphFont"/>
    <w:link w:val="FootnoteText"/>
    <w:uiPriority w:val="99"/>
    <w:rsid w:val="00BF2E21"/>
    <w:rPr>
      <w:rFonts w:cstheme="minorBidi"/>
    </w:rPr>
  </w:style>
  <w:style w:type="character" w:styleId="FootnoteReference">
    <w:name w:val="footnote reference"/>
    <w:basedOn w:val="DefaultParagraphFont"/>
    <w:uiPriority w:val="99"/>
    <w:semiHidden/>
    <w:unhideWhenUsed/>
    <w:rsid w:val="00BF2E21"/>
    <w:rPr>
      <w:vertAlign w:val="superscript"/>
    </w:rPr>
  </w:style>
  <w:style w:type="table" w:styleId="TableGrid">
    <w:name w:val="Table Grid"/>
    <w:basedOn w:val="TableNormal"/>
    <w:uiPriority w:val="59"/>
    <w:rsid w:val="00BF2E21"/>
    <w:rPr>
      <w:rFonts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BF2E21"/>
    <w:pPr>
      <w:spacing w:after="100"/>
      <w:ind w:left="220"/>
    </w:pPr>
  </w:style>
  <w:style w:type="character" w:styleId="CommentReference">
    <w:name w:val="annotation reference"/>
    <w:basedOn w:val="DefaultParagraphFont"/>
    <w:uiPriority w:val="99"/>
    <w:semiHidden/>
    <w:unhideWhenUsed/>
    <w:rsid w:val="00BF2E21"/>
    <w:rPr>
      <w:sz w:val="16"/>
      <w:szCs w:val="16"/>
    </w:rPr>
  </w:style>
  <w:style w:type="paragraph" w:styleId="CommentText">
    <w:name w:val="annotation text"/>
    <w:basedOn w:val="Normal"/>
    <w:link w:val="CommentTextChar"/>
    <w:uiPriority w:val="99"/>
    <w:semiHidden/>
    <w:unhideWhenUsed/>
    <w:rsid w:val="00BF2E21"/>
    <w:rPr>
      <w:sz w:val="20"/>
      <w:szCs w:val="20"/>
    </w:rPr>
  </w:style>
  <w:style w:type="character" w:customStyle="1" w:styleId="CommentTextChar">
    <w:name w:val="Comment Text Char"/>
    <w:basedOn w:val="DefaultParagraphFont"/>
    <w:link w:val="CommentText"/>
    <w:uiPriority w:val="99"/>
    <w:semiHidden/>
    <w:rsid w:val="00BF2E21"/>
    <w:rPr>
      <w:rFonts w:eastAsiaTheme="minorEastAsia" w:cstheme="minorBidi"/>
      <w:lang w:bidi="en-US"/>
    </w:rPr>
  </w:style>
  <w:style w:type="paragraph" w:styleId="CommentSubject">
    <w:name w:val="annotation subject"/>
    <w:basedOn w:val="CommentText"/>
    <w:next w:val="CommentText"/>
    <w:link w:val="CommentSubjectChar"/>
    <w:uiPriority w:val="99"/>
    <w:semiHidden/>
    <w:unhideWhenUsed/>
    <w:rsid w:val="00BF2E21"/>
    <w:rPr>
      <w:b/>
      <w:bCs/>
    </w:rPr>
  </w:style>
  <w:style w:type="character" w:customStyle="1" w:styleId="CommentSubjectChar">
    <w:name w:val="Comment Subject Char"/>
    <w:basedOn w:val="CommentTextChar"/>
    <w:link w:val="CommentSubject"/>
    <w:uiPriority w:val="99"/>
    <w:semiHidden/>
    <w:rsid w:val="00BF2E21"/>
    <w:rPr>
      <w:rFonts w:eastAsiaTheme="minorEastAsia" w:cstheme="minorBidi"/>
      <w:b/>
      <w:bCs/>
      <w:lang w:bidi="en-US"/>
    </w:rPr>
  </w:style>
  <w:style w:type="paragraph" w:customStyle="1" w:styleId="PMSONORMAL">
    <w:name w:val="P.MSONORMAL"/>
    <w:basedOn w:val="Normal"/>
    <w:uiPriority w:val="99"/>
    <w:rsid w:val="00BF2E21"/>
    <w:pPr>
      <w:autoSpaceDE w:val="0"/>
      <w:autoSpaceDN w:val="0"/>
      <w:adjustRightInd w:val="0"/>
    </w:pPr>
    <w:rPr>
      <w:rFonts w:ascii="Calibri" w:hAnsi="Calibri" w:cs="Calibri"/>
    </w:rPr>
  </w:style>
  <w:style w:type="paragraph" w:customStyle="1" w:styleId="readingtext">
    <w:name w:val="readingtext"/>
    <w:basedOn w:val="Normal"/>
    <w:rsid w:val="00BF2E21"/>
    <w:pPr>
      <w:spacing w:before="100" w:beforeAutospacing="1" w:after="100" w:afterAutospacing="1"/>
    </w:pPr>
    <w:rPr>
      <w:rFonts w:eastAsia="Times New Roman" w:cs="Times New Roman"/>
      <w:szCs w:val="24"/>
    </w:rPr>
  </w:style>
  <w:style w:type="paragraph" w:styleId="Revision">
    <w:name w:val="Revision"/>
    <w:hidden/>
    <w:uiPriority w:val="99"/>
    <w:semiHidden/>
    <w:rsid w:val="00BF2E21"/>
    <w:rPr>
      <w:rFonts w:eastAsiaTheme="minorEastAsia" w:cstheme="minorBidi"/>
      <w:sz w:val="24"/>
      <w:szCs w:val="22"/>
      <w:lang w:bidi="en-US"/>
    </w:rPr>
  </w:style>
  <w:style w:type="character" w:customStyle="1" w:styleId="apple-converted-space">
    <w:name w:val="apple-converted-space"/>
    <w:basedOn w:val="DefaultParagraphFont"/>
    <w:rsid w:val="00BF2E21"/>
  </w:style>
  <w:style w:type="paragraph" w:styleId="Caption">
    <w:name w:val="caption"/>
    <w:basedOn w:val="Normal"/>
    <w:next w:val="Normal"/>
    <w:uiPriority w:val="35"/>
    <w:unhideWhenUsed/>
    <w:qFormat/>
    <w:rsid w:val="00BF2E21"/>
    <w:rPr>
      <w:b/>
      <w:bCs/>
      <w:color w:val="4F81BD" w:themeColor="accent1"/>
      <w:sz w:val="18"/>
      <w:szCs w:val="18"/>
    </w:rPr>
  </w:style>
  <w:style w:type="character" w:customStyle="1" w:styleId="NoSpacingChar">
    <w:name w:val="No Spacing Char"/>
    <w:basedOn w:val="DefaultParagraphFont"/>
    <w:link w:val="NoSpacing"/>
    <w:uiPriority w:val="1"/>
    <w:rsid w:val="00BF2E21"/>
    <w:rPr>
      <w:rFonts w:eastAsiaTheme="minorEastAsia" w:cstheme="minorBidi"/>
      <w:sz w:val="24"/>
      <w:szCs w:val="22"/>
      <w:lang w:bidi="en-US"/>
    </w:rPr>
  </w:style>
  <w:style w:type="paragraph" w:styleId="TOC3">
    <w:name w:val="toc 3"/>
    <w:basedOn w:val="Normal"/>
    <w:next w:val="Normal"/>
    <w:autoRedefine/>
    <w:uiPriority w:val="39"/>
    <w:unhideWhenUsed/>
    <w:rsid w:val="00BF2E21"/>
    <w:pPr>
      <w:spacing w:after="100"/>
      <w:ind w:left="440"/>
    </w:pPr>
  </w:style>
  <w:style w:type="table" w:customStyle="1" w:styleId="LightList1">
    <w:name w:val="Light List1"/>
    <w:basedOn w:val="TableNormal"/>
    <w:uiPriority w:val="61"/>
    <w:rsid w:val="00BF2E21"/>
    <w:rPr>
      <w:rFonts w:cstheme="minorBidi"/>
      <w:sz w:val="24"/>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BF2E21"/>
    <w:rPr>
      <w:rFonts w:cstheme="minorBidi"/>
      <w:sz w:val="24"/>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olorfulGrid-Accent1">
    <w:name w:val="Colorful Grid Accent 1"/>
    <w:basedOn w:val="TableNormal"/>
    <w:uiPriority w:val="73"/>
    <w:rsid w:val="00BF2E21"/>
    <w:rPr>
      <w:rFonts w:cstheme="minorBidi"/>
      <w:color w:val="000000" w:themeColor="text1"/>
      <w:sz w:val="24"/>
      <w:szCs w:val="22"/>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List2-Accent1">
    <w:name w:val="Medium List 2 Accent 1"/>
    <w:basedOn w:val="TableNormal"/>
    <w:uiPriority w:val="66"/>
    <w:rsid w:val="00BF2E21"/>
    <w:rPr>
      <w:rFonts w:asciiTheme="majorHAnsi" w:eastAsiaTheme="majorEastAsia" w:hAnsiTheme="majorHAnsi" w:cstheme="majorBidi"/>
      <w:color w:val="000000" w:themeColor="text1"/>
      <w:sz w:val="24"/>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1">
    <w:name w:val="Medium Grid 2 Accent 1"/>
    <w:basedOn w:val="TableNormal"/>
    <w:uiPriority w:val="68"/>
    <w:rsid w:val="00BF2E21"/>
    <w:rPr>
      <w:rFonts w:asciiTheme="majorHAnsi" w:eastAsiaTheme="majorEastAsia" w:hAnsiTheme="majorHAnsi" w:cstheme="majorBidi"/>
      <w:color w:val="000000" w:themeColor="text1"/>
      <w:sz w:val="24"/>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customStyle="1" w:styleId="LightShading1">
    <w:name w:val="Light Shading1"/>
    <w:basedOn w:val="TableNormal"/>
    <w:uiPriority w:val="60"/>
    <w:rsid w:val="00BF2E21"/>
    <w:rPr>
      <w:rFonts w:cstheme="minorBidi"/>
      <w:color w:val="000000" w:themeColor="text1" w:themeShade="BF"/>
      <w:sz w:val="24"/>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BF2E21"/>
    <w:pPr>
      <w:spacing w:after="0" w:line="240" w:lineRule="auto"/>
      <w:ind w:firstLine="720"/>
    </w:pPr>
    <w:rPr>
      <w:rFonts w:asciiTheme="minorHAnsi" w:hAnsiTheme="minorHAnsi" w:cs="Times New Roman"/>
      <w:sz w:val="20"/>
      <w:szCs w:val="20"/>
    </w:rPr>
  </w:style>
  <w:style w:type="character" w:customStyle="1" w:styleId="EndnoteTextChar">
    <w:name w:val="Endnote Text Char"/>
    <w:basedOn w:val="DefaultParagraphFont"/>
    <w:link w:val="EndnoteText"/>
    <w:uiPriority w:val="99"/>
    <w:semiHidden/>
    <w:rsid w:val="00BF2E21"/>
    <w:rPr>
      <w:rFonts w:asciiTheme="minorHAnsi" w:eastAsiaTheme="minorEastAsia" w:hAnsiTheme="minorHAnsi"/>
      <w:lang w:bidi="en-US"/>
    </w:rPr>
  </w:style>
  <w:style w:type="character" w:styleId="EndnoteReference">
    <w:name w:val="endnote reference"/>
    <w:basedOn w:val="DefaultParagraphFont"/>
    <w:uiPriority w:val="99"/>
    <w:semiHidden/>
    <w:unhideWhenUsed/>
    <w:rsid w:val="00BF2E21"/>
    <w:rPr>
      <w:vertAlign w:val="superscript"/>
    </w:rPr>
  </w:style>
  <w:style w:type="paragraph" w:customStyle="1" w:styleId="EndNoteBibliographyTitle">
    <w:name w:val="EndNote Bibliography Title"/>
    <w:basedOn w:val="Normal"/>
    <w:link w:val="EndNoteBibliographyTitleChar"/>
    <w:rsid w:val="00AE4D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E4DA6"/>
    <w:rPr>
      <w:rFonts w:eastAsiaTheme="minorEastAsia"/>
      <w:noProof/>
      <w:sz w:val="24"/>
      <w:szCs w:val="22"/>
      <w:lang w:bidi="en-US"/>
    </w:rPr>
  </w:style>
  <w:style w:type="paragraph" w:customStyle="1" w:styleId="EndNoteBibliography">
    <w:name w:val="EndNote Bibliography"/>
    <w:basedOn w:val="Normal"/>
    <w:link w:val="EndNoteBibliographyChar"/>
    <w:rsid w:val="00AE4DA6"/>
    <w:pPr>
      <w:spacing w:line="240" w:lineRule="auto"/>
    </w:pPr>
    <w:rPr>
      <w:rFonts w:cs="Times New Roman"/>
      <w:noProof/>
    </w:rPr>
  </w:style>
  <w:style w:type="character" w:customStyle="1" w:styleId="EndNoteBibliographyChar">
    <w:name w:val="EndNote Bibliography Char"/>
    <w:basedOn w:val="DefaultParagraphFont"/>
    <w:link w:val="EndNoteBibliography"/>
    <w:rsid w:val="00AE4DA6"/>
    <w:rPr>
      <w:rFonts w:eastAsiaTheme="minorEastAsia"/>
      <w:noProof/>
      <w:sz w:val="24"/>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636418">
      <w:bodyDiv w:val="1"/>
      <w:marLeft w:val="0"/>
      <w:marRight w:val="0"/>
      <w:marTop w:val="0"/>
      <w:marBottom w:val="0"/>
      <w:divBdr>
        <w:top w:val="none" w:sz="0" w:space="0" w:color="auto"/>
        <w:left w:val="none" w:sz="0" w:space="0" w:color="auto"/>
        <w:bottom w:val="none" w:sz="0" w:space="0" w:color="auto"/>
        <w:right w:val="none" w:sz="0" w:space="0" w:color="auto"/>
      </w:divBdr>
    </w:div>
    <w:div w:id="1000350541">
      <w:bodyDiv w:val="1"/>
      <w:marLeft w:val="0"/>
      <w:marRight w:val="0"/>
      <w:marTop w:val="0"/>
      <w:marBottom w:val="0"/>
      <w:divBdr>
        <w:top w:val="none" w:sz="0" w:space="0" w:color="auto"/>
        <w:left w:val="none" w:sz="0" w:space="0" w:color="auto"/>
        <w:bottom w:val="none" w:sz="0" w:space="0" w:color="auto"/>
        <w:right w:val="none" w:sz="0" w:space="0" w:color="auto"/>
      </w:divBdr>
      <w:divsChild>
        <w:div w:id="1091655997">
          <w:marLeft w:val="0"/>
          <w:marRight w:val="0"/>
          <w:marTop w:val="0"/>
          <w:marBottom w:val="0"/>
          <w:divBdr>
            <w:top w:val="none" w:sz="0" w:space="0" w:color="auto"/>
            <w:left w:val="none" w:sz="0" w:space="0" w:color="auto"/>
            <w:bottom w:val="none" w:sz="0" w:space="0" w:color="auto"/>
            <w:right w:val="none" w:sz="0" w:space="0" w:color="auto"/>
          </w:divBdr>
        </w:div>
        <w:div w:id="457994436">
          <w:marLeft w:val="0"/>
          <w:marRight w:val="0"/>
          <w:marTop w:val="0"/>
          <w:marBottom w:val="0"/>
          <w:divBdr>
            <w:top w:val="none" w:sz="0" w:space="0" w:color="auto"/>
            <w:left w:val="none" w:sz="0" w:space="0" w:color="auto"/>
            <w:bottom w:val="none" w:sz="0" w:space="0" w:color="auto"/>
            <w:right w:val="none" w:sz="0" w:space="0" w:color="auto"/>
          </w:divBdr>
        </w:div>
      </w:divsChild>
    </w:div>
    <w:div w:id="1598097210">
      <w:bodyDiv w:val="1"/>
      <w:marLeft w:val="0"/>
      <w:marRight w:val="0"/>
      <w:marTop w:val="0"/>
      <w:marBottom w:val="0"/>
      <w:divBdr>
        <w:top w:val="none" w:sz="0" w:space="0" w:color="auto"/>
        <w:left w:val="none" w:sz="0" w:space="0" w:color="auto"/>
        <w:bottom w:val="none" w:sz="0" w:space="0" w:color="auto"/>
        <w:right w:val="none" w:sz="0" w:space="0" w:color="auto"/>
      </w:divBdr>
      <w:divsChild>
        <w:div w:id="991714033">
          <w:marLeft w:val="0"/>
          <w:marRight w:val="0"/>
          <w:marTop w:val="0"/>
          <w:marBottom w:val="0"/>
          <w:divBdr>
            <w:top w:val="none" w:sz="0" w:space="0" w:color="auto"/>
            <w:left w:val="none" w:sz="0" w:space="0" w:color="auto"/>
            <w:bottom w:val="none" w:sz="0" w:space="0" w:color="auto"/>
            <w:right w:val="none" w:sz="0" w:space="0" w:color="auto"/>
          </w:divBdr>
        </w:div>
        <w:div w:id="1833909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blogs.usda.gov/2015/08/05/the-cost-of-fighting-wildfires-is-sapping-forest-service-budget/"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estplacestowork.org/BPTW/rankings/detail/AG11"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dx.doi.org/10.1016/j.worlddev.2014.05.008" TargetMode="External"/><Relationship Id="rId4" Type="http://schemas.openxmlformats.org/officeDocument/2006/relationships/styles" Target="styles.xml"/><Relationship Id="rId9" Type="http://schemas.openxmlformats.org/officeDocument/2006/relationships/hyperlink" Target="mailto:ffleisch@umn.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B49E32-7D00-449B-B4A2-4F03C8855053}">
  <ds:schemaRefs>
    <ds:schemaRef ds:uri="http://schemas.openxmlformats.org/officeDocument/2006/bibliography"/>
  </ds:schemaRefs>
</ds:datastoreItem>
</file>

<file path=customXml/itemProps2.xml><?xml version="1.0" encoding="utf-8"?>
<ds:datastoreItem xmlns:ds="http://schemas.openxmlformats.org/officeDocument/2006/customXml" ds:itemID="{7015D8FF-FB03-40B3-98C3-645357EAD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18211</Words>
  <Characters>103803</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121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orrest Fleischman</dc:creator>
  <cp:lastModifiedBy>Forrest Fleischman</cp:lastModifiedBy>
  <cp:revision>4</cp:revision>
  <dcterms:created xsi:type="dcterms:W3CDTF">2017-01-17T00:18:00Z</dcterms:created>
  <dcterms:modified xsi:type="dcterms:W3CDTF">2017-01-17T01:00:00Z</dcterms:modified>
</cp:coreProperties>
</file>